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C4982" w14:textId="69DFA61A" w:rsidR="00ED7727" w:rsidRPr="00F709BC" w:rsidRDefault="00031A54" w:rsidP="006452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bCs/>
          <w:color w:val="333333"/>
          <w:sz w:val="28"/>
          <w:szCs w:val="28"/>
        </w:rPr>
      </w:pPr>
      <w:r w:rsidRPr="00F709BC">
        <w:rPr>
          <w:b/>
          <w:bCs/>
          <w:color w:val="333333"/>
          <w:sz w:val="28"/>
          <w:szCs w:val="28"/>
        </w:rPr>
        <w:t>CT angiogram negative perimesencephalic subarachnoid h</w:t>
      </w:r>
      <w:r w:rsidR="00645226">
        <w:rPr>
          <w:b/>
          <w:bCs/>
          <w:color w:val="333333"/>
          <w:sz w:val="28"/>
          <w:szCs w:val="28"/>
        </w:rPr>
        <w:t>a</w:t>
      </w:r>
      <w:r w:rsidRPr="00F709BC">
        <w:rPr>
          <w:b/>
          <w:bCs/>
          <w:color w:val="333333"/>
          <w:sz w:val="28"/>
          <w:szCs w:val="28"/>
        </w:rPr>
        <w:t>emorrhage: Is a subsequent DSA necessary? A systematic review</w:t>
      </w:r>
    </w:p>
    <w:p w14:paraId="7D5C606A" w14:textId="1305542A" w:rsidR="00031A54" w:rsidRPr="00ED7727" w:rsidRDefault="00031A54" w:rsidP="006452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bCs/>
          <w:color w:val="333333"/>
        </w:rPr>
      </w:pPr>
    </w:p>
    <w:p w14:paraId="5BEBC8B4" w14:textId="77777777" w:rsidR="00031A54" w:rsidRPr="00ED7727" w:rsidRDefault="00031A54" w:rsidP="006452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b/>
          <w:bCs/>
          <w:color w:val="333333"/>
        </w:rPr>
      </w:pPr>
      <w:r w:rsidRPr="00ED7727">
        <w:rPr>
          <w:b/>
          <w:bCs/>
          <w:color w:val="333333"/>
        </w:rPr>
        <w:t xml:space="preserve">Authors and affiliations: </w:t>
      </w:r>
    </w:p>
    <w:p w14:paraId="35399B88" w14:textId="1464C1D5" w:rsidR="0042146B" w:rsidRPr="0042146B" w:rsidRDefault="0042146B" w:rsidP="0042146B">
      <w:pPr>
        <w:pStyle w:val="paragraph"/>
        <w:spacing w:before="0" w:beforeAutospacing="0" w:after="0" w:afterAutospacing="0" w:line="360" w:lineRule="auto"/>
        <w:jc w:val="both"/>
        <w:textAlignment w:val="baseline"/>
      </w:pPr>
      <w:r w:rsidRPr="0042146B">
        <w:rPr>
          <w:rStyle w:val="normaltextrun"/>
          <w:lang w:val="en-GB"/>
        </w:rPr>
        <w:t>Midhun Mohan </w:t>
      </w:r>
      <w:r w:rsidRPr="0042146B">
        <w:rPr>
          <w:rStyle w:val="normaltextrun"/>
          <w:vertAlign w:val="superscript"/>
          <w:lang w:val="en-GB"/>
        </w:rPr>
        <w:t>1 </w:t>
      </w:r>
      <w:r w:rsidRPr="0042146B">
        <w:rPr>
          <w:rStyle w:val="normaltextrun"/>
          <w:lang w:val="en-GB"/>
        </w:rPr>
        <w:t>*</w:t>
      </w:r>
      <w:r>
        <w:rPr>
          <w:rStyle w:val="normaltextrun"/>
          <w:lang w:val="en-GB"/>
        </w:rPr>
        <w:t xml:space="preserve">, </w:t>
      </w:r>
      <w:r w:rsidRPr="0042146B">
        <w:rPr>
          <w:rStyle w:val="normaltextrun"/>
          <w:lang w:val="en-GB"/>
        </w:rPr>
        <w:t>ORCID ID</w:t>
      </w:r>
      <w:r w:rsidRPr="0042146B">
        <w:rPr>
          <w:rStyle w:val="normaltextrun"/>
          <w:rFonts w:eastAsia="Arial Unicode MS"/>
          <w:lang w:val="en-GB"/>
        </w:rPr>
        <w:t>: </w:t>
      </w:r>
      <w:r w:rsidRPr="0042146B">
        <w:rPr>
          <w:rStyle w:val="normaltextrun"/>
          <w:lang w:val="en-GB"/>
        </w:rPr>
        <w:t>0000-0002-1865-8623</w:t>
      </w:r>
      <w:r w:rsidRPr="0042146B">
        <w:rPr>
          <w:rStyle w:val="eop"/>
        </w:rPr>
        <w:t> </w:t>
      </w:r>
    </w:p>
    <w:p w14:paraId="7E108273" w14:textId="77777777" w:rsidR="0042146B" w:rsidRPr="0042146B" w:rsidRDefault="0042146B" w:rsidP="0042146B">
      <w:pPr>
        <w:pStyle w:val="paragraph"/>
        <w:spacing w:before="0" w:beforeAutospacing="0" w:after="0" w:afterAutospacing="0" w:line="360" w:lineRule="auto"/>
        <w:jc w:val="both"/>
        <w:textAlignment w:val="baseline"/>
      </w:pPr>
      <w:r w:rsidRPr="0042146B">
        <w:rPr>
          <w:rStyle w:val="normaltextrun"/>
          <w:lang w:val="en-GB"/>
        </w:rPr>
        <w:t>Abdurrahman I. Islim </w:t>
      </w:r>
      <w:r w:rsidRPr="0042146B">
        <w:rPr>
          <w:rStyle w:val="normaltextrun"/>
          <w:vertAlign w:val="superscript"/>
          <w:lang w:val="en-GB"/>
        </w:rPr>
        <w:t>2, 3 </w:t>
      </w:r>
      <w:r w:rsidRPr="0042146B">
        <w:rPr>
          <w:rStyle w:val="normaltextrun"/>
          <w:lang w:val="en-GB"/>
        </w:rPr>
        <w:t>*, ORCID ID: 0000-0001-9621-043X</w:t>
      </w:r>
      <w:r w:rsidRPr="0042146B">
        <w:rPr>
          <w:rStyle w:val="eop"/>
        </w:rPr>
        <w:t> </w:t>
      </w:r>
    </w:p>
    <w:p w14:paraId="5A697202" w14:textId="77777777" w:rsidR="0042146B" w:rsidRPr="0042146B" w:rsidRDefault="0042146B" w:rsidP="0042146B">
      <w:pPr>
        <w:pStyle w:val="paragraph"/>
        <w:spacing w:before="0" w:beforeAutospacing="0" w:after="0" w:afterAutospacing="0" w:line="360" w:lineRule="auto"/>
        <w:jc w:val="both"/>
        <w:textAlignment w:val="baseline"/>
      </w:pPr>
      <w:r w:rsidRPr="0042146B">
        <w:rPr>
          <w:rStyle w:val="normaltextrun"/>
          <w:lang w:val="en-GB"/>
        </w:rPr>
        <w:t>Louise Dulhanty </w:t>
      </w:r>
      <w:r w:rsidRPr="0042146B">
        <w:rPr>
          <w:rStyle w:val="normaltextrun"/>
          <w:vertAlign w:val="superscript"/>
          <w:lang w:val="en-GB"/>
        </w:rPr>
        <w:t>1</w:t>
      </w:r>
      <w:r w:rsidRPr="0042146B">
        <w:rPr>
          <w:rStyle w:val="normaltextrun"/>
          <w:lang w:val="en-GB"/>
        </w:rPr>
        <w:t>, ORCID ID: 0000-0003-2995-1187 </w:t>
      </w:r>
      <w:r w:rsidRPr="0042146B">
        <w:rPr>
          <w:rStyle w:val="eop"/>
        </w:rPr>
        <w:t> </w:t>
      </w:r>
    </w:p>
    <w:p w14:paraId="1A4796DD" w14:textId="77777777" w:rsidR="0042146B" w:rsidRPr="0042146B" w:rsidRDefault="0042146B" w:rsidP="0042146B">
      <w:pPr>
        <w:pStyle w:val="paragraph"/>
        <w:spacing w:before="0" w:beforeAutospacing="0" w:after="0" w:afterAutospacing="0" w:line="360" w:lineRule="auto"/>
        <w:jc w:val="both"/>
        <w:textAlignment w:val="baseline"/>
      </w:pPr>
      <w:r w:rsidRPr="0042146B">
        <w:rPr>
          <w:rStyle w:val="normaltextrun"/>
          <w:lang w:val="en-GB"/>
        </w:rPr>
        <w:t>Adrian Parry-Jones </w:t>
      </w:r>
      <w:r w:rsidRPr="0042146B">
        <w:rPr>
          <w:rStyle w:val="normaltextrun"/>
          <w:vertAlign w:val="superscript"/>
          <w:lang w:val="en-GB"/>
        </w:rPr>
        <w:t>1, 4</w:t>
      </w:r>
      <w:r w:rsidRPr="0042146B">
        <w:rPr>
          <w:rStyle w:val="normaltextrun"/>
          <w:lang w:val="en-GB"/>
        </w:rPr>
        <w:t>, ORCID ID: 0000-0002-4462-3846</w:t>
      </w:r>
      <w:r w:rsidRPr="0042146B">
        <w:rPr>
          <w:rStyle w:val="eop"/>
        </w:rPr>
        <w:t> </w:t>
      </w:r>
    </w:p>
    <w:p w14:paraId="4773517C" w14:textId="77777777" w:rsidR="0042146B" w:rsidRPr="0042146B" w:rsidRDefault="0042146B" w:rsidP="0042146B">
      <w:pPr>
        <w:pStyle w:val="paragraph"/>
        <w:spacing w:before="0" w:beforeAutospacing="0" w:after="0" w:afterAutospacing="0" w:line="360" w:lineRule="auto"/>
        <w:jc w:val="both"/>
        <w:textAlignment w:val="baseline"/>
      </w:pPr>
      <w:r w:rsidRPr="0042146B">
        <w:rPr>
          <w:rStyle w:val="normaltextrun"/>
          <w:lang w:val="en-GB"/>
        </w:rPr>
        <w:t>Hiren C. Patel </w:t>
      </w:r>
      <w:r w:rsidRPr="0042146B">
        <w:rPr>
          <w:rStyle w:val="normaltextrun"/>
          <w:vertAlign w:val="superscript"/>
          <w:lang w:val="en-GB"/>
        </w:rPr>
        <w:t>1, 4</w:t>
      </w:r>
      <w:r w:rsidRPr="0042146B">
        <w:rPr>
          <w:rStyle w:val="normaltextrun"/>
          <w:lang w:val="en-GB"/>
        </w:rPr>
        <w:t>, ORCID ID: 0000-0002-1439-8801</w:t>
      </w:r>
      <w:r w:rsidRPr="0042146B">
        <w:rPr>
          <w:rStyle w:val="eop"/>
        </w:rPr>
        <w:t> </w:t>
      </w:r>
    </w:p>
    <w:p w14:paraId="2E09DA8A" w14:textId="77777777" w:rsidR="0042146B" w:rsidRPr="0042146B" w:rsidRDefault="0042146B" w:rsidP="0042146B">
      <w:pPr>
        <w:pStyle w:val="paragraph"/>
        <w:spacing w:before="0" w:beforeAutospacing="0" w:after="0" w:afterAutospacing="0" w:line="360" w:lineRule="auto"/>
        <w:jc w:val="both"/>
        <w:textAlignment w:val="baseline"/>
        <w:rPr>
          <w:color w:val="000000"/>
        </w:rPr>
      </w:pPr>
      <w:r w:rsidRPr="0042146B">
        <w:rPr>
          <w:rStyle w:val="normaltextrun"/>
          <w:b/>
          <w:bCs/>
        </w:rPr>
        <w:t>*These authors contributed equally to the manuscript</w:t>
      </w:r>
      <w:r w:rsidRPr="0042146B">
        <w:rPr>
          <w:rStyle w:val="eop"/>
          <w:color w:val="000000"/>
        </w:rPr>
        <w:t> </w:t>
      </w:r>
    </w:p>
    <w:p w14:paraId="5DC3CB72"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b/>
          <w:color w:val="auto"/>
          <w:szCs w:val="24"/>
        </w:rPr>
      </w:pPr>
    </w:p>
    <w:p w14:paraId="3B60C3AF"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vertAlign w:val="superscript"/>
        </w:rPr>
        <w:t xml:space="preserve">1 </w:t>
      </w:r>
      <w:r w:rsidRPr="00ED7727">
        <w:rPr>
          <w:rFonts w:ascii="Times New Roman" w:hAnsi="Times New Roman" w:cs="Times New Roman"/>
          <w:color w:val="auto"/>
          <w:sz w:val="24"/>
          <w:szCs w:val="24"/>
        </w:rPr>
        <w:t>Greater Manchester Neurosciences Centre, Salford Royal Foundation NHS Trust, Stott Lane, Salford, M6 8HD</w:t>
      </w:r>
    </w:p>
    <w:p w14:paraId="0A3FE04D"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vertAlign w:val="superscript"/>
        </w:rPr>
        <w:t xml:space="preserve">2 </w:t>
      </w:r>
      <w:r w:rsidRPr="00ED7727">
        <w:rPr>
          <w:rFonts w:ascii="Times New Roman" w:hAnsi="Times New Roman" w:cs="Times New Roman"/>
          <w:color w:val="auto"/>
          <w:sz w:val="24"/>
          <w:szCs w:val="24"/>
        </w:rPr>
        <w:t>Institute of Translational Medicine, University of Liverpool, Liverpool, UK</w:t>
      </w:r>
    </w:p>
    <w:p w14:paraId="4F8CA7A3"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vertAlign w:val="superscript"/>
        </w:rPr>
        <w:t xml:space="preserve">3 </w:t>
      </w:r>
      <w:r w:rsidRPr="00ED7727">
        <w:rPr>
          <w:rFonts w:ascii="Times New Roman" w:hAnsi="Times New Roman" w:cs="Times New Roman"/>
          <w:color w:val="auto"/>
          <w:sz w:val="24"/>
          <w:szCs w:val="24"/>
        </w:rPr>
        <w:t>Department of Neurosurgery, The Walton Centre NHS Foundation Trust, Liverpool, UK</w:t>
      </w:r>
    </w:p>
    <w:p w14:paraId="620804DC" w14:textId="396715D8" w:rsidR="00031A54"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vertAlign w:val="superscript"/>
        </w:rPr>
        <w:t xml:space="preserve">4 </w:t>
      </w:r>
      <w:r w:rsidRPr="00ED7727">
        <w:rPr>
          <w:rFonts w:ascii="Times New Roman" w:hAnsi="Times New Roman" w:cs="Times New Roman"/>
          <w:color w:val="auto"/>
          <w:sz w:val="24"/>
          <w:szCs w:val="24"/>
        </w:rPr>
        <w:t>Division of Cardiovascular Sciences, School of Medical Sciences, Faculty of Biology, Medicine and Health, University of Manchester, Manchester Academic Health Sciences Centre, Manchester, M13 9PT.</w:t>
      </w:r>
    </w:p>
    <w:p w14:paraId="42BDD45D" w14:textId="77777777" w:rsidR="00645226" w:rsidRPr="00ED7727" w:rsidRDefault="00645226"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p>
    <w:p w14:paraId="68AF544B"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p>
    <w:p w14:paraId="2941C26D" w14:textId="6F230B8E"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b/>
          <w:color w:val="auto"/>
          <w:sz w:val="24"/>
          <w:szCs w:val="24"/>
        </w:rPr>
        <w:t>Correspond</w:t>
      </w:r>
      <w:r w:rsidR="00002AE8" w:rsidRPr="00ED7727">
        <w:rPr>
          <w:rFonts w:ascii="Times New Roman" w:hAnsi="Times New Roman" w:cs="Times New Roman"/>
          <w:b/>
          <w:color w:val="auto"/>
          <w:sz w:val="24"/>
          <w:szCs w:val="24"/>
        </w:rPr>
        <w:t>ence</w:t>
      </w:r>
      <w:r w:rsidRPr="00ED7727">
        <w:rPr>
          <w:rFonts w:ascii="Times New Roman" w:hAnsi="Times New Roman" w:cs="Times New Roman"/>
          <w:color w:val="auto"/>
          <w:sz w:val="24"/>
          <w:szCs w:val="24"/>
        </w:rPr>
        <w:t xml:space="preserve">: </w:t>
      </w:r>
    </w:p>
    <w:p w14:paraId="5ACC88C4"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rPr>
        <w:t>Mr Hiren C Patel</w:t>
      </w:r>
    </w:p>
    <w:p w14:paraId="73A7B7BE"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rPr>
        <w:t>Greater Manchester Neurosciences Centre</w:t>
      </w:r>
    </w:p>
    <w:p w14:paraId="49E37275" w14:textId="365BC85A"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rPr>
        <w:t>Salford Royal Foundation NHS Trust</w:t>
      </w:r>
    </w:p>
    <w:p w14:paraId="35AAC620"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rPr>
        <w:t>Salford</w:t>
      </w:r>
    </w:p>
    <w:p w14:paraId="737F885F" w14:textId="7CCDAA51"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rPr>
        <w:t>M6 8HD</w:t>
      </w:r>
      <w:r w:rsidR="000B0E96" w:rsidRPr="00ED7727">
        <w:rPr>
          <w:rFonts w:ascii="Times New Roman" w:hAnsi="Times New Roman" w:cs="Times New Roman"/>
          <w:color w:val="auto"/>
          <w:sz w:val="24"/>
          <w:szCs w:val="24"/>
        </w:rPr>
        <w:t>, UK</w:t>
      </w:r>
    </w:p>
    <w:p w14:paraId="7E9FA10A" w14:textId="77777777" w:rsidR="00031A54" w:rsidRPr="00ED7727" w:rsidRDefault="00031A54"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sidRPr="00ED7727">
        <w:rPr>
          <w:rFonts w:ascii="Times New Roman" w:hAnsi="Times New Roman" w:cs="Times New Roman"/>
          <w:color w:val="auto"/>
          <w:sz w:val="24"/>
          <w:szCs w:val="24"/>
        </w:rPr>
        <w:t xml:space="preserve">Email: </w:t>
      </w:r>
      <w:hyperlink r:id="rId8" w:history="1">
        <w:r w:rsidRPr="00ED7727">
          <w:rPr>
            <w:rStyle w:val="Hyperlink"/>
            <w:rFonts w:ascii="Times New Roman" w:hAnsi="Times New Roman" w:cs="Times New Roman"/>
            <w:color w:val="auto"/>
            <w:sz w:val="24"/>
            <w:szCs w:val="24"/>
            <w:u w:val="none"/>
          </w:rPr>
          <w:t>hiren.patel@srft.nhs.uk</w:t>
        </w:r>
      </w:hyperlink>
    </w:p>
    <w:p w14:paraId="7AFABD40" w14:textId="3075D6E6" w:rsidR="00E11FA9" w:rsidRDefault="00645226"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Tel: +44 (0)161 206 8548</w:t>
      </w:r>
    </w:p>
    <w:p w14:paraId="33C1F279" w14:textId="230B4807" w:rsidR="00645226" w:rsidRDefault="00645226"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p>
    <w:p w14:paraId="02D6F92E" w14:textId="77777777" w:rsidR="00645226" w:rsidRPr="00ED7727" w:rsidRDefault="00645226"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color w:val="auto"/>
          <w:sz w:val="24"/>
          <w:szCs w:val="24"/>
        </w:rPr>
      </w:pPr>
    </w:p>
    <w:p w14:paraId="3BAB7CA0" w14:textId="37EC6E3A" w:rsidR="0017066E" w:rsidRPr="00645226" w:rsidRDefault="00E11FA9" w:rsidP="0064522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cs="Times New Roman"/>
          <w:b/>
          <w:bCs/>
          <w:color w:val="auto"/>
          <w:sz w:val="24"/>
          <w:szCs w:val="24"/>
        </w:rPr>
      </w:pPr>
      <w:r w:rsidRPr="002C13CB">
        <w:rPr>
          <w:rFonts w:ascii="Times New Roman" w:hAnsi="Times New Roman" w:cs="Times New Roman"/>
          <w:b/>
          <w:bCs/>
          <w:color w:val="auto"/>
          <w:sz w:val="24"/>
          <w:szCs w:val="24"/>
        </w:rPr>
        <w:t xml:space="preserve">Word </w:t>
      </w:r>
      <w:r w:rsidR="00645226">
        <w:rPr>
          <w:rFonts w:ascii="Times New Roman" w:hAnsi="Times New Roman" w:cs="Times New Roman"/>
          <w:b/>
          <w:bCs/>
          <w:color w:val="auto"/>
          <w:sz w:val="24"/>
          <w:szCs w:val="24"/>
        </w:rPr>
        <w:t>Count:</w:t>
      </w:r>
      <w:r w:rsidR="00E71DCF">
        <w:rPr>
          <w:rFonts w:ascii="Times New Roman" w:hAnsi="Times New Roman" w:cs="Times New Roman"/>
          <w:b/>
          <w:bCs/>
          <w:color w:val="auto"/>
          <w:sz w:val="24"/>
          <w:szCs w:val="24"/>
        </w:rPr>
        <w:t xml:space="preserve"> </w:t>
      </w:r>
      <w:r w:rsidR="00E71DCF" w:rsidRPr="00E71DCF">
        <w:rPr>
          <w:rFonts w:ascii="Times New Roman" w:hAnsi="Times New Roman" w:cs="Times New Roman"/>
          <w:bCs/>
          <w:color w:val="auto"/>
          <w:sz w:val="24"/>
          <w:szCs w:val="24"/>
        </w:rPr>
        <w:t>2</w:t>
      </w:r>
      <w:r w:rsidR="00167D74">
        <w:rPr>
          <w:rFonts w:ascii="Times New Roman" w:hAnsi="Times New Roman" w:cs="Times New Roman"/>
          <w:bCs/>
          <w:color w:val="auto"/>
          <w:sz w:val="24"/>
          <w:szCs w:val="24"/>
        </w:rPr>
        <w:t>666</w:t>
      </w:r>
      <w:r w:rsidR="00645226">
        <w:rPr>
          <w:rFonts w:ascii="Times New Roman" w:hAnsi="Times New Roman" w:cs="Times New Roman"/>
          <w:b/>
          <w:bCs/>
          <w:color w:val="auto"/>
          <w:sz w:val="24"/>
          <w:szCs w:val="24"/>
        </w:rPr>
        <w:t xml:space="preserve"> </w:t>
      </w:r>
    </w:p>
    <w:p w14:paraId="45C5AEF5" w14:textId="77777777" w:rsidR="00031A54" w:rsidRPr="00ED7727" w:rsidRDefault="00031A54" w:rsidP="002C13CB">
      <w:pPr>
        <w:jc w:val="both"/>
        <w:rPr>
          <w:b/>
        </w:rPr>
      </w:pPr>
    </w:p>
    <w:p w14:paraId="46102631" w14:textId="6B4A8214" w:rsidR="00ED7727" w:rsidRPr="002C13CB" w:rsidRDefault="00ED7727" w:rsidP="002C13CB">
      <w:pPr>
        <w:jc w:val="both"/>
        <w:rPr>
          <w:sz w:val="28"/>
        </w:rPr>
      </w:pPr>
    </w:p>
    <w:p w14:paraId="51C670E7" w14:textId="20D3093B" w:rsidR="002C13CB" w:rsidRPr="00323EFA" w:rsidRDefault="002C13CB" w:rsidP="002C13CB">
      <w:pPr>
        <w:jc w:val="both"/>
        <w:sectPr w:rsidR="002C13CB" w:rsidRPr="00323EFA" w:rsidSect="001C0506">
          <w:footerReference w:type="default" r:id="rId9"/>
          <w:pgSz w:w="11906" w:h="16838"/>
          <w:pgMar w:top="1440" w:right="1440" w:bottom="1440" w:left="1440" w:header="709" w:footer="850" w:gutter="0"/>
          <w:cols w:space="720"/>
          <w:docGrid w:linePitch="326"/>
        </w:sectPr>
      </w:pPr>
    </w:p>
    <w:p w14:paraId="13F32445" w14:textId="77777777" w:rsidR="00484F2C" w:rsidRPr="00084DF2" w:rsidRDefault="00484F2C" w:rsidP="00484F2C">
      <w:pPr>
        <w:pStyle w:val="Heading1"/>
        <w:spacing w:line="360" w:lineRule="auto"/>
        <w:rPr>
          <w:rFonts w:ascii="Times New Roman" w:hAnsi="Times New Roman" w:cs="Times New Roman"/>
          <w:b/>
          <w:bCs/>
          <w:color w:val="auto"/>
          <w:sz w:val="28"/>
        </w:rPr>
      </w:pPr>
      <w:r w:rsidRPr="00084DF2">
        <w:rPr>
          <w:rFonts w:ascii="Times New Roman" w:hAnsi="Times New Roman" w:cs="Times New Roman"/>
          <w:b/>
          <w:bCs/>
          <w:color w:val="auto"/>
          <w:sz w:val="28"/>
        </w:rPr>
        <w:lastRenderedPageBreak/>
        <w:t xml:space="preserve">ABSTRACT </w:t>
      </w:r>
    </w:p>
    <w:p w14:paraId="71C31D7E" w14:textId="77777777" w:rsidR="00484F2C" w:rsidRPr="0042146B" w:rsidRDefault="00484F2C" w:rsidP="00484F2C">
      <w:pPr>
        <w:rPr>
          <w:lang w:val="en-US"/>
        </w:rPr>
      </w:pPr>
    </w:p>
    <w:p w14:paraId="654F4DFA" w14:textId="77777777" w:rsidR="00484F2C" w:rsidRPr="002C13CB" w:rsidRDefault="00484F2C" w:rsidP="00484F2C">
      <w:pPr>
        <w:pStyle w:val="Heading2"/>
        <w:tabs>
          <w:tab w:val="left" w:pos="709"/>
        </w:tabs>
        <w:spacing w:line="360" w:lineRule="auto"/>
        <w:jc w:val="both"/>
        <w:rPr>
          <w:rFonts w:ascii="Times New Roman" w:hAnsi="Times New Roman" w:cs="Times New Roman"/>
          <w:b/>
          <w:color w:val="auto"/>
        </w:rPr>
      </w:pPr>
      <w:r>
        <w:rPr>
          <w:rFonts w:ascii="Times New Roman" w:hAnsi="Times New Roman" w:cs="Times New Roman"/>
          <w:b/>
          <w:color w:val="auto"/>
        </w:rPr>
        <w:t>Background</w:t>
      </w:r>
      <w:r w:rsidRPr="002C13CB">
        <w:rPr>
          <w:rFonts w:ascii="Times New Roman" w:hAnsi="Times New Roman" w:cs="Times New Roman"/>
          <w:b/>
          <w:color w:val="auto"/>
        </w:rPr>
        <w:t xml:space="preserve"> </w:t>
      </w:r>
    </w:p>
    <w:p w14:paraId="2E6F5C8B" w14:textId="77777777" w:rsidR="00484F2C" w:rsidRPr="002C13CB" w:rsidRDefault="00484F2C" w:rsidP="00484F2C">
      <w:pPr>
        <w:spacing w:line="360" w:lineRule="auto"/>
        <w:jc w:val="both"/>
      </w:pPr>
      <w:r w:rsidRPr="004673B2">
        <w:t>Perimesencephalic</w:t>
      </w:r>
      <w:r>
        <w:t xml:space="preserve"> subarachnoid haemorrhage</w:t>
      </w:r>
      <w:r w:rsidRPr="004673B2">
        <w:t xml:space="preserve"> </w:t>
      </w:r>
      <w:r>
        <w:t xml:space="preserve">(PMSAH) </w:t>
      </w:r>
      <w:r w:rsidRPr="004673B2">
        <w:t xml:space="preserve">is a benign subtype </w:t>
      </w:r>
      <w:r>
        <w:t xml:space="preserve">with </w:t>
      </w:r>
      <w:r w:rsidRPr="004673B2">
        <w:t>distinct clinical</w:t>
      </w:r>
      <w:r>
        <w:t>-</w:t>
      </w:r>
      <w:r w:rsidRPr="004673B2">
        <w:t xml:space="preserve">radiological features. </w:t>
      </w:r>
      <w:r w:rsidRPr="007E1220">
        <w:t xml:space="preserve">Digital subtraction angiography </w:t>
      </w:r>
      <w:r>
        <w:t xml:space="preserve">(DSA) </w:t>
      </w:r>
      <w:r w:rsidRPr="007E1220">
        <w:t xml:space="preserve">remains the gold standard investigation </w:t>
      </w:r>
      <w:r>
        <w:t>for e</w:t>
      </w:r>
      <w:r w:rsidRPr="004673B2">
        <w:t>xc</w:t>
      </w:r>
      <w:r>
        <w:t xml:space="preserve">lusion of a macrovascular cause, </w:t>
      </w:r>
      <w:r w:rsidRPr="007E1220">
        <w:t>although increasingly more clinicians rely solely on computed tomography angiography</w:t>
      </w:r>
      <w:r>
        <w:t xml:space="preserve"> (CTA)</w:t>
      </w:r>
      <w:r w:rsidRPr="007E1220">
        <w:t xml:space="preserve">. The primary aim of this systematic review was to evaluate the current literature regarding the negative predictive value of </w:t>
      </w:r>
      <w:r>
        <w:t xml:space="preserve">CTA. </w:t>
      </w:r>
    </w:p>
    <w:p w14:paraId="013E097B" w14:textId="77777777" w:rsidR="00484F2C" w:rsidRPr="002C13CB" w:rsidRDefault="00484F2C" w:rsidP="00484F2C">
      <w:pPr>
        <w:pStyle w:val="Heading2"/>
        <w:spacing w:line="360" w:lineRule="auto"/>
        <w:jc w:val="both"/>
        <w:rPr>
          <w:b/>
          <w:bCs/>
        </w:rPr>
      </w:pPr>
      <w:r w:rsidRPr="002C13CB">
        <w:rPr>
          <w:rFonts w:ascii="Times New Roman" w:hAnsi="Times New Roman" w:cs="Times New Roman"/>
          <w:b/>
          <w:bCs/>
          <w:color w:val="auto"/>
        </w:rPr>
        <w:t xml:space="preserve">Methods </w:t>
      </w:r>
    </w:p>
    <w:p w14:paraId="43FE6403" w14:textId="77777777" w:rsidR="00484F2C" w:rsidRPr="001D5779" w:rsidRDefault="00484F2C" w:rsidP="00484F2C">
      <w:pPr>
        <w:spacing w:line="360" w:lineRule="auto"/>
        <w:jc w:val="both"/>
      </w:pPr>
      <w:r w:rsidRPr="004673B2">
        <w:rPr>
          <w:bCs/>
        </w:rPr>
        <w:t>A systematic search in concordance with the PRISMA checklist</w:t>
      </w:r>
      <w:r>
        <w:rPr>
          <w:bCs/>
        </w:rPr>
        <w:t xml:space="preserve"> </w:t>
      </w:r>
      <w:r w:rsidRPr="004673B2">
        <w:rPr>
          <w:bCs/>
        </w:rPr>
        <w:t xml:space="preserve">was performed for studies published </w:t>
      </w:r>
      <w:r>
        <w:rPr>
          <w:bCs/>
        </w:rPr>
        <w:t>between</w:t>
      </w:r>
      <w:r w:rsidRPr="004673B2">
        <w:rPr>
          <w:bCs/>
        </w:rPr>
        <w:t xml:space="preserve"> </w:t>
      </w:r>
      <w:r>
        <w:rPr>
          <w:bCs/>
        </w:rPr>
        <w:t>2000 and</w:t>
      </w:r>
      <w:r w:rsidRPr="004673B2">
        <w:rPr>
          <w:bCs/>
        </w:rPr>
        <w:t xml:space="preserve"> 201</w:t>
      </w:r>
      <w:r>
        <w:rPr>
          <w:bCs/>
        </w:rPr>
        <w:t>8</w:t>
      </w:r>
      <w:r>
        <w:t xml:space="preserve">. Studies with ≥10 adult patients </w:t>
      </w:r>
      <w:r w:rsidRPr="004673B2">
        <w:t xml:space="preserve">diagnosed on a non-contrast brain </w:t>
      </w:r>
      <w:r>
        <w:t>CT</w:t>
      </w:r>
      <w:r w:rsidRPr="004673B2">
        <w:t xml:space="preserve"> with a </w:t>
      </w:r>
      <w:r>
        <w:t>PMSAH</w:t>
      </w:r>
      <w:r w:rsidRPr="004673B2">
        <w:t xml:space="preserve">, who </w:t>
      </w:r>
      <w:r>
        <w:t xml:space="preserve">underwent </w:t>
      </w:r>
      <w:r w:rsidRPr="004673B2">
        <w:t xml:space="preserve">a </w:t>
      </w:r>
      <w:r>
        <w:t>negative CTA</w:t>
      </w:r>
      <w:r w:rsidRPr="004673B2">
        <w:t xml:space="preserve"> and were subsequently </w:t>
      </w:r>
      <w:r>
        <w:t>subject to a DSA, were included. S</w:t>
      </w:r>
      <w:r w:rsidRPr="003543ED">
        <w:t>imple pooled analysis</w:t>
      </w:r>
      <w:r>
        <w:t xml:space="preserve"> was performed to inform the</w:t>
      </w:r>
      <w:r>
        <w:rPr>
          <w:b/>
        </w:rPr>
        <w:t xml:space="preserve"> </w:t>
      </w:r>
      <w:r>
        <w:t xml:space="preserve">negative predictive value (95% CI) of CTA and risk of DSA- and CTA-related complications.  </w:t>
      </w:r>
    </w:p>
    <w:p w14:paraId="114FA701" w14:textId="77777777" w:rsidR="00484F2C" w:rsidRPr="002C13CB" w:rsidRDefault="00484F2C" w:rsidP="00484F2C">
      <w:pPr>
        <w:pStyle w:val="Heading2"/>
        <w:spacing w:line="360" w:lineRule="auto"/>
        <w:jc w:val="both"/>
        <w:rPr>
          <w:b/>
          <w:bCs/>
        </w:rPr>
      </w:pPr>
      <w:r w:rsidRPr="002C13CB">
        <w:rPr>
          <w:rFonts w:ascii="Times New Roman" w:hAnsi="Times New Roman" w:cs="Times New Roman"/>
          <w:b/>
          <w:bCs/>
          <w:color w:val="auto"/>
        </w:rPr>
        <w:t xml:space="preserve">Results </w:t>
      </w:r>
    </w:p>
    <w:p w14:paraId="37C67D1F" w14:textId="77777777" w:rsidR="00484F2C" w:rsidRPr="00851822" w:rsidRDefault="00484F2C" w:rsidP="00484F2C">
      <w:pPr>
        <w:spacing w:line="360" w:lineRule="auto"/>
        <w:jc w:val="both"/>
      </w:pPr>
      <w:r w:rsidRPr="00851822">
        <w:t xml:space="preserve">Eighteen studies </w:t>
      </w:r>
      <w:r>
        <w:t>(</w:t>
      </w:r>
      <w:r w:rsidRPr="00851822">
        <w:t>669 patients</w:t>
      </w:r>
      <w:r>
        <w:t>) were included</w:t>
      </w:r>
      <w:r w:rsidRPr="00851822">
        <w:t xml:space="preserve">. </w:t>
      </w:r>
      <w:r>
        <w:t xml:space="preserve">All patients were subject to at least one DSA; first one mostly performed within 24 hours of CTA (68.6%). 144 (21.5%) </w:t>
      </w:r>
      <w:r w:rsidRPr="0045699F">
        <w:t>patients underwent a 2nd DSA</w:t>
      </w:r>
      <w:r>
        <w:t xml:space="preserve"> and a</w:t>
      </w:r>
      <w:r w:rsidRPr="0045699F">
        <w:t xml:space="preserve"> 3rd repeat DSA was </w:t>
      </w:r>
      <w:r>
        <w:t xml:space="preserve">performed </w:t>
      </w:r>
      <w:r w:rsidRPr="0045699F">
        <w:t xml:space="preserve">in one patient. </w:t>
      </w:r>
      <w:r w:rsidRPr="00851822">
        <w:t xml:space="preserve">The </w:t>
      </w:r>
      <w:r>
        <w:t xml:space="preserve">overall </w:t>
      </w:r>
      <w:r w:rsidRPr="00851822">
        <w:t xml:space="preserve">negative predictive value of </w:t>
      </w:r>
      <w:r>
        <w:t>CTA</w:t>
      </w:r>
      <w:r w:rsidRPr="00851822">
        <w:t xml:space="preserve"> was 99.0% (95% CI</w:t>
      </w:r>
      <w:r>
        <w:t xml:space="preserve"> </w:t>
      </w:r>
      <w:r w:rsidRPr="00851822">
        <w:t>97.8–99.5)</w:t>
      </w:r>
      <w:r>
        <w:t xml:space="preserve">. </w:t>
      </w:r>
      <w:r w:rsidRPr="00851822">
        <w:t>Th</w:t>
      </w:r>
      <w:r>
        <w:t>e risk</w:t>
      </w:r>
      <w:r w:rsidRPr="00851822">
        <w:t xml:space="preserve"> of </w:t>
      </w:r>
      <w:r>
        <w:t>complications</w:t>
      </w:r>
      <w:r w:rsidRPr="00851822">
        <w:t xml:space="preserve"> following </w:t>
      </w:r>
      <w:r>
        <w:t>DSA and CTA</w:t>
      </w:r>
      <w:r w:rsidRPr="00851822">
        <w:t xml:space="preserve"> were 1.35% (3/222) and 0% (0/41) respectively. </w:t>
      </w:r>
    </w:p>
    <w:p w14:paraId="54BAEB19" w14:textId="77777777" w:rsidR="00484F2C" w:rsidRPr="009D566F" w:rsidRDefault="00484F2C" w:rsidP="00484F2C">
      <w:pPr>
        <w:pStyle w:val="Heading2"/>
        <w:spacing w:line="360" w:lineRule="auto"/>
        <w:jc w:val="both"/>
        <w:rPr>
          <w:b/>
        </w:rPr>
      </w:pPr>
      <w:r w:rsidRPr="002C13CB">
        <w:rPr>
          <w:rFonts w:ascii="Times New Roman" w:hAnsi="Times New Roman" w:cs="Times New Roman"/>
          <w:b/>
          <w:color w:val="auto"/>
        </w:rPr>
        <w:t>Conclusions</w:t>
      </w:r>
    </w:p>
    <w:p w14:paraId="21D9F9F2" w14:textId="77777777" w:rsidR="00484F2C" w:rsidRDefault="00484F2C" w:rsidP="00484F2C">
      <w:pPr>
        <w:spacing w:line="360" w:lineRule="auto"/>
        <w:jc w:val="both"/>
      </w:pPr>
      <w:r w:rsidRPr="00851822">
        <w:t xml:space="preserve">Undertaking a </w:t>
      </w:r>
      <w:r>
        <w:t>DSA</w:t>
      </w:r>
      <w:r w:rsidRPr="00851822">
        <w:t xml:space="preserve"> after a negative </w:t>
      </w:r>
      <w:r>
        <w:t>CTA</w:t>
      </w:r>
      <w:r w:rsidRPr="00851822">
        <w:t xml:space="preserve"> may not add any further diagnostic value in patients with perimesencephalic subarachnoid h</w:t>
      </w:r>
      <w:r>
        <w:t>a</w:t>
      </w:r>
      <w:r w:rsidRPr="00851822">
        <w:t>emorrhage</w:t>
      </w:r>
      <w:r>
        <w:t xml:space="preserve"> and may lead to net harm</w:t>
      </w:r>
      <w:r w:rsidRPr="00851822">
        <w:t>. This observation needs to be validated in a large-scale prospective multi</w:t>
      </w:r>
      <w:r>
        <w:t>-</w:t>
      </w:r>
      <w:r w:rsidRPr="00851822">
        <w:t>cent</w:t>
      </w:r>
      <w:r>
        <w:t>re</w:t>
      </w:r>
      <w:r w:rsidRPr="00851822">
        <w:t xml:space="preserve"> study with complete case ascertainment</w:t>
      </w:r>
      <w:r>
        <w:t xml:space="preserve"> and robust data on CTA and DSA complications. </w:t>
      </w:r>
    </w:p>
    <w:p w14:paraId="425686EA" w14:textId="77777777" w:rsidR="00484F2C" w:rsidRDefault="00484F2C" w:rsidP="00484F2C">
      <w:pPr>
        <w:spacing w:line="360" w:lineRule="auto"/>
        <w:jc w:val="both"/>
      </w:pPr>
    </w:p>
    <w:p w14:paraId="0C829C39" w14:textId="77777777" w:rsidR="00484F2C" w:rsidRPr="00ED7727" w:rsidRDefault="00484F2C" w:rsidP="00484F2C">
      <w:pPr>
        <w:spacing w:line="360" w:lineRule="auto"/>
        <w:jc w:val="both"/>
      </w:pPr>
      <w:r w:rsidRPr="00ED7727">
        <w:rPr>
          <w:b/>
        </w:rPr>
        <w:t>Key</w:t>
      </w:r>
      <w:r>
        <w:rPr>
          <w:b/>
        </w:rPr>
        <w:t xml:space="preserve"> </w:t>
      </w:r>
      <w:r w:rsidRPr="00ED7727">
        <w:rPr>
          <w:b/>
        </w:rPr>
        <w:t>words</w:t>
      </w:r>
      <w:r w:rsidRPr="00ED7727">
        <w:t>: Computed tomography angiography</w:t>
      </w:r>
      <w:r w:rsidRPr="00ED7727">
        <w:rPr>
          <w:b/>
          <w:bCs/>
        </w:rPr>
        <w:t xml:space="preserve">; </w:t>
      </w:r>
      <w:r w:rsidRPr="00ED7727">
        <w:t>Digital subtraction angiography; Perimesencephalic; Subarachnoid h</w:t>
      </w:r>
      <w:r>
        <w:t>a</w:t>
      </w:r>
      <w:r w:rsidRPr="00ED7727">
        <w:t>emorrhage; Systematic review</w:t>
      </w:r>
      <w:r>
        <w:t>.</w:t>
      </w:r>
      <w:r w:rsidRPr="00ED7727">
        <w:t xml:space="preserve"> </w:t>
      </w:r>
    </w:p>
    <w:p w14:paraId="36D5D6AD" w14:textId="77777777" w:rsidR="00645226" w:rsidRDefault="00645226" w:rsidP="009B50D9">
      <w:pPr>
        <w:spacing w:line="384" w:lineRule="auto"/>
        <w:jc w:val="both"/>
        <w:sectPr w:rsidR="00645226" w:rsidSect="001C0506">
          <w:pgSz w:w="11906" w:h="16838"/>
          <w:pgMar w:top="1440" w:right="1440" w:bottom="1440" w:left="1440" w:header="709" w:footer="850" w:gutter="0"/>
          <w:cols w:space="720"/>
          <w:docGrid w:linePitch="326"/>
        </w:sectPr>
      </w:pPr>
    </w:p>
    <w:p w14:paraId="6C8E49C5" w14:textId="5B390603" w:rsidR="00623C02" w:rsidRPr="005E5518" w:rsidRDefault="005E5518" w:rsidP="00D66031">
      <w:pPr>
        <w:pStyle w:val="Heading1"/>
        <w:spacing w:line="480" w:lineRule="auto"/>
        <w:jc w:val="both"/>
        <w:rPr>
          <w:rFonts w:ascii="Times New Roman" w:hAnsi="Times New Roman" w:cs="Times New Roman"/>
          <w:b/>
          <w:color w:val="auto"/>
        </w:rPr>
      </w:pPr>
      <w:r w:rsidRPr="005E5518">
        <w:rPr>
          <w:rFonts w:ascii="Times New Roman" w:hAnsi="Times New Roman" w:cs="Times New Roman"/>
          <w:b/>
          <w:color w:val="auto"/>
          <w:sz w:val="28"/>
        </w:rPr>
        <w:lastRenderedPageBreak/>
        <w:t>INTRODUCTION</w:t>
      </w:r>
    </w:p>
    <w:p w14:paraId="25CA61BE" w14:textId="45D2D515" w:rsidR="00A82078" w:rsidRDefault="00710B42" w:rsidP="00D66031">
      <w:pPr>
        <w:pStyle w:val="Body"/>
        <w:spacing w:line="480" w:lineRule="auto"/>
        <w:jc w:val="both"/>
        <w:rPr>
          <w:rFonts w:ascii="Times New Roman" w:hAnsi="Times New Roman" w:cs="Times New Roman"/>
          <w:sz w:val="24"/>
          <w:szCs w:val="24"/>
        </w:rPr>
      </w:pPr>
      <w:r>
        <w:rPr>
          <w:rFonts w:ascii="Times New Roman" w:hAnsi="Times New Roman" w:cs="Times New Roman"/>
          <w:sz w:val="24"/>
          <w:szCs w:val="24"/>
        </w:rPr>
        <w:t>Most</w:t>
      </w:r>
      <w:r w:rsidR="00623C02" w:rsidRPr="00851822">
        <w:rPr>
          <w:rFonts w:ascii="Times New Roman" w:hAnsi="Times New Roman" w:cs="Times New Roman"/>
          <w:sz w:val="24"/>
          <w:szCs w:val="24"/>
        </w:rPr>
        <w:t xml:space="preserve"> spontaneous non-traumatic </w:t>
      </w:r>
      <w:r w:rsidR="00221316">
        <w:rPr>
          <w:rFonts w:ascii="Times New Roman" w:hAnsi="Times New Roman" w:cs="Times New Roman"/>
          <w:sz w:val="24"/>
          <w:szCs w:val="24"/>
        </w:rPr>
        <w:t>subarachnoid h</w:t>
      </w:r>
      <w:r w:rsidR="00645226">
        <w:rPr>
          <w:rFonts w:ascii="Times New Roman" w:hAnsi="Times New Roman" w:cs="Times New Roman"/>
          <w:sz w:val="24"/>
          <w:szCs w:val="24"/>
        </w:rPr>
        <w:t>a</w:t>
      </w:r>
      <w:r w:rsidR="00221316">
        <w:rPr>
          <w:rFonts w:ascii="Times New Roman" w:hAnsi="Times New Roman" w:cs="Times New Roman"/>
          <w:sz w:val="24"/>
          <w:szCs w:val="24"/>
        </w:rPr>
        <w:t>emorrhage (SAH)</w:t>
      </w:r>
      <w:r w:rsidR="006C4DD7" w:rsidRPr="00851822">
        <w:rPr>
          <w:rFonts w:ascii="Times New Roman" w:hAnsi="Times New Roman" w:cs="Times New Roman"/>
          <w:sz w:val="24"/>
          <w:szCs w:val="24"/>
        </w:rPr>
        <w:t xml:space="preserve"> is of aneurysmal origin, however, a</w:t>
      </w:r>
      <w:r w:rsidR="00623C02" w:rsidRPr="00851822">
        <w:rPr>
          <w:rFonts w:ascii="Times New Roman" w:hAnsi="Times New Roman" w:cs="Times New Roman"/>
          <w:sz w:val="24"/>
          <w:szCs w:val="24"/>
        </w:rPr>
        <w:t>pproximately 15%</w:t>
      </w:r>
      <w:r w:rsidR="006C4DD7" w:rsidRPr="00851822">
        <w:rPr>
          <w:rFonts w:ascii="Times New Roman" w:hAnsi="Times New Roman" w:cs="Times New Roman"/>
          <w:sz w:val="24"/>
          <w:szCs w:val="24"/>
        </w:rPr>
        <w:t xml:space="preserve"> have no discernable cause diagnosed on initial vascular imaging.</w:t>
      </w:r>
      <w:r w:rsidR="002A1511" w:rsidRPr="00851822">
        <w:rPr>
          <w:rFonts w:ascii="Times New Roman" w:hAnsi="Times New Roman" w:cs="Times New Roman"/>
          <w:sz w:val="24"/>
          <w:szCs w:val="24"/>
        </w:rPr>
        <w:fldChar w:fldCharType="begin">
          <w:fldData xml:space="preserve">PEVuZE5vdGU+PENpdGU+PEF1dGhvcj5NYWNkb25hbGQ8L0F1dGhvcj48WWVhcj4yMDE3PC9ZZWFy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NjU1LTY2NjwvcGFn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</w:fldData>
        </w:fldChar>
      </w:r>
      <w:r w:rsidR="00EC0CC0">
        <w:rPr>
          <w:rFonts w:ascii="Times New Roman" w:hAnsi="Times New Roman" w:cs="Times New Roman"/>
          <w:sz w:val="24"/>
          <w:szCs w:val="24"/>
        </w:rPr>
        <w:instrText xml:space="preserve"> ADDIN EN.CITE </w:instrText>
      </w:r>
      <w:r w:rsidR="00EC0CC0">
        <w:rPr>
          <w:rFonts w:ascii="Times New Roman" w:hAnsi="Times New Roman" w:cs="Times New Roman"/>
          <w:sz w:val="24"/>
          <w:szCs w:val="24"/>
        </w:rPr>
        <w:fldChar w:fldCharType="begin">
          <w:fldData xml:space="preserve">PEVuZE5vdGU+PENpdGU+PEF1dGhvcj5NYWNkb25hbGQ8L0F1dGhvcj48WWVhcj4yMDE3PC9ZZWFy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NjU1LTY2NjwvcGFn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</w:fldData>
        </w:fldChar>
      </w:r>
      <w:r w:rsidR="00EC0CC0">
        <w:rPr>
          <w:rFonts w:ascii="Times New Roman" w:hAnsi="Times New Roman" w:cs="Times New Roman"/>
          <w:sz w:val="24"/>
          <w:szCs w:val="24"/>
        </w:rPr>
        <w:instrText xml:space="preserve"> ADDIN EN.CITE.DATA </w:instrText>
      </w:r>
      <w:r w:rsidR="00EC0CC0">
        <w:rPr>
          <w:rFonts w:ascii="Times New Roman" w:hAnsi="Times New Roman" w:cs="Times New Roman"/>
          <w:sz w:val="24"/>
          <w:szCs w:val="24"/>
        </w:rPr>
      </w:r>
      <w:r w:rsidR="00EC0CC0">
        <w:rPr>
          <w:rFonts w:ascii="Times New Roman" w:hAnsi="Times New Roman" w:cs="Times New Roman"/>
          <w:sz w:val="24"/>
          <w:szCs w:val="24"/>
        </w:rPr>
        <w:fldChar w:fldCharType="end"/>
      </w:r>
      <w:r w:rsidR="002A1511" w:rsidRPr="00851822">
        <w:rPr>
          <w:rFonts w:ascii="Times New Roman" w:hAnsi="Times New Roman" w:cs="Times New Roman"/>
          <w:sz w:val="24"/>
          <w:szCs w:val="24"/>
        </w:rPr>
      </w:r>
      <w:r w:rsidR="002A1511" w:rsidRPr="00851822">
        <w:rPr>
          <w:rFonts w:ascii="Times New Roman" w:hAnsi="Times New Roman" w:cs="Times New Roman"/>
          <w:sz w:val="24"/>
          <w:szCs w:val="24"/>
        </w:rPr>
        <w:fldChar w:fldCharType="separate"/>
      </w:r>
      <w:r w:rsidR="00EC0CC0" w:rsidRPr="00EC0CC0">
        <w:rPr>
          <w:rFonts w:ascii="Times New Roman" w:hAnsi="Times New Roman" w:cs="Times New Roman"/>
          <w:noProof/>
          <w:sz w:val="24"/>
          <w:szCs w:val="24"/>
          <w:vertAlign w:val="superscript"/>
        </w:rPr>
        <w:t>1</w:t>
      </w:r>
      <w:r w:rsidR="002A1511" w:rsidRPr="00851822">
        <w:rPr>
          <w:rFonts w:ascii="Times New Roman" w:hAnsi="Times New Roman" w:cs="Times New Roman"/>
          <w:sz w:val="24"/>
          <w:szCs w:val="24"/>
        </w:rPr>
        <w:fldChar w:fldCharType="end"/>
      </w:r>
      <w:r w:rsidR="006C4DD7" w:rsidRPr="00851822">
        <w:rPr>
          <w:rFonts w:ascii="Times New Roman" w:hAnsi="Times New Roman" w:cs="Times New Roman"/>
          <w:sz w:val="24"/>
          <w:szCs w:val="24"/>
        </w:rPr>
        <w:t xml:space="preserve"> Of these, </w:t>
      </w:r>
      <w:r w:rsidR="0078132B" w:rsidRPr="00851822">
        <w:rPr>
          <w:rFonts w:ascii="Times New Roman" w:hAnsi="Times New Roman" w:cs="Times New Roman"/>
          <w:color w:val="auto"/>
          <w:sz w:val="24"/>
          <w:szCs w:val="24"/>
        </w:rPr>
        <w:t>30-60</w:t>
      </w:r>
      <w:r w:rsidR="006C4DD7" w:rsidRPr="00851822">
        <w:rPr>
          <w:rFonts w:ascii="Times New Roman" w:hAnsi="Times New Roman" w:cs="Times New Roman"/>
          <w:color w:val="auto"/>
          <w:sz w:val="24"/>
          <w:szCs w:val="24"/>
        </w:rPr>
        <w:t xml:space="preserve">% </w:t>
      </w:r>
      <w:r w:rsidR="006C4DD7" w:rsidRPr="00851822">
        <w:rPr>
          <w:rFonts w:ascii="Times New Roman" w:hAnsi="Times New Roman" w:cs="Times New Roman"/>
          <w:sz w:val="24"/>
          <w:szCs w:val="24"/>
        </w:rPr>
        <w:t>have a perimesencephalic (PMSAH) pattern</w:t>
      </w:r>
      <w:r w:rsidR="00A56039">
        <w:rPr>
          <w:rFonts w:ascii="Times New Roman" w:hAnsi="Times New Roman" w:cs="Times New Roman"/>
          <w:sz w:val="24"/>
          <w:szCs w:val="24"/>
        </w:rPr>
        <w:t xml:space="preserve"> of bleed,</w:t>
      </w:r>
      <w:r w:rsidR="006C4DD7" w:rsidRPr="00851822">
        <w:rPr>
          <w:rFonts w:ascii="Times New Roman" w:hAnsi="Times New Roman" w:cs="Times New Roman"/>
          <w:sz w:val="24"/>
          <w:szCs w:val="24"/>
        </w:rPr>
        <w:t xml:space="preserve"> which is </w:t>
      </w:r>
      <w:r w:rsidR="00254040" w:rsidRPr="00851822">
        <w:rPr>
          <w:rFonts w:ascii="Times New Roman" w:hAnsi="Times New Roman" w:cs="Times New Roman"/>
          <w:sz w:val="24"/>
          <w:szCs w:val="24"/>
        </w:rPr>
        <w:t>recogni</w:t>
      </w:r>
      <w:r w:rsidR="00250AB6">
        <w:rPr>
          <w:rFonts w:ascii="Times New Roman" w:hAnsi="Times New Roman" w:cs="Times New Roman"/>
          <w:sz w:val="24"/>
          <w:szCs w:val="24"/>
        </w:rPr>
        <w:t>s</w:t>
      </w:r>
      <w:r w:rsidR="00254040" w:rsidRPr="00851822">
        <w:rPr>
          <w:rFonts w:ascii="Times New Roman" w:hAnsi="Times New Roman" w:cs="Times New Roman"/>
          <w:sz w:val="24"/>
          <w:szCs w:val="24"/>
        </w:rPr>
        <w:t>ed</w:t>
      </w:r>
      <w:r w:rsidR="00017BB8" w:rsidRPr="00851822">
        <w:rPr>
          <w:rFonts w:ascii="Times New Roman" w:hAnsi="Times New Roman" w:cs="Times New Roman"/>
          <w:sz w:val="24"/>
          <w:szCs w:val="24"/>
        </w:rPr>
        <w:t xml:space="preserve"> </w:t>
      </w:r>
      <w:r w:rsidR="006C4DD7" w:rsidRPr="00851822">
        <w:rPr>
          <w:rFonts w:ascii="Times New Roman" w:hAnsi="Times New Roman" w:cs="Times New Roman"/>
          <w:sz w:val="24"/>
          <w:szCs w:val="24"/>
        </w:rPr>
        <w:t>as a distinct clinical entity of SAH, with a benign natural history.</w:t>
      </w:r>
      <w:r w:rsidR="002A1511" w:rsidRPr="00851822">
        <w:rPr>
          <w:rFonts w:ascii="Times New Roman" w:hAnsi="Times New Roman" w:cs="Times New Roman"/>
          <w:sz w:val="24"/>
          <w:szCs w:val="24"/>
        </w:rPr>
        <w:fldChar w:fldCharType="begin">
          <w:fldData xml:space="preserve">PEVuZE5vdGU+PENpdGU+PEF1dGhvcj5NYXJxdWFyZHQ8L0F1dGhvcj48WWVhcj4yMDAwPC9ZZWFy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</w:fldData>
        </w:fldChar>
      </w:r>
      <w:r w:rsidR="00EC0CC0">
        <w:rPr>
          <w:rFonts w:ascii="Times New Roman" w:hAnsi="Times New Roman" w:cs="Times New Roman"/>
          <w:sz w:val="24"/>
          <w:szCs w:val="24"/>
        </w:rPr>
        <w:instrText xml:space="preserve"> ADDIN EN.CITE </w:instrText>
      </w:r>
      <w:r w:rsidR="00EC0CC0">
        <w:rPr>
          <w:rFonts w:ascii="Times New Roman" w:hAnsi="Times New Roman" w:cs="Times New Roman"/>
          <w:sz w:val="24"/>
          <w:szCs w:val="24"/>
        </w:rPr>
        <w:fldChar w:fldCharType="begin">
          <w:fldData xml:space="preserve">PEVuZE5vdGU+PENpdGU+PEF1dGhvcj5NYXJxdWFyZHQ8L0F1dGhvcj48WWVhcj4yMDAwPC9ZZWFy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</w:fldData>
        </w:fldChar>
      </w:r>
      <w:r w:rsidR="00EC0CC0">
        <w:rPr>
          <w:rFonts w:ascii="Times New Roman" w:hAnsi="Times New Roman" w:cs="Times New Roman"/>
          <w:sz w:val="24"/>
          <w:szCs w:val="24"/>
        </w:rPr>
        <w:instrText xml:space="preserve"> ADDIN EN.CITE.DATA </w:instrText>
      </w:r>
      <w:r w:rsidR="00EC0CC0">
        <w:rPr>
          <w:rFonts w:ascii="Times New Roman" w:hAnsi="Times New Roman" w:cs="Times New Roman"/>
          <w:sz w:val="24"/>
          <w:szCs w:val="24"/>
        </w:rPr>
      </w:r>
      <w:r w:rsidR="00EC0CC0">
        <w:rPr>
          <w:rFonts w:ascii="Times New Roman" w:hAnsi="Times New Roman" w:cs="Times New Roman"/>
          <w:sz w:val="24"/>
          <w:szCs w:val="24"/>
        </w:rPr>
        <w:fldChar w:fldCharType="end"/>
      </w:r>
      <w:r w:rsidR="002A1511" w:rsidRPr="00851822">
        <w:rPr>
          <w:rFonts w:ascii="Times New Roman" w:hAnsi="Times New Roman" w:cs="Times New Roman"/>
          <w:sz w:val="24"/>
          <w:szCs w:val="24"/>
        </w:rPr>
      </w:r>
      <w:r w:rsidR="002A1511" w:rsidRPr="00851822">
        <w:rPr>
          <w:rFonts w:ascii="Times New Roman" w:hAnsi="Times New Roman" w:cs="Times New Roman"/>
          <w:sz w:val="24"/>
          <w:szCs w:val="24"/>
        </w:rPr>
        <w:fldChar w:fldCharType="separate"/>
      </w:r>
      <w:r w:rsidR="00EC0CC0" w:rsidRPr="00EC0CC0">
        <w:rPr>
          <w:rFonts w:ascii="Times New Roman" w:hAnsi="Times New Roman" w:cs="Times New Roman"/>
          <w:noProof/>
          <w:sz w:val="24"/>
          <w:szCs w:val="24"/>
          <w:vertAlign w:val="superscript"/>
        </w:rPr>
        <w:t>2 3</w:t>
      </w:r>
      <w:r w:rsidR="002A1511" w:rsidRPr="00851822">
        <w:rPr>
          <w:rFonts w:ascii="Times New Roman" w:hAnsi="Times New Roman" w:cs="Times New Roman"/>
          <w:sz w:val="24"/>
          <w:szCs w:val="24"/>
        </w:rPr>
        <w:fldChar w:fldCharType="end"/>
      </w:r>
      <w:r w:rsidR="006C4DD7" w:rsidRPr="00851822">
        <w:rPr>
          <w:rFonts w:ascii="Times New Roman" w:hAnsi="Times New Roman" w:cs="Times New Roman"/>
          <w:sz w:val="24"/>
          <w:szCs w:val="24"/>
        </w:rPr>
        <w:t xml:space="preserve"> </w:t>
      </w:r>
    </w:p>
    <w:p w14:paraId="4017A8E0" w14:textId="3459D3F9" w:rsidR="00A82078" w:rsidRDefault="006A71BE" w:rsidP="00D66031">
      <w:pPr>
        <w:pStyle w:val="Body"/>
        <w:spacing w:line="480" w:lineRule="auto"/>
        <w:jc w:val="both"/>
        <w:rPr>
          <w:rFonts w:ascii="Times New Roman" w:hAnsi="Times New Roman" w:cs="Times New Roman"/>
          <w:sz w:val="24"/>
          <w:szCs w:val="24"/>
        </w:rPr>
      </w:pPr>
      <w:r w:rsidRPr="00851822">
        <w:rPr>
          <w:rFonts w:ascii="Times New Roman" w:hAnsi="Times New Roman" w:cs="Times New Roman"/>
          <w:sz w:val="24"/>
          <w:szCs w:val="24"/>
        </w:rPr>
        <w:t>Although there has been some debate about t</w:t>
      </w:r>
      <w:r w:rsidR="00975228" w:rsidRPr="00851822">
        <w:rPr>
          <w:rFonts w:ascii="Times New Roman" w:hAnsi="Times New Roman" w:cs="Times New Roman"/>
          <w:sz w:val="24"/>
          <w:szCs w:val="24"/>
        </w:rPr>
        <w:t xml:space="preserve">he anatomical definition of </w:t>
      </w:r>
      <w:r w:rsidR="004C55FC" w:rsidRPr="00851822">
        <w:rPr>
          <w:rFonts w:ascii="Times New Roman" w:hAnsi="Times New Roman" w:cs="Times New Roman"/>
          <w:sz w:val="24"/>
          <w:szCs w:val="24"/>
        </w:rPr>
        <w:t>PMSAH</w:t>
      </w:r>
      <w:r w:rsidR="005B3E3D" w:rsidRPr="00851822">
        <w:rPr>
          <w:rFonts w:ascii="Times New Roman" w:hAnsi="Times New Roman" w:cs="Times New Roman"/>
          <w:sz w:val="24"/>
          <w:szCs w:val="24"/>
        </w:rPr>
        <w:t>,</w:t>
      </w:r>
      <w:r w:rsidR="00975228" w:rsidRPr="00851822">
        <w:rPr>
          <w:rFonts w:ascii="Times New Roman" w:hAnsi="Times New Roman" w:cs="Times New Roman"/>
          <w:sz w:val="24"/>
          <w:szCs w:val="24"/>
        </w:rPr>
        <w:t xml:space="preserve"> </w:t>
      </w:r>
      <w:r w:rsidR="00F97745">
        <w:rPr>
          <w:rFonts w:ascii="Times New Roman" w:hAnsi="Times New Roman" w:cs="Times New Roman"/>
          <w:sz w:val="24"/>
          <w:szCs w:val="24"/>
        </w:rPr>
        <w:t xml:space="preserve">its </w:t>
      </w:r>
      <w:r w:rsidR="00F97745" w:rsidRPr="00F97745">
        <w:rPr>
          <w:rFonts w:ascii="Times New Roman" w:hAnsi="Times New Roman" w:cs="Times New Roman"/>
          <w:sz w:val="24"/>
          <w:szCs w:val="24"/>
        </w:rPr>
        <w:t>radiographic pattern</w:t>
      </w:r>
      <w:r w:rsidR="00266A4F">
        <w:rPr>
          <w:rFonts w:ascii="Times New Roman" w:hAnsi="Times New Roman" w:cs="Times New Roman"/>
          <w:sz w:val="24"/>
          <w:szCs w:val="24"/>
        </w:rPr>
        <w:t xml:space="preserve"> on </w:t>
      </w:r>
      <w:r w:rsidR="006B3599">
        <w:rPr>
          <w:rFonts w:ascii="Times New Roman" w:hAnsi="Times New Roman" w:cs="Times New Roman"/>
          <w:sz w:val="24"/>
          <w:szCs w:val="24"/>
        </w:rPr>
        <w:t xml:space="preserve">timely </w:t>
      </w:r>
      <w:r w:rsidR="00266A4F">
        <w:rPr>
          <w:rFonts w:ascii="Times New Roman" w:hAnsi="Times New Roman" w:cs="Times New Roman"/>
          <w:sz w:val="24"/>
          <w:szCs w:val="24"/>
        </w:rPr>
        <w:t>computed tomography (CT)</w:t>
      </w:r>
      <w:r w:rsidR="00F97745" w:rsidRPr="00F97745">
        <w:rPr>
          <w:rFonts w:ascii="Times New Roman" w:hAnsi="Times New Roman" w:cs="Times New Roman"/>
          <w:sz w:val="24"/>
          <w:szCs w:val="24"/>
        </w:rPr>
        <w:t xml:space="preserve"> is relatively distinct</w:t>
      </w:r>
      <w:r w:rsidR="00F97745">
        <w:rPr>
          <w:rFonts w:ascii="Times New Roman" w:hAnsi="Times New Roman" w:cs="Times New Roman"/>
          <w:sz w:val="24"/>
          <w:szCs w:val="24"/>
        </w:rPr>
        <w:t xml:space="preserve"> with</w:t>
      </w:r>
      <w:r w:rsidR="00F97745" w:rsidRPr="00F97745">
        <w:rPr>
          <w:rFonts w:ascii="Times New Roman" w:hAnsi="Times New Roman" w:cs="Times New Roman"/>
          <w:sz w:val="24"/>
          <w:szCs w:val="24"/>
        </w:rPr>
        <w:t xml:space="preserve"> </w:t>
      </w:r>
      <w:r w:rsidR="004C55FC" w:rsidRPr="00851822">
        <w:rPr>
          <w:rFonts w:ascii="Times New Roman" w:hAnsi="Times New Roman" w:cs="Times New Roman"/>
          <w:sz w:val="24"/>
          <w:szCs w:val="24"/>
        </w:rPr>
        <w:t>h</w:t>
      </w:r>
      <w:r w:rsidR="00645226">
        <w:rPr>
          <w:rFonts w:ascii="Times New Roman" w:hAnsi="Times New Roman" w:cs="Times New Roman"/>
          <w:sz w:val="24"/>
          <w:szCs w:val="24"/>
        </w:rPr>
        <w:t>a</w:t>
      </w:r>
      <w:r w:rsidR="004C55FC" w:rsidRPr="00851822">
        <w:rPr>
          <w:rFonts w:ascii="Times New Roman" w:hAnsi="Times New Roman" w:cs="Times New Roman"/>
          <w:sz w:val="24"/>
          <w:szCs w:val="24"/>
        </w:rPr>
        <w:t>emorrhage</w:t>
      </w:r>
      <w:r w:rsidR="00975228" w:rsidRPr="00851822">
        <w:rPr>
          <w:rFonts w:ascii="Times New Roman" w:hAnsi="Times New Roman" w:cs="Times New Roman"/>
          <w:sz w:val="24"/>
          <w:szCs w:val="24"/>
        </w:rPr>
        <w:t xml:space="preserve"> confined a</w:t>
      </w:r>
      <w:r w:rsidR="00250AB6">
        <w:rPr>
          <w:rFonts w:ascii="Times New Roman" w:hAnsi="Times New Roman" w:cs="Times New Roman"/>
          <w:sz w:val="24"/>
          <w:szCs w:val="24"/>
        </w:rPr>
        <w:t>nterior to the midbrain or pons</w:t>
      </w:r>
      <w:r w:rsidR="00975228" w:rsidRPr="00851822">
        <w:rPr>
          <w:rFonts w:ascii="Times New Roman" w:hAnsi="Times New Roman" w:cs="Times New Roman"/>
          <w:sz w:val="24"/>
          <w:szCs w:val="24"/>
        </w:rPr>
        <w:t xml:space="preserve">.  </w:t>
      </w:r>
      <w:r w:rsidR="002503AE">
        <w:rPr>
          <w:rFonts w:ascii="Times New Roman" w:hAnsi="Times New Roman" w:cs="Times New Roman"/>
          <w:sz w:val="24"/>
          <w:szCs w:val="24"/>
        </w:rPr>
        <w:t>The</w:t>
      </w:r>
      <w:r w:rsidR="00975228" w:rsidRPr="00851822">
        <w:rPr>
          <w:rFonts w:ascii="Times New Roman" w:hAnsi="Times New Roman" w:cs="Times New Roman"/>
          <w:sz w:val="24"/>
          <w:szCs w:val="24"/>
        </w:rPr>
        <w:t xml:space="preserve"> definition</w:t>
      </w:r>
      <w:r w:rsidR="002503AE">
        <w:rPr>
          <w:rFonts w:ascii="Times New Roman" w:hAnsi="Times New Roman" w:cs="Times New Roman"/>
          <w:sz w:val="24"/>
          <w:szCs w:val="24"/>
        </w:rPr>
        <w:t xml:space="preserve"> of PMSAH </w:t>
      </w:r>
      <w:r w:rsidRPr="00851822">
        <w:rPr>
          <w:rFonts w:ascii="Times New Roman" w:hAnsi="Times New Roman" w:cs="Times New Roman"/>
          <w:sz w:val="24"/>
          <w:szCs w:val="24"/>
        </w:rPr>
        <w:t xml:space="preserve">also </w:t>
      </w:r>
      <w:r w:rsidR="00975228" w:rsidRPr="00851822">
        <w:rPr>
          <w:rFonts w:ascii="Times New Roman" w:hAnsi="Times New Roman" w:cs="Times New Roman"/>
          <w:sz w:val="24"/>
          <w:szCs w:val="24"/>
        </w:rPr>
        <w:t xml:space="preserve">allows for the extension of blood into the suprasellar cistern or basal portion of the </w:t>
      </w:r>
      <w:r w:rsidR="00254040">
        <w:rPr>
          <w:rFonts w:ascii="Times New Roman" w:hAnsi="Times New Roman" w:cs="Times New Roman"/>
          <w:sz w:val="24"/>
          <w:szCs w:val="24"/>
        </w:rPr>
        <w:t>s</w:t>
      </w:r>
      <w:r w:rsidR="00975228" w:rsidRPr="00851822">
        <w:rPr>
          <w:rFonts w:ascii="Times New Roman" w:hAnsi="Times New Roman" w:cs="Times New Roman"/>
          <w:sz w:val="24"/>
          <w:szCs w:val="24"/>
        </w:rPr>
        <w:t>ylvian fissures and</w:t>
      </w:r>
      <w:r w:rsidR="009024E7">
        <w:rPr>
          <w:rFonts w:ascii="Times New Roman" w:hAnsi="Times New Roman" w:cs="Times New Roman"/>
          <w:sz w:val="24"/>
          <w:szCs w:val="24"/>
        </w:rPr>
        <w:t xml:space="preserve"> intra</w:t>
      </w:r>
      <w:r w:rsidRPr="00851822">
        <w:rPr>
          <w:rFonts w:ascii="Times New Roman" w:hAnsi="Times New Roman" w:cs="Times New Roman"/>
          <w:sz w:val="24"/>
          <w:szCs w:val="24"/>
        </w:rPr>
        <w:t>ventricular blood</w:t>
      </w:r>
      <w:r w:rsidR="009024E7">
        <w:rPr>
          <w:rFonts w:ascii="Times New Roman" w:hAnsi="Times New Roman" w:cs="Times New Roman"/>
          <w:sz w:val="24"/>
          <w:szCs w:val="24"/>
        </w:rPr>
        <w:t>,</w:t>
      </w:r>
      <w:r w:rsidRPr="00851822">
        <w:rPr>
          <w:rFonts w:ascii="Times New Roman" w:hAnsi="Times New Roman" w:cs="Times New Roman"/>
          <w:sz w:val="24"/>
          <w:szCs w:val="24"/>
        </w:rPr>
        <w:t xml:space="preserve"> although</w:t>
      </w:r>
      <w:r w:rsidR="00975228" w:rsidRPr="00851822">
        <w:rPr>
          <w:rFonts w:ascii="Times New Roman" w:hAnsi="Times New Roman" w:cs="Times New Roman"/>
          <w:sz w:val="24"/>
          <w:szCs w:val="24"/>
        </w:rPr>
        <w:t xml:space="preserve"> requires the absence of frank intraventricular or intraparenchymal </w:t>
      </w:r>
      <w:r w:rsidR="004C55FC" w:rsidRPr="00851822">
        <w:rPr>
          <w:rFonts w:ascii="Times New Roman" w:hAnsi="Times New Roman" w:cs="Times New Roman"/>
          <w:sz w:val="24"/>
          <w:szCs w:val="24"/>
        </w:rPr>
        <w:t>h</w:t>
      </w:r>
      <w:r w:rsidR="00645226">
        <w:rPr>
          <w:rFonts w:ascii="Times New Roman" w:hAnsi="Times New Roman" w:cs="Times New Roman"/>
          <w:sz w:val="24"/>
          <w:szCs w:val="24"/>
        </w:rPr>
        <w:t>a</w:t>
      </w:r>
      <w:r w:rsidR="004C55FC" w:rsidRPr="00851822">
        <w:rPr>
          <w:rFonts w:ascii="Times New Roman" w:hAnsi="Times New Roman" w:cs="Times New Roman"/>
          <w:sz w:val="24"/>
          <w:szCs w:val="24"/>
        </w:rPr>
        <w:t>emorrhage</w:t>
      </w:r>
      <w:r w:rsidR="00266FA3" w:rsidRPr="00851822">
        <w:rPr>
          <w:rFonts w:ascii="Times New Roman" w:hAnsi="Times New Roman" w:cs="Times New Roman"/>
          <w:sz w:val="24"/>
          <w:szCs w:val="24"/>
        </w:rPr>
        <w:t>.</w:t>
      </w:r>
      <w:r w:rsidR="00747ABE" w:rsidRPr="00851822">
        <w:rPr>
          <w:rFonts w:ascii="Times New Roman" w:hAnsi="Times New Roman" w:cs="Times New Roman"/>
          <w:sz w:val="24"/>
          <w:szCs w:val="24"/>
        </w:rPr>
        <w:fldChar w:fldCharType="begin">
          <w:fldData xml:space="preserve">PEVuZE5vdGU+PENpdGU+PEF1dGhvcj52YW4gR2lqbjwvQXV0aG9yPjxZZWFyPjE5ODU8L1llYXI+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Q5My03PC9wYWdlcz48dm9s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</w:fldData>
        </w:fldChar>
      </w:r>
      <w:r w:rsidR="00250AB6">
        <w:rPr>
          <w:rFonts w:ascii="Times New Roman" w:hAnsi="Times New Roman" w:cs="Times New Roman"/>
          <w:sz w:val="24"/>
          <w:szCs w:val="24"/>
        </w:rPr>
        <w:instrText xml:space="preserve"> ADDIN EN.CITE </w:instrText>
      </w:r>
      <w:r w:rsidR="00250AB6">
        <w:rPr>
          <w:rFonts w:ascii="Times New Roman" w:hAnsi="Times New Roman" w:cs="Times New Roman"/>
          <w:sz w:val="24"/>
          <w:szCs w:val="24"/>
        </w:rPr>
        <w:fldChar w:fldCharType="begin">
          <w:fldData xml:space="preserve">PEVuZE5vdGU+PENpdGU+PEF1dGhvcj52YW4gR2lqbjwvQXV0aG9yPjxZZWFyPjE5ODU8L1llYXI+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Q5My03PC9wYWdlcz48dm9s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</w:fldData>
        </w:fldChar>
      </w:r>
      <w:r w:rsidR="00250AB6">
        <w:rPr>
          <w:rFonts w:ascii="Times New Roman" w:hAnsi="Times New Roman" w:cs="Times New Roman"/>
          <w:sz w:val="24"/>
          <w:szCs w:val="24"/>
        </w:rPr>
        <w:instrText xml:space="preserve"> ADDIN EN.CITE.DATA </w:instrText>
      </w:r>
      <w:r w:rsidR="00250AB6">
        <w:rPr>
          <w:rFonts w:ascii="Times New Roman" w:hAnsi="Times New Roman" w:cs="Times New Roman"/>
          <w:sz w:val="24"/>
          <w:szCs w:val="24"/>
        </w:rPr>
      </w:r>
      <w:r w:rsidR="00250AB6">
        <w:rPr>
          <w:rFonts w:ascii="Times New Roman" w:hAnsi="Times New Roman" w:cs="Times New Roman"/>
          <w:sz w:val="24"/>
          <w:szCs w:val="24"/>
        </w:rPr>
        <w:fldChar w:fldCharType="end"/>
      </w:r>
      <w:r w:rsidR="00747ABE" w:rsidRPr="00851822">
        <w:rPr>
          <w:rFonts w:ascii="Times New Roman" w:hAnsi="Times New Roman" w:cs="Times New Roman"/>
          <w:sz w:val="24"/>
          <w:szCs w:val="24"/>
        </w:rPr>
      </w:r>
      <w:r w:rsidR="00747ABE" w:rsidRPr="00851822">
        <w:rPr>
          <w:rFonts w:ascii="Times New Roman" w:hAnsi="Times New Roman" w:cs="Times New Roman"/>
          <w:sz w:val="24"/>
          <w:szCs w:val="24"/>
        </w:rPr>
        <w:fldChar w:fldCharType="separate"/>
      </w:r>
      <w:r w:rsidR="00250AB6" w:rsidRPr="00250AB6">
        <w:rPr>
          <w:rFonts w:ascii="Times New Roman" w:hAnsi="Times New Roman" w:cs="Times New Roman"/>
          <w:noProof/>
          <w:sz w:val="24"/>
          <w:szCs w:val="24"/>
          <w:vertAlign w:val="superscript"/>
        </w:rPr>
        <w:t>4 5</w:t>
      </w:r>
      <w:r w:rsidR="00747ABE" w:rsidRPr="00851822">
        <w:rPr>
          <w:rFonts w:ascii="Times New Roman" w:hAnsi="Times New Roman" w:cs="Times New Roman"/>
          <w:sz w:val="24"/>
          <w:szCs w:val="24"/>
        </w:rPr>
        <w:fldChar w:fldCharType="end"/>
      </w:r>
    </w:p>
    <w:p w14:paraId="196E666C" w14:textId="0B6D856B" w:rsidR="00A82078" w:rsidRDefault="00D46B2D" w:rsidP="00D66031">
      <w:pPr>
        <w:pStyle w:val="Body"/>
        <w:spacing w:line="480" w:lineRule="auto"/>
        <w:jc w:val="both"/>
        <w:rPr>
          <w:rFonts w:ascii="Times New Roman" w:hAnsi="Times New Roman" w:cs="Times New Roman"/>
          <w:sz w:val="24"/>
          <w:szCs w:val="24"/>
        </w:rPr>
      </w:pPr>
      <w:r w:rsidRPr="00851822">
        <w:rPr>
          <w:rFonts w:ascii="Times New Roman" w:hAnsi="Times New Roman" w:cs="Times New Roman"/>
          <w:sz w:val="24"/>
          <w:szCs w:val="24"/>
        </w:rPr>
        <w:t xml:space="preserve">Currently, the gold standard investigation for diagnosing a vascular lesion responsible for SAH is a </w:t>
      </w:r>
      <w:r w:rsidR="008D258C">
        <w:rPr>
          <w:rFonts w:ascii="Times New Roman" w:hAnsi="Times New Roman" w:cs="Times New Roman"/>
          <w:sz w:val="24"/>
          <w:szCs w:val="24"/>
        </w:rPr>
        <w:t>digital subtraction angiography (</w:t>
      </w:r>
      <w:r w:rsidRPr="00851822">
        <w:rPr>
          <w:rFonts w:ascii="Times New Roman" w:hAnsi="Times New Roman" w:cs="Times New Roman"/>
          <w:sz w:val="24"/>
          <w:szCs w:val="24"/>
        </w:rPr>
        <w:t>DSA</w:t>
      </w:r>
      <w:r w:rsidR="008D258C">
        <w:rPr>
          <w:rFonts w:ascii="Times New Roman" w:hAnsi="Times New Roman" w:cs="Times New Roman"/>
          <w:sz w:val="24"/>
          <w:szCs w:val="24"/>
        </w:rPr>
        <w:t>)</w:t>
      </w:r>
      <w:r w:rsidRPr="00851822">
        <w:rPr>
          <w:rFonts w:ascii="Times New Roman" w:hAnsi="Times New Roman" w:cs="Times New Roman"/>
          <w:sz w:val="24"/>
          <w:szCs w:val="24"/>
        </w:rPr>
        <w:t>.</w:t>
      </w:r>
      <w:r w:rsidR="00D73740" w:rsidRPr="00851822">
        <w:rPr>
          <w:rFonts w:ascii="Times New Roman" w:hAnsi="Times New Roman" w:cs="Times New Roman"/>
          <w:sz w:val="24"/>
          <w:szCs w:val="24"/>
        </w:rPr>
        <w:fldChar w:fldCharType="begin">
          <w:fldData xml:space="preserve">PEVuZE5vdGU+PENpdGU+PEF1dGhvcj5UaGFrZXI8L0F1dGhvcj48WWVhcj4yMDEyPC9ZZWFyPjxS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==
</w:fldData>
        </w:fldChar>
      </w:r>
      <w:r w:rsidR="00250AB6">
        <w:rPr>
          <w:rFonts w:ascii="Times New Roman" w:hAnsi="Times New Roman" w:cs="Times New Roman"/>
          <w:sz w:val="24"/>
          <w:szCs w:val="24"/>
        </w:rPr>
        <w:instrText xml:space="preserve"> ADDIN EN.CITE </w:instrText>
      </w:r>
      <w:r w:rsidR="00250AB6">
        <w:rPr>
          <w:rFonts w:ascii="Times New Roman" w:hAnsi="Times New Roman" w:cs="Times New Roman"/>
          <w:sz w:val="24"/>
          <w:szCs w:val="24"/>
        </w:rPr>
        <w:fldChar w:fldCharType="begin">
          <w:fldData xml:space="preserve">PEVuZE5vdGU+PENpdGU+PEF1dGhvcj5UaGFrZXI8L0F1dGhvcj48WWVhcj4yMDEyPC9ZZWFyPjxS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==
</w:fldData>
        </w:fldChar>
      </w:r>
      <w:r w:rsidR="00250AB6">
        <w:rPr>
          <w:rFonts w:ascii="Times New Roman" w:hAnsi="Times New Roman" w:cs="Times New Roman"/>
          <w:sz w:val="24"/>
          <w:szCs w:val="24"/>
        </w:rPr>
        <w:instrText xml:space="preserve"> ADDIN EN.CITE.DATA </w:instrText>
      </w:r>
      <w:r w:rsidR="00250AB6">
        <w:rPr>
          <w:rFonts w:ascii="Times New Roman" w:hAnsi="Times New Roman" w:cs="Times New Roman"/>
          <w:sz w:val="24"/>
          <w:szCs w:val="24"/>
        </w:rPr>
      </w:r>
      <w:r w:rsidR="00250AB6">
        <w:rPr>
          <w:rFonts w:ascii="Times New Roman" w:hAnsi="Times New Roman" w:cs="Times New Roman"/>
          <w:sz w:val="24"/>
          <w:szCs w:val="24"/>
        </w:rPr>
        <w:fldChar w:fldCharType="end"/>
      </w:r>
      <w:r w:rsidR="00D73740" w:rsidRPr="00851822">
        <w:rPr>
          <w:rFonts w:ascii="Times New Roman" w:hAnsi="Times New Roman" w:cs="Times New Roman"/>
          <w:sz w:val="24"/>
          <w:szCs w:val="24"/>
        </w:rPr>
      </w:r>
      <w:r w:rsidR="00D73740" w:rsidRPr="00851822">
        <w:rPr>
          <w:rFonts w:ascii="Times New Roman" w:hAnsi="Times New Roman" w:cs="Times New Roman"/>
          <w:sz w:val="24"/>
          <w:szCs w:val="24"/>
        </w:rPr>
        <w:fldChar w:fldCharType="separate"/>
      </w:r>
      <w:r w:rsidR="00250AB6" w:rsidRPr="00250AB6">
        <w:rPr>
          <w:rFonts w:ascii="Times New Roman" w:hAnsi="Times New Roman" w:cs="Times New Roman"/>
          <w:noProof/>
          <w:sz w:val="24"/>
          <w:szCs w:val="24"/>
          <w:vertAlign w:val="superscript"/>
        </w:rPr>
        <w:t>6</w:t>
      </w:r>
      <w:r w:rsidR="00D73740" w:rsidRPr="00851822">
        <w:rPr>
          <w:rFonts w:ascii="Times New Roman" w:hAnsi="Times New Roman" w:cs="Times New Roman"/>
          <w:sz w:val="24"/>
          <w:szCs w:val="24"/>
        </w:rPr>
        <w:fldChar w:fldCharType="end"/>
      </w:r>
      <w:r w:rsidRPr="00851822">
        <w:rPr>
          <w:rFonts w:ascii="Times New Roman" w:hAnsi="Times New Roman" w:cs="Times New Roman"/>
          <w:sz w:val="24"/>
          <w:szCs w:val="24"/>
        </w:rPr>
        <w:t xml:space="preserve"> However, the risk of </w:t>
      </w:r>
      <w:r w:rsidR="00D92A95">
        <w:rPr>
          <w:rFonts w:ascii="Times New Roman" w:hAnsi="Times New Roman" w:cs="Times New Roman"/>
          <w:sz w:val="24"/>
          <w:szCs w:val="24"/>
        </w:rPr>
        <w:t xml:space="preserve">DSA-related </w:t>
      </w:r>
      <w:r w:rsidR="00662D64">
        <w:rPr>
          <w:rFonts w:ascii="Times New Roman" w:hAnsi="Times New Roman" w:cs="Times New Roman"/>
          <w:sz w:val="24"/>
          <w:szCs w:val="24"/>
        </w:rPr>
        <w:t xml:space="preserve">complications, including persistent </w:t>
      </w:r>
      <w:r w:rsidR="0048715A">
        <w:rPr>
          <w:rFonts w:ascii="Times New Roman" w:hAnsi="Times New Roman" w:cs="Times New Roman"/>
          <w:sz w:val="24"/>
          <w:szCs w:val="24"/>
        </w:rPr>
        <w:t>neurologic</w:t>
      </w:r>
      <w:r w:rsidR="00D8130E">
        <w:rPr>
          <w:rFonts w:ascii="Times New Roman" w:hAnsi="Times New Roman" w:cs="Times New Roman"/>
          <w:sz w:val="24"/>
          <w:szCs w:val="24"/>
        </w:rPr>
        <w:t>al</w:t>
      </w:r>
      <w:r w:rsidR="0048715A">
        <w:rPr>
          <w:rFonts w:ascii="Times New Roman" w:hAnsi="Times New Roman" w:cs="Times New Roman"/>
          <w:sz w:val="24"/>
          <w:szCs w:val="24"/>
        </w:rPr>
        <w:t xml:space="preserve"> deficit</w:t>
      </w:r>
      <w:r w:rsidR="00C76F07">
        <w:rPr>
          <w:rFonts w:ascii="Times New Roman" w:hAnsi="Times New Roman" w:cs="Times New Roman"/>
          <w:sz w:val="24"/>
          <w:szCs w:val="24"/>
        </w:rPr>
        <w:t xml:space="preserve">s </w:t>
      </w:r>
      <w:r w:rsidRPr="00851822">
        <w:rPr>
          <w:rFonts w:ascii="Times New Roman" w:hAnsi="Times New Roman" w:cs="Times New Roman"/>
          <w:sz w:val="24"/>
          <w:szCs w:val="24"/>
        </w:rPr>
        <w:t>is non-negligible</w:t>
      </w:r>
      <w:r w:rsidR="00A56039">
        <w:rPr>
          <w:rFonts w:ascii="Times New Roman" w:hAnsi="Times New Roman" w:cs="Times New Roman"/>
          <w:sz w:val="24"/>
          <w:szCs w:val="24"/>
        </w:rPr>
        <w:t>,</w:t>
      </w:r>
      <w:r w:rsidRPr="00851822">
        <w:rPr>
          <w:rFonts w:ascii="Times New Roman" w:hAnsi="Times New Roman" w:cs="Times New Roman"/>
          <w:sz w:val="24"/>
          <w:szCs w:val="24"/>
        </w:rPr>
        <w:t xml:space="preserve"> and has been reported to be as high as 1</w:t>
      </w:r>
      <w:r w:rsidR="003120AE" w:rsidRPr="00851822">
        <w:rPr>
          <w:rFonts w:ascii="Times New Roman" w:hAnsi="Times New Roman" w:cs="Times New Roman"/>
          <w:sz w:val="24"/>
          <w:szCs w:val="24"/>
        </w:rPr>
        <w:t>4%.</w:t>
      </w:r>
      <w:r w:rsidR="00D73740" w:rsidRPr="00851822">
        <w:rPr>
          <w:rFonts w:ascii="Times New Roman" w:hAnsi="Times New Roman" w:cs="Times New Roman"/>
          <w:sz w:val="24"/>
          <w:szCs w:val="24"/>
        </w:rPr>
        <w:fldChar w:fldCharType="begin">
          <w:fldData xml:space="preserve">PEVuZE5vdGU+PENpdGU+PEF1dGhvcj5MZWZmZXJzPC9BdXRob3I+PFllYXI+MjAwMDwvWWVhcj48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</w:fldData>
        </w:fldChar>
      </w:r>
      <w:r w:rsidR="00250AB6">
        <w:rPr>
          <w:rFonts w:ascii="Times New Roman" w:hAnsi="Times New Roman" w:cs="Times New Roman"/>
          <w:sz w:val="24"/>
          <w:szCs w:val="24"/>
        </w:rPr>
        <w:instrText xml:space="preserve"> ADDIN EN.CITE </w:instrText>
      </w:r>
      <w:r w:rsidR="00250AB6">
        <w:rPr>
          <w:rFonts w:ascii="Times New Roman" w:hAnsi="Times New Roman" w:cs="Times New Roman"/>
          <w:sz w:val="24"/>
          <w:szCs w:val="24"/>
        </w:rPr>
        <w:fldChar w:fldCharType="begin">
          <w:fldData xml:space="preserve">PEVuZE5vdGU+PENpdGU+PEF1dGhvcj5MZWZmZXJzPC9BdXRob3I+PFllYXI+MjAwMDwvWWVhcj48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</w:fldData>
        </w:fldChar>
      </w:r>
      <w:r w:rsidR="00250AB6">
        <w:rPr>
          <w:rFonts w:ascii="Times New Roman" w:hAnsi="Times New Roman" w:cs="Times New Roman"/>
          <w:sz w:val="24"/>
          <w:szCs w:val="24"/>
        </w:rPr>
        <w:instrText xml:space="preserve"> ADDIN EN.CITE.DATA </w:instrText>
      </w:r>
      <w:r w:rsidR="00250AB6">
        <w:rPr>
          <w:rFonts w:ascii="Times New Roman" w:hAnsi="Times New Roman" w:cs="Times New Roman"/>
          <w:sz w:val="24"/>
          <w:szCs w:val="24"/>
        </w:rPr>
      </w:r>
      <w:r w:rsidR="00250AB6">
        <w:rPr>
          <w:rFonts w:ascii="Times New Roman" w:hAnsi="Times New Roman" w:cs="Times New Roman"/>
          <w:sz w:val="24"/>
          <w:szCs w:val="24"/>
        </w:rPr>
        <w:fldChar w:fldCharType="end"/>
      </w:r>
      <w:r w:rsidR="00D73740" w:rsidRPr="00851822">
        <w:rPr>
          <w:rFonts w:ascii="Times New Roman" w:hAnsi="Times New Roman" w:cs="Times New Roman"/>
          <w:sz w:val="24"/>
          <w:szCs w:val="24"/>
        </w:rPr>
      </w:r>
      <w:r w:rsidR="00D73740" w:rsidRPr="00851822">
        <w:rPr>
          <w:rFonts w:ascii="Times New Roman" w:hAnsi="Times New Roman" w:cs="Times New Roman"/>
          <w:sz w:val="24"/>
          <w:szCs w:val="24"/>
        </w:rPr>
        <w:fldChar w:fldCharType="separate"/>
      </w:r>
      <w:r w:rsidR="00250AB6" w:rsidRPr="00250AB6">
        <w:rPr>
          <w:rFonts w:ascii="Times New Roman" w:hAnsi="Times New Roman" w:cs="Times New Roman"/>
          <w:noProof/>
          <w:sz w:val="24"/>
          <w:szCs w:val="24"/>
          <w:vertAlign w:val="superscript"/>
        </w:rPr>
        <w:t>7 8</w:t>
      </w:r>
      <w:r w:rsidR="00D73740" w:rsidRPr="00851822">
        <w:rPr>
          <w:rFonts w:ascii="Times New Roman" w:hAnsi="Times New Roman" w:cs="Times New Roman"/>
          <w:sz w:val="24"/>
          <w:szCs w:val="24"/>
        </w:rPr>
        <w:fldChar w:fldCharType="end"/>
      </w:r>
      <w:r w:rsidR="00254040">
        <w:rPr>
          <w:rFonts w:ascii="Times New Roman" w:hAnsi="Times New Roman" w:cs="Times New Roman"/>
          <w:sz w:val="24"/>
          <w:szCs w:val="24"/>
        </w:rPr>
        <w:t xml:space="preserve"> </w:t>
      </w:r>
      <w:r w:rsidR="00D73740" w:rsidRPr="0042146B">
        <w:rPr>
          <w:rFonts w:ascii="Times New Roman" w:hAnsi="Times New Roman" w:cs="Times New Roman"/>
          <w:sz w:val="24"/>
          <w:szCs w:val="24"/>
          <w:lang w:val="en-GB"/>
        </w:rPr>
        <w:t>Typically</w:t>
      </w:r>
      <w:r w:rsidR="00E64493" w:rsidRPr="00851822">
        <w:rPr>
          <w:rFonts w:ascii="Times New Roman" w:hAnsi="Times New Roman" w:cs="Times New Roman"/>
          <w:sz w:val="24"/>
          <w:szCs w:val="24"/>
        </w:rPr>
        <w:t>,</w:t>
      </w:r>
      <w:r w:rsidR="00975228" w:rsidRPr="00851822">
        <w:rPr>
          <w:rFonts w:ascii="Times New Roman" w:hAnsi="Times New Roman" w:cs="Times New Roman"/>
          <w:sz w:val="24"/>
          <w:szCs w:val="24"/>
        </w:rPr>
        <w:t xml:space="preserve"> patients with </w:t>
      </w:r>
      <w:r w:rsidR="004C55FC" w:rsidRPr="00851822">
        <w:rPr>
          <w:rFonts w:ascii="Times New Roman" w:hAnsi="Times New Roman" w:cs="Times New Roman"/>
          <w:sz w:val="24"/>
          <w:szCs w:val="24"/>
        </w:rPr>
        <w:t>PMSAH</w:t>
      </w:r>
      <w:r w:rsidR="00975228" w:rsidRPr="00851822">
        <w:rPr>
          <w:rFonts w:ascii="Times New Roman" w:hAnsi="Times New Roman" w:cs="Times New Roman"/>
          <w:sz w:val="24"/>
          <w:szCs w:val="24"/>
        </w:rPr>
        <w:t xml:space="preserve"> are not neurologically obtunded, have early symptom resolution</w:t>
      </w:r>
      <w:r w:rsidR="00E64493" w:rsidRPr="00851822">
        <w:rPr>
          <w:rFonts w:ascii="Times New Roman" w:hAnsi="Times New Roman" w:cs="Times New Roman"/>
          <w:sz w:val="24"/>
          <w:szCs w:val="24"/>
        </w:rPr>
        <w:t>,</w:t>
      </w:r>
      <w:r w:rsidR="00975228" w:rsidRPr="00851822">
        <w:rPr>
          <w:rFonts w:ascii="Times New Roman" w:hAnsi="Times New Roman" w:cs="Times New Roman"/>
          <w:sz w:val="24"/>
          <w:szCs w:val="24"/>
        </w:rPr>
        <w:t xml:space="preserve"> and </w:t>
      </w:r>
      <w:r w:rsidR="00E64493" w:rsidRPr="00851822">
        <w:rPr>
          <w:rFonts w:ascii="Times New Roman" w:hAnsi="Times New Roman" w:cs="Times New Roman"/>
          <w:sz w:val="24"/>
          <w:szCs w:val="24"/>
        </w:rPr>
        <w:t>rarely have a v</w:t>
      </w:r>
      <w:r w:rsidR="003120AE" w:rsidRPr="00851822">
        <w:rPr>
          <w:rFonts w:ascii="Times New Roman" w:hAnsi="Times New Roman" w:cs="Times New Roman"/>
          <w:sz w:val="24"/>
          <w:szCs w:val="24"/>
        </w:rPr>
        <w:t>ascular cause identified on DSA</w:t>
      </w:r>
      <w:r w:rsidR="00266FA3" w:rsidRPr="00851822">
        <w:rPr>
          <w:rFonts w:ascii="Times New Roman" w:hAnsi="Times New Roman" w:cs="Times New Roman"/>
          <w:sz w:val="24"/>
          <w:szCs w:val="24"/>
        </w:rPr>
        <w:t>.</w:t>
      </w:r>
      <w:r w:rsidR="00D73740" w:rsidRPr="00851822">
        <w:rPr>
          <w:rFonts w:ascii="Times New Roman" w:hAnsi="Times New Roman" w:cs="Times New Roman"/>
          <w:sz w:val="24"/>
          <w:szCs w:val="24"/>
        </w:rPr>
        <w:fldChar w:fldCharType="begin">
          <w:fldData xml:space="preserve">PEVuZE5vdGU+PENpdGU+PEF1dGhvcj5HcmVlYmU8L0F1dGhvcj48WWVhcj4yMDA3PC9ZZWFyPjxS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IyMi00PC9wYWdlcz48dm9sdW1lPjM4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</w:fldData>
        </w:fldChar>
      </w:r>
      <w:r w:rsidR="00EC0CC0">
        <w:rPr>
          <w:rFonts w:ascii="Times New Roman" w:hAnsi="Times New Roman" w:cs="Times New Roman"/>
          <w:sz w:val="24"/>
          <w:szCs w:val="24"/>
        </w:rPr>
        <w:instrText xml:space="preserve"> ADDIN EN.CITE </w:instrText>
      </w:r>
      <w:r w:rsidR="00EC0CC0">
        <w:rPr>
          <w:rFonts w:ascii="Times New Roman" w:hAnsi="Times New Roman" w:cs="Times New Roman"/>
          <w:sz w:val="24"/>
          <w:szCs w:val="24"/>
        </w:rPr>
        <w:fldChar w:fldCharType="begin">
          <w:fldData xml:space="preserve">PEVuZE5vdGU+PENpdGU+PEF1dGhvcj5HcmVlYmU8L0F1dGhvcj48WWVhcj4yMDA3PC9ZZWFyPjxS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IyMi00PC9wYWdlcz48dm9sdW1lPjM4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</w:fldData>
        </w:fldChar>
      </w:r>
      <w:r w:rsidR="00EC0CC0">
        <w:rPr>
          <w:rFonts w:ascii="Times New Roman" w:hAnsi="Times New Roman" w:cs="Times New Roman"/>
          <w:sz w:val="24"/>
          <w:szCs w:val="24"/>
        </w:rPr>
        <w:instrText xml:space="preserve"> ADDIN EN.CITE.DATA </w:instrText>
      </w:r>
      <w:r w:rsidR="00EC0CC0">
        <w:rPr>
          <w:rFonts w:ascii="Times New Roman" w:hAnsi="Times New Roman" w:cs="Times New Roman"/>
          <w:sz w:val="24"/>
          <w:szCs w:val="24"/>
        </w:rPr>
      </w:r>
      <w:r w:rsidR="00EC0CC0">
        <w:rPr>
          <w:rFonts w:ascii="Times New Roman" w:hAnsi="Times New Roman" w:cs="Times New Roman"/>
          <w:sz w:val="24"/>
          <w:szCs w:val="24"/>
        </w:rPr>
        <w:fldChar w:fldCharType="end"/>
      </w:r>
      <w:r w:rsidR="00D73740" w:rsidRPr="00851822">
        <w:rPr>
          <w:rFonts w:ascii="Times New Roman" w:hAnsi="Times New Roman" w:cs="Times New Roman"/>
          <w:sz w:val="24"/>
          <w:szCs w:val="24"/>
        </w:rPr>
      </w:r>
      <w:r w:rsidR="00D73740" w:rsidRPr="00851822">
        <w:rPr>
          <w:rFonts w:ascii="Times New Roman" w:hAnsi="Times New Roman" w:cs="Times New Roman"/>
          <w:sz w:val="24"/>
          <w:szCs w:val="24"/>
        </w:rPr>
        <w:fldChar w:fldCharType="separate"/>
      </w:r>
      <w:r w:rsidR="00EC0CC0" w:rsidRPr="00EC0CC0">
        <w:rPr>
          <w:rFonts w:ascii="Times New Roman" w:hAnsi="Times New Roman" w:cs="Times New Roman"/>
          <w:noProof/>
          <w:sz w:val="24"/>
          <w:szCs w:val="24"/>
          <w:vertAlign w:val="superscript"/>
        </w:rPr>
        <w:t>2 3</w:t>
      </w:r>
      <w:r w:rsidR="00D73740" w:rsidRPr="00851822">
        <w:rPr>
          <w:rFonts w:ascii="Times New Roman" w:hAnsi="Times New Roman" w:cs="Times New Roman"/>
          <w:sz w:val="24"/>
          <w:szCs w:val="24"/>
        </w:rPr>
        <w:fldChar w:fldCharType="end"/>
      </w:r>
      <w:r w:rsidR="00E64493" w:rsidRPr="00851822">
        <w:rPr>
          <w:rFonts w:ascii="Times New Roman" w:hAnsi="Times New Roman" w:cs="Times New Roman"/>
          <w:sz w:val="24"/>
          <w:szCs w:val="24"/>
        </w:rPr>
        <w:t xml:space="preserve"> </w:t>
      </w:r>
      <w:r w:rsidR="00975228" w:rsidRPr="00851822">
        <w:rPr>
          <w:rFonts w:ascii="Times New Roman" w:hAnsi="Times New Roman" w:cs="Times New Roman"/>
          <w:sz w:val="24"/>
          <w:szCs w:val="24"/>
        </w:rPr>
        <w:t xml:space="preserve">Because of the high risk of morbidity and mortality associated with a missed </w:t>
      </w:r>
      <w:r w:rsidR="000370FA" w:rsidRPr="00851822">
        <w:rPr>
          <w:rFonts w:ascii="Times New Roman" w:hAnsi="Times New Roman" w:cs="Times New Roman"/>
          <w:sz w:val="24"/>
          <w:szCs w:val="24"/>
        </w:rPr>
        <w:t>macrovascular cause,</w:t>
      </w:r>
      <w:r w:rsidR="00975228" w:rsidRPr="00851822">
        <w:rPr>
          <w:rFonts w:ascii="Times New Roman" w:hAnsi="Times New Roman" w:cs="Times New Roman"/>
          <w:sz w:val="24"/>
          <w:szCs w:val="24"/>
        </w:rPr>
        <w:t xml:space="preserve"> </w:t>
      </w:r>
      <w:r w:rsidR="00E64493" w:rsidRPr="00851822">
        <w:rPr>
          <w:rFonts w:ascii="Times New Roman" w:hAnsi="Times New Roman" w:cs="Times New Roman"/>
          <w:sz w:val="24"/>
          <w:szCs w:val="24"/>
        </w:rPr>
        <w:t>particularly posterior circulation aneurysms</w:t>
      </w:r>
      <w:r w:rsidR="00294001">
        <w:rPr>
          <w:rFonts w:ascii="Times New Roman" w:hAnsi="Times New Roman" w:cs="Times New Roman"/>
          <w:sz w:val="24"/>
          <w:szCs w:val="24"/>
        </w:rPr>
        <w:t>,</w:t>
      </w:r>
      <w:r w:rsidR="00C02CF9">
        <w:rPr>
          <w:rFonts w:ascii="Times New Roman" w:hAnsi="Times New Roman" w:cs="Times New Roman"/>
          <w:sz w:val="24"/>
          <w:szCs w:val="24"/>
        </w:rPr>
        <w:fldChar w:fldCharType="begin">
          <w:fldData xml:space="preserve">PEVuZE5vdGU+PENpdGU+PEF1dGhvcj5SaW5rZWw8L0F1dGhvcj48WWVhcj4xOTkxPC9ZZWFyPjxS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</w:fldData>
        </w:fldChar>
      </w:r>
      <w:r w:rsidR="00250AB6">
        <w:rPr>
          <w:rFonts w:ascii="Times New Roman" w:hAnsi="Times New Roman" w:cs="Times New Roman"/>
          <w:sz w:val="24"/>
          <w:szCs w:val="24"/>
        </w:rPr>
        <w:instrText xml:space="preserve"> ADDIN EN.CITE </w:instrText>
      </w:r>
      <w:r w:rsidR="00250AB6">
        <w:rPr>
          <w:rFonts w:ascii="Times New Roman" w:hAnsi="Times New Roman" w:cs="Times New Roman"/>
          <w:sz w:val="24"/>
          <w:szCs w:val="24"/>
        </w:rPr>
        <w:fldChar w:fldCharType="begin">
          <w:fldData xml:space="preserve">PEVuZE5vdGU+PENpdGU+PEF1dGhvcj5SaW5rZWw8L0F1dGhvcj48WWVhcj4xOTkxPC9ZZWFyPjxS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</w:fldData>
        </w:fldChar>
      </w:r>
      <w:r w:rsidR="00250AB6">
        <w:rPr>
          <w:rFonts w:ascii="Times New Roman" w:hAnsi="Times New Roman" w:cs="Times New Roman"/>
          <w:sz w:val="24"/>
          <w:szCs w:val="24"/>
        </w:rPr>
        <w:instrText xml:space="preserve"> ADDIN EN.CITE.DATA </w:instrText>
      </w:r>
      <w:r w:rsidR="00250AB6">
        <w:rPr>
          <w:rFonts w:ascii="Times New Roman" w:hAnsi="Times New Roman" w:cs="Times New Roman"/>
          <w:sz w:val="24"/>
          <w:szCs w:val="24"/>
        </w:rPr>
      </w:r>
      <w:r w:rsidR="00250AB6">
        <w:rPr>
          <w:rFonts w:ascii="Times New Roman" w:hAnsi="Times New Roman" w:cs="Times New Roman"/>
          <w:sz w:val="24"/>
          <w:szCs w:val="24"/>
        </w:rPr>
        <w:fldChar w:fldCharType="end"/>
      </w:r>
      <w:r w:rsidR="00C02CF9">
        <w:rPr>
          <w:rFonts w:ascii="Times New Roman" w:hAnsi="Times New Roman" w:cs="Times New Roman"/>
          <w:sz w:val="24"/>
          <w:szCs w:val="24"/>
        </w:rPr>
      </w:r>
      <w:r w:rsidR="00C02CF9">
        <w:rPr>
          <w:rFonts w:ascii="Times New Roman" w:hAnsi="Times New Roman" w:cs="Times New Roman"/>
          <w:sz w:val="24"/>
          <w:szCs w:val="24"/>
        </w:rPr>
        <w:fldChar w:fldCharType="separate"/>
      </w:r>
      <w:r w:rsidR="00250AB6" w:rsidRPr="00250AB6">
        <w:rPr>
          <w:rFonts w:ascii="Times New Roman" w:hAnsi="Times New Roman" w:cs="Times New Roman"/>
          <w:noProof/>
          <w:sz w:val="24"/>
          <w:szCs w:val="24"/>
          <w:vertAlign w:val="superscript"/>
        </w:rPr>
        <w:t>5 9</w:t>
      </w:r>
      <w:r w:rsidR="00C02CF9">
        <w:rPr>
          <w:rFonts w:ascii="Times New Roman" w:hAnsi="Times New Roman" w:cs="Times New Roman"/>
          <w:sz w:val="24"/>
          <w:szCs w:val="24"/>
        </w:rPr>
        <w:fldChar w:fldCharType="end"/>
      </w:r>
      <w:r w:rsidR="000E3B87">
        <w:rPr>
          <w:rFonts w:ascii="Times New Roman" w:hAnsi="Times New Roman" w:cs="Times New Roman"/>
          <w:sz w:val="24"/>
          <w:szCs w:val="24"/>
        </w:rPr>
        <w:t xml:space="preserve"> </w:t>
      </w:r>
      <w:r w:rsidR="00E64493" w:rsidRPr="00851822">
        <w:rPr>
          <w:rFonts w:ascii="Times New Roman" w:hAnsi="Times New Roman" w:cs="Times New Roman"/>
          <w:sz w:val="24"/>
          <w:szCs w:val="24"/>
        </w:rPr>
        <w:t>imaging techniques that are specific, sensitive and non-invasive are essential.</w:t>
      </w:r>
    </w:p>
    <w:p w14:paraId="2458BCDA" w14:textId="3C9EF8DA" w:rsidR="00FA6FEC" w:rsidRDefault="00975228" w:rsidP="00D66031">
      <w:pPr>
        <w:pStyle w:val="Body"/>
        <w:spacing w:line="480" w:lineRule="auto"/>
        <w:jc w:val="both"/>
        <w:rPr>
          <w:rFonts w:ascii="Times New Roman" w:hAnsi="Times New Roman" w:cs="Times New Roman"/>
          <w:color w:val="auto"/>
          <w:sz w:val="24"/>
          <w:szCs w:val="24"/>
        </w:rPr>
      </w:pPr>
      <w:r w:rsidRPr="00851822">
        <w:rPr>
          <w:rFonts w:ascii="Times New Roman" w:hAnsi="Times New Roman" w:cs="Times New Roman"/>
          <w:color w:val="auto"/>
          <w:sz w:val="24"/>
          <w:szCs w:val="24"/>
        </w:rPr>
        <w:t xml:space="preserve">Neurovascular imaging techniques have evolved significantly over the last </w:t>
      </w:r>
      <w:r w:rsidR="00304CCE" w:rsidRPr="00851822">
        <w:rPr>
          <w:rFonts w:ascii="Times New Roman" w:hAnsi="Times New Roman" w:cs="Times New Roman"/>
          <w:color w:val="auto"/>
          <w:sz w:val="24"/>
          <w:szCs w:val="24"/>
        </w:rPr>
        <w:t>two</w:t>
      </w:r>
      <w:r w:rsidRPr="00851822">
        <w:rPr>
          <w:rFonts w:ascii="Times New Roman" w:hAnsi="Times New Roman" w:cs="Times New Roman"/>
          <w:color w:val="auto"/>
          <w:sz w:val="24"/>
          <w:szCs w:val="24"/>
        </w:rPr>
        <w:t xml:space="preserve"> decades and the availability of </w:t>
      </w:r>
      <w:r w:rsidR="006B2A8A">
        <w:rPr>
          <w:rFonts w:ascii="Times New Roman" w:hAnsi="Times New Roman" w:cs="Times New Roman"/>
          <w:color w:val="auto"/>
          <w:sz w:val="24"/>
          <w:szCs w:val="24"/>
        </w:rPr>
        <w:t>computed tomography angiography (</w:t>
      </w:r>
      <w:r w:rsidRPr="00851822">
        <w:rPr>
          <w:rFonts w:ascii="Times New Roman" w:hAnsi="Times New Roman" w:cs="Times New Roman"/>
          <w:color w:val="auto"/>
          <w:sz w:val="24"/>
          <w:szCs w:val="24"/>
        </w:rPr>
        <w:t>CTA</w:t>
      </w:r>
      <w:r w:rsidR="006B2A8A">
        <w:rPr>
          <w:rFonts w:ascii="Times New Roman" w:hAnsi="Times New Roman" w:cs="Times New Roman"/>
          <w:color w:val="auto"/>
          <w:sz w:val="24"/>
          <w:szCs w:val="24"/>
        </w:rPr>
        <w:t>)</w:t>
      </w:r>
      <w:r w:rsidR="00280E2F">
        <w:rPr>
          <w:rFonts w:ascii="Times New Roman" w:hAnsi="Times New Roman" w:cs="Times New Roman"/>
          <w:color w:val="auto"/>
          <w:sz w:val="24"/>
          <w:szCs w:val="24"/>
        </w:rPr>
        <w:t xml:space="preserve"> </w:t>
      </w:r>
      <w:r w:rsidR="00304CCE" w:rsidRPr="00851822">
        <w:rPr>
          <w:rFonts w:ascii="Times New Roman" w:hAnsi="Times New Roman" w:cs="Times New Roman"/>
          <w:color w:val="auto"/>
          <w:sz w:val="24"/>
          <w:szCs w:val="24"/>
        </w:rPr>
        <w:t>means that macrovasc</w:t>
      </w:r>
      <w:r w:rsidR="007D1DDB" w:rsidRPr="00851822">
        <w:rPr>
          <w:rFonts w:ascii="Times New Roman" w:hAnsi="Times New Roman" w:cs="Times New Roman"/>
          <w:color w:val="auto"/>
          <w:sz w:val="24"/>
          <w:szCs w:val="24"/>
        </w:rPr>
        <w:t>u</w:t>
      </w:r>
      <w:r w:rsidR="00304CCE" w:rsidRPr="00851822">
        <w:rPr>
          <w:rFonts w:ascii="Times New Roman" w:hAnsi="Times New Roman" w:cs="Times New Roman"/>
          <w:color w:val="auto"/>
          <w:sz w:val="24"/>
          <w:szCs w:val="24"/>
        </w:rPr>
        <w:t xml:space="preserve">lar causes of brain </w:t>
      </w:r>
      <w:r w:rsidR="007D1DDB" w:rsidRPr="00851822">
        <w:rPr>
          <w:rFonts w:ascii="Times New Roman" w:hAnsi="Times New Roman" w:cs="Times New Roman"/>
          <w:color w:val="auto"/>
          <w:sz w:val="24"/>
          <w:szCs w:val="24"/>
        </w:rPr>
        <w:t>h</w:t>
      </w:r>
      <w:r w:rsidR="00645226">
        <w:rPr>
          <w:rFonts w:ascii="Times New Roman" w:hAnsi="Times New Roman" w:cs="Times New Roman"/>
          <w:color w:val="auto"/>
          <w:sz w:val="24"/>
          <w:szCs w:val="24"/>
        </w:rPr>
        <w:t>a</w:t>
      </w:r>
      <w:r w:rsidR="007D1DDB" w:rsidRPr="00851822">
        <w:rPr>
          <w:rFonts w:ascii="Times New Roman" w:hAnsi="Times New Roman" w:cs="Times New Roman"/>
          <w:color w:val="auto"/>
          <w:sz w:val="24"/>
          <w:szCs w:val="24"/>
        </w:rPr>
        <w:t>emorrhage</w:t>
      </w:r>
      <w:r w:rsidR="00304CCE" w:rsidRPr="00851822">
        <w:rPr>
          <w:rFonts w:ascii="Times New Roman" w:hAnsi="Times New Roman" w:cs="Times New Roman"/>
          <w:color w:val="auto"/>
          <w:sz w:val="24"/>
          <w:szCs w:val="24"/>
        </w:rPr>
        <w:t xml:space="preserve"> can be identified without a DSA</w:t>
      </w:r>
      <w:r w:rsidR="00E30FFF" w:rsidRPr="00851822">
        <w:rPr>
          <w:rFonts w:ascii="Times New Roman" w:hAnsi="Times New Roman" w:cs="Times New Roman"/>
          <w:color w:val="auto"/>
          <w:sz w:val="24"/>
          <w:szCs w:val="24"/>
        </w:rPr>
        <w:t>.</w:t>
      </w:r>
      <w:r w:rsidR="004F6101" w:rsidRPr="00851822">
        <w:rPr>
          <w:rFonts w:ascii="Times New Roman" w:hAnsi="Times New Roman" w:cs="Times New Roman"/>
          <w:color w:val="auto"/>
          <w:sz w:val="24"/>
          <w:szCs w:val="24"/>
        </w:rPr>
        <w:fldChar w:fldCharType="begin">
          <w:fldData xml:space="preserve">PEVuZE5vdGU+PENpdGU+PEF1dGhvcj5Ib2g8L0F1dGhvcj48WWVhcj4yMDA0PC9ZZWFyPjxSZWNO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</w:fldData>
        </w:fldChar>
      </w:r>
      <w:r w:rsidR="00250AB6">
        <w:rPr>
          <w:rFonts w:ascii="Times New Roman" w:hAnsi="Times New Roman" w:cs="Times New Roman"/>
          <w:color w:val="auto"/>
          <w:sz w:val="24"/>
          <w:szCs w:val="24"/>
        </w:rPr>
        <w:instrText xml:space="preserve"> ADDIN EN.CITE </w:instrText>
      </w:r>
      <w:r w:rsidR="00250AB6">
        <w:rPr>
          <w:rFonts w:ascii="Times New Roman" w:hAnsi="Times New Roman" w:cs="Times New Roman"/>
          <w:color w:val="auto"/>
          <w:sz w:val="24"/>
          <w:szCs w:val="24"/>
        </w:rPr>
        <w:fldChar w:fldCharType="begin">
          <w:fldData xml:space="preserve">PEVuZE5vdGU+PENpdGU+PEF1dGhvcj5Ib2g8L0F1dGhvcj48WWVhcj4yMDA0PC9ZZWFyPjxSZWNO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</w:fldData>
        </w:fldChar>
      </w:r>
      <w:r w:rsidR="00250AB6">
        <w:rPr>
          <w:rFonts w:ascii="Times New Roman" w:hAnsi="Times New Roman" w:cs="Times New Roman"/>
          <w:color w:val="auto"/>
          <w:sz w:val="24"/>
          <w:szCs w:val="24"/>
        </w:rPr>
        <w:instrText xml:space="preserve"> ADDIN EN.CITE.DATA </w:instrText>
      </w:r>
      <w:r w:rsidR="00250AB6">
        <w:rPr>
          <w:rFonts w:ascii="Times New Roman" w:hAnsi="Times New Roman" w:cs="Times New Roman"/>
          <w:color w:val="auto"/>
          <w:sz w:val="24"/>
          <w:szCs w:val="24"/>
        </w:rPr>
      </w:r>
      <w:r w:rsidR="00250AB6">
        <w:rPr>
          <w:rFonts w:ascii="Times New Roman" w:hAnsi="Times New Roman" w:cs="Times New Roman"/>
          <w:color w:val="auto"/>
          <w:sz w:val="24"/>
          <w:szCs w:val="24"/>
        </w:rPr>
        <w:fldChar w:fldCharType="end"/>
      </w:r>
      <w:r w:rsidR="004F6101" w:rsidRPr="00851822">
        <w:rPr>
          <w:rFonts w:ascii="Times New Roman" w:hAnsi="Times New Roman" w:cs="Times New Roman"/>
          <w:color w:val="auto"/>
          <w:sz w:val="24"/>
          <w:szCs w:val="24"/>
        </w:rPr>
      </w:r>
      <w:r w:rsidR="004F6101" w:rsidRPr="00851822">
        <w:rPr>
          <w:rFonts w:ascii="Times New Roman" w:hAnsi="Times New Roman" w:cs="Times New Roman"/>
          <w:color w:val="auto"/>
          <w:sz w:val="24"/>
          <w:szCs w:val="24"/>
        </w:rPr>
        <w:fldChar w:fldCharType="separate"/>
      </w:r>
      <w:r w:rsidR="00250AB6" w:rsidRPr="00250AB6">
        <w:rPr>
          <w:rFonts w:ascii="Times New Roman" w:hAnsi="Times New Roman" w:cs="Times New Roman"/>
          <w:noProof/>
          <w:color w:val="auto"/>
          <w:sz w:val="24"/>
          <w:szCs w:val="24"/>
          <w:vertAlign w:val="superscript"/>
        </w:rPr>
        <w:t>10 11</w:t>
      </w:r>
      <w:r w:rsidR="004F6101" w:rsidRPr="00851822">
        <w:rPr>
          <w:rFonts w:ascii="Times New Roman" w:hAnsi="Times New Roman" w:cs="Times New Roman"/>
          <w:color w:val="auto"/>
          <w:sz w:val="24"/>
          <w:szCs w:val="24"/>
        </w:rPr>
        <w:fldChar w:fldCharType="end"/>
      </w:r>
      <w:r w:rsidR="00AF3C62" w:rsidRPr="00851822">
        <w:rPr>
          <w:rFonts w:ascii="Times New Roman" w:hAnsi="Times New Roman" w:cs="Times New Roman"/>
          <w:color w:val="auto"/>
          <w:sz w:val="24"/>
          <w:szCs w:val="24"/>
        </w:rPr>
        <w:t xml:space="preserve"> </w:t>
      </w:r>
    </w:p>
    <w:p w14:paraId="5B77DAE0" w14:textId="13A2792B" w:rsidR="00254040" w:rsidRDefault="0011727F" w:rsidP="00D66031">
      <w:pPr>
        <w:pStyle w:val="Body"/>
        <w:spacing w:line="480" w:lineRule="auto"/>
        <w:jc w:val="both"/>
        <w:rPr>
          <w:rFonts w:ascii="Times New Roman" w:hAnsi="Times New Roman" w:cs="Times New Roman"/>
          <w:color w:val="auto"/>
          <w:sz w:val="24"/>
          <w:szCs w:val="24"/>
        </w:rPr>
        <w:sectPr w:rsidR="00254040" w:rsidSect="001C0506">
          <w:pgSz w:w="11906" w:h="16838"/>
          <w:pgMar w:top="1440" w:right="1440" w:bottom="1440" w:left="1440" w:header="709" w:footer="850" w:gutter="0"/>
          <w:cols w:space="720"/>
          <w:docGrid w:linePitch="326"/>
        </w:sectPr>
      </w:pPr>
      <w:r w:rsidRPr="00851822">
        <w:rPr>
          <w:rFonts w:ascii="Times New Roman" w:hAnsi="Times New Roman" w:cs="Times New Roman"/>
          <w:color w:val="auto"/>
          <w:sz w:val="24"/>
          <w:szCs w:val="24"/>
        </w:rPr>
        <w:t xml:space="preserve">The primary aim of this systematic review </w:t>
      </w:r>
      <w:r w:rsidR="00FC76DB">
        <w:rPr>
          <w:rFonts w:ascii="Times New Roman" w:hAnsi="Times New Roman" w:cs="Times New Roman"/>
          <w:color w:val="auto"/>
          <w:sz w:val="24"/>
          <w:szCs w:val="24"/>
        </w:rPr>
        <w:t>was</w:t>
      </w:r>
      <w:r w:rsidR="00FC76DB" w:rsidRPr="00851822">
        <w:rPr>
          <w:rFonts w:ascii="Times New Roman" w:hAnsi="Times New Roman" w:cs="Times New Roman"/>
          <w:color w:val="auto"/>
          <w:sz w:val="24"/>
          <w:szCs w:val="24"/>
        </w:rPr>
        <w:t xml:space="preserve"> </w:t>
      </w:r>
      <w:r w:rsidRPr="00851822">
        <w:rPr>
          <w:rFonts w:ascii="Times New Roman" w:hAnsi="Times New Roman" w:cs="Times New Roman"/>
          <w:color w:val="auto"/>
          <w:sz w:val="24"/>
          <w:szCs w:val="24"/>
        </w:rPr>
        <w:t xml:space="preserve">to </w:t>
      </w:r>
      <w:r w:rsidR="003260A2">
        <w:rPr>
          <w:rFonts w:ascii="Times New Roman" w:hAnsi="Times New Roman" w:cs="Times New Roman"/>
          <w:color w:val="auto"/>
          <w:sz w:val="24"/>
          <w:szCs w:val="24"/>
        </w:rPr>
        <w:t>determine</w:t>
      </w:r>
      <w:r w:rsidR="003260A2" w:rsidRPr="00851822">
        <w:rPr>
          <w:rFonts w:ascii="Times New Roman" w:hAnsi="Times New Roman" w:cs="Times New Roman"/>
          <w:color w:val="auto"/>
          <w:sz w:val="24"/>
          <w:szCs w:val="24"/>
        </w:rPr>
        <w:t xml:space="preserve"> </w:t>
      </w:r>
      <w:r w:rsidRPr="00851822">
        <w:rPr>
          <w:rFonts w:ascii="Times New Roman" w:hAnsi="Times New Roman" w:cs="Times New Roman"/>
          <w:color w:val="auto"/>
          <w:sz w:val="24"/>
          <w:szCs w:val="24"/>
        </w:rPr>
        <w:t xml:space="preserve">the value of performing a DSA in PMSAH patients that were not found to have a vascular cause </w:t>
      </w:r>
      <w:r w:rsidR="004C51E1">
        <w:rPr>
          <w:rFonts w:ascii="Times New Roman" w:hAnsi="Times New Roman" w:cs="Times New Roman"/>
          <w:color w:val="auto"/>
          <w:sz w:val="24"/>
          <w:szCs w:val="24"/>
        </w:rPr>
        <w:t>of</w:t>
      </w:r>
      <w:r w:rsidRPr="00851822">
        <w:rPr>
          <w:rFonts w:ascii="Times New Roman" w:hAnsi="Times New Roman" w:cs="Times New Roman"/>
          <w:color w:val="auto"/>
          <w:sz w:val="24"/>
          <w:szCs w:val="24"/>
        </w:rPr>
        <w:t xml:space="preserve"> bleed on initial CTA. The secondary aim w</w:t>
      </w:r>
      <w:r w:rsidR="003260A2">
        <w:rPr>
          <w:rFonts w:ascii="Times New Roman" w:hAnsi="Times New Roman" w:cs="Times New Roman"/>
          <w:color w:val="auto"/>
          <w:sz w:val="24"/>
          <w:szCs w:val="24"/>
        </w:rPr>
        <w:t>as</w:t>
      </w:r>
      <w:r w:rsidRPr="00851822">
        <w:rPr>
          <w:rFonts w:ascii="Times New Roman" w:hAnsi="Times New Roman" w:cs="Times New Roman"/>
          <w:color w:val="auto"/>
          <w:sz w:val="24"/>
          <w:szCs w:val="24"/>
        </w:rPr>
        <w:t xml:space="preserve"> to compare the complication risk</w:t>
      </w:r>
      <w:r w:rsidR="0093757B">
        <w:rPr>
          <w:rFonts w:ascii="Times New Roman" w:hAnsi="Times New Roman" w:cs="Times New Roman"/>
          <w:color w:val="auto"/>
          <w:sz w:val="24"/>
          <w:szCs w:val="24"/>
        </w:rPr>
        <w:t>s</w:t>
      </w:r>
      <w:r w:rsidRPr="00851822">
        <w:rPr>
          <w:rFonts w:ascii="Times New Roman" w:hAnsi="Times New Roman" w:cs="Times New Roman"/>
          <w:color w:val="auto"/>
          <w:sz w:val="24"/>
          <w:szCs w:val="24"/>
        </w:rPr>
        <w:t xml:space="preserve"> of CTA and DSA</w:t>
      </w:r>
      <w:r w:rsidR="00A56039">
        <w:rPr>
          <w:rFonts w:ascii="Times New Roman" w:hAnsi="Times New Roman" w:cs="Times New Roman"/>
          <w:color w:val="auto"/>
          <w:sz w:val="24"/>
          <w:szCs w:val="24"/>
        </w:rPr>
        <w:t>.</w:t>
      </w:r>
    </w:p>
    <w:p w14:paraId="2E99E736" w14:textId="68AAD17B" w:rsidR="00006CC0" w:rsidRPr="005E5518" w:rsidRDefault="005E5518" w:rsidP="00D66031">
      <w:pPr>
        <w:pStyle w:val="Heading1"/>
        <w:spacing w:line="480" w:lineRule="auto"/>
        <w:jc w:val="both"/>
        <w:rPr>
          <w:rFonts w:ascii="Times New Roman" w:hAnsi="Times New Roman" w:cs="Times New Roman"/>
          <w:b/>
          <w:color w:val="auto"/>
          <w:sz w:val="28"/>
          <w:szCs w:val="24"/>
        </w:rPr>
      </w:pPr>
      <w:r w:rsidRPr="005E5518">
        <w:rPr>
          <w:rFonts w:ascii="Times New Roman" w:hAnsi="Times New Roman" w:cs="Times New Roman"/>
          <w:b/>
          <w:color w:val="auto"/>
          <w:sz w:val="28"/>
          <w:szCs w:val="24"/>
        </w:rPr>
        <w:lastRenderedPageBreak/>
        <w:t>METHODS</w:t>
      </w:r>
    </w:p>
    <w:p w14:paraId="73CA66D0" w14:textId="0EFF6579" w:rsidR="00A82078" w:rsidRPr="00FA6FEC" w:rsidRDefault="00D66881" w:rsidP="00D66031">
      <w:pPr>
        <w:pStyle w:val="Body"/>
        <w:spacing w:line="480" w:lineRule="auto"/>
        <w:jc w:val="both"/>
        <w:rPr>
          <w:rFonts w:ascii="Times New Roman" w:hAnsi="Times New Roman" w:cs="Times New Roman"/>
          <w:sz w:val="24"/>
          <w:szCs w:val="24"/>
        </w:rPr>
      </w:pPr>
      <w:r w:rsidRPr="00A5653B">
        <w:rPr>
          <w:rFonts w:ascii="Times New Roman" w:hAnsi="Times New Roman" w:cs="Times New Roman"/>
          <w:sz w:val="24"/>
          <w:szCs w:val="24"/>
        </w:rPr>
        <w:t>This systematic review was conducted in accordance with the Preferred Reporting Items for Systematic Reviews and Meta-analyses (PRISMA) statement</w:t>
      </w:r>
      <w:r>
        <w:rPr>
          <w:rFonts w:ascii="Times New Roman" w:hAnsi="Times New Roman" w:cs="Times New Roman"/>
          <w:sz w:val="24"/>
          <w:szCs w:val="24"/>
        </w:rPr>
        <w:t>,</w:t>
      </w:r>
      <w:r w:rsidR="002A1491" w:rsidRPr="00FA6FEC">
        <w:rPr>
          <w:rFonts w:ascii="Times New Roman" w:hAnsi="Times New Roman" w:cs="Times New Roman"/>
          <w:sz w:val="24"/>
          <w:szCs w:val="24"/>
        </w:rPr>
        <w:fldChar w:fldCharType="begin"/>
      </w:r>
      <w:r w:rsidR="00250AB6">
        <w:rPr>
          <w:rFonts w:ascii="Times New Roman" w:hAnsi="Times New Roman" w:cs="Times New Roman"/>
          <w:sz w:val="24"/>
          <w:szCs w:val="24"/>
        </w:rPr>
        <w:instrText xml:space="preserve"> ADDIN EN.CITE &lt;EndNote&gt;&lt;Cite&gt;&lt;Author&gt;Liberati&lt;/Author&gt;&lt;Year&gt;2009&lt;/Year&gt;&lt;RecNum&gt;623&lt;/RecNum&gt;&lt;DisplayText&gt;&lt;style face="superscript"&gt;12&lt;/style&gt;&lt;/DisplayText&gt;&lt;record&gt;&lt;rec-number&gt;623&lt;/rec-number&gt;&lt;foreign-keys&gt;&lt;key app="EN" db-id="50v5x5e2rfp0sbez0eoxadwaffp29rfxdzsw" timestamp="1538513732"&gt;623&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volume&gt;339&lt;/volume&gt;&lt;dates&gt;&lt;year&gt;2009&lt;/year&gt;&lt;pub-dates&gt;&lt;date&gt;2009-07-21 10:46:49&lt;/date&gt;&lt;/pub-dates&gt;&lt;/dates&gt;&lt;urls&gt;&lt;/urls&gt;&lt;/record&gt;&lt;/Cite&gt;&lt;/EndNote&gt;</w:instrText>
      </w:r>
      <w:r w:rsidR="002A1491" w:rsidRPr="00FA6FEC">
        <w:rPr>
          <w:rFonts w:ascii="Times New Roman" w:hAnsi="Times New Roman" w:cs="Times New Roman"/>
          <w:sz w:val="24"/>
          <w:szCs w:val="24"/>
        </w:rPr>
        <w:fldChar w:fldCharType="separate"/>
      </w:r>
      <w:r w:rsidR="00250AB6" w:rsidRPr="00250AB6">
        <w:rPr>
          <w:rFonts w:ascii="Times New Roman" w:hAnsi="Times New Roman" w:cs="Times New Roman"/>
          <w:noProof/>
          <w:sz w:val="24"/>
          <w:szCs w:val="24"/>
          <w:vertAlign w:val="superscript"/>
        </w:rPr>
        <w:t>12</w:t>
      </w:r>
      <w:r w:rsidR="002A1491" w:rsidRPr="00FA6FEC">
        <w:rPr>
          <w:rFonts w:ascii="Times New Roman" w:hAnsi="Times New Roman" w:cs="Times New Roman"/>
          <w:sz w:val="24"/>
          <w:szCs w:val="24"/>
        </w:rPr>
        <w:fldChar w:fldCharType="end"/>
      </w:r>
      <w:r w:rsidR="00AB0808" w:rsidRPr="00FA6FEC">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has been registered with </w:t>
      </w:r>
      <w:r w:rsidR="000115D2" w:rsidRPr="00FA6FEC">
        <w:rPr>
          <w:rFonts w:ascii="Times New Roman" w:hAnsi="Times New Roman" w:cs="Times New Roman"/>
          <w:sz w:val="24"/>
          <w:szCs w:val="24"/>
        </w:rPr>
        <w:t xml:space="preserve">PROSPERO </w:t>
      </w:r>
      <w:r>
        <w:rPr>
          <w:rFonts w:ascii="Times New Roman" w:hAnsi="Times New Roman" w:cs="Times New Roman"/>
          <w:sz w:val="24"/>
          <w:szCs w:val="24"/>
        </w:rPr>
        <w:t>(</w:t>
      </w:r>
      <w:r w:rsidR="000115D2" w:rsidRPr="00FA6FEC">
        <w:rPr>
          <w:rFonts w:ascii="Times New Roman" w:hAnsi="Times New Roman" w:cs="Times New Roman"/>
          <w:sz w:val="24"/>
          <w:szCs w:val="24"/>
        </w:rPr>
        <w:t>CRD42016032349</w:t>
      </w:r>
      <w:r>
        <w:rPr>
          <w:rFonts w:ascii="Times New Roman" w:hAnsi="Times New Roman" w:cs="Times New Roman"/>
          <w:sz w:val="24"/>
          <w:szCs w:val="24"/>
        </w:rPr>
        <w:t>)</w:t>
      </w:r>
      <w:r w:rsidR="00B226E1" w:rsidRPr="00FA6FEC">
        <w:rPr>
          <w:rFonts w:ascii="Times New Roman" w:hAnsi="Times New Roman" w:cs="Times New Roman"/>
          <w:sz w:val="24"/>
          <w:szCs w:val="24"/>
        </w:rPr>
        <w:t>.</w:t>
      </w:r>
    </w:p>
    <w:p w14:paraId="736FF5F6" w14:textId="5DEB9CE2" w:rsidR="00B90CA2" w:rsidRPr="005E5518" w:rsidRDefault="00FF6212" w:rsidP="00D66031">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Definitions</w:t>
      </w:r>
    </w:p>
    <w:p w14:paraId="0EAB4CD5" w14:textId="6EE3E852" w:rsidR="00FF6212" w:rsidRPr="00FA6FEC" w:rsidRDefault="003D1591" w:rsidP="00D66031">
      <w:pPr>
        <w:pStyle w:val="Body"/>
        <w:spacing w:line="480" w:lineRule="auto"/>
        <w:jc w:val="both"/>
        <w:rPr>
          <w:rFonts w:ascii="Times New Roman" w:hAnsi="Times New Roman" w:cs="Times New Roman"/>
          <w:sz w:val="24"/>
          <w:szCs w:val="24"/>
        </w:rPr>
      </w:pPr>
      <w:r w:rsidRPr="00FA6FEC">
        <w:rPr>
          <w:rFonts w:ascii="Times New Roman" w:hAnsi="Times New Roman" w:cs="Times New Roman"/>
          <w:sz w:val="24"/>
          <w:szCs w:val="24"/>
        </w:rPr>
        <w:t>The following definitions were used throughout this review</w:t>
      </w:r>
      <w:r w:rsidR="00144632" w:rsidRPr="00FA6FEC">
        <w:rPr>
          <w:rFonts w:ascii="Times New Roman" w:hAnsi="Times New Roman" w:cs="Times New Roman"/>
          <w:sz w:val="24"/>
          <w:szCs w:val="24"/>
        </w:rPr>
        <w:t>:</w:t>
      </w:r>
    </w:p>
    <w:p w14:paraId="0DF0556E" w14:textId="42C2020B" w:rsidR="003D1591" w:rsidRPr="00FA6FEC" w:rsidRDefault="003D1591" w:rsidP="00D66031">
      <w:pPr>
        <w:pStyle w:val="Body"/>
        <w:numPr>
          <w:ilvl w:val="0"/>
          <w:numId w:val="5"/>
        </w:numPr>
        <w:spacing w:line="480" w:lineRule="auto"/>
        <w:jc w:val="both"/>
        <w:rPr>
          <w:rFonts w:ascii="Times New Roman" w:hAnsi="Times New Roman" w:cs="Times New Roman"/>
          <w:sz w:val="24"/>
          <w:szCs w:val="24"/>
        </w:rPr>
      </w:pPr>
      <w:r w:rsidRPr="00FA6FEC">
        <w:rPr>
          <w:rFonts w:ascii="Times New Roman" w:hAnsi="Times New Roman" w:cs="Times New Roman"/>
          <w:sz w:val="24"/>
          <w:szCs w:val="24"/>
        </w:rPr>
        <w:t xml:space="preserve">Patients with a perimesencephalic </w:t>
      </w:r>
      <w:r w:rsidR="00DE041F">
        <w:rPr>
          <w:rFonts w:ascii="Times New Roman" w:hAnsi="Times New Roman" w:cs="Times New Roman"/>
          <w:sz w:val="24"/>
          <w:szCs w:val="24"/>
        </w:rPr>
        <w:t>SAH</w:t>
      </w:r>
      <w:r w:rsidRPr="00FA6FEC">
        <w:rPr>
          <w:rFonts w:ascii="Times New Roman" w:hAnsi="Times New Roman" w:cs="Times New Roman"/>
          <w:sz w:val="24"/>
          <w:szCs w:val="24"/>
        </w:rPr>
        <w:t xml:space="preserve"> pattern of bleed were referred to as PM</w:t>
      </w:r>
      <w:r w:rsidR="008F18E2" w:rsidRPr="00FA6FEC">
        <w:rPr>
          <w:rFonts w:ascii="Times New Roman" w:hAnsi="Times New Roman" w:cs="Times New Roman"/>
          <w:sz w:val="24"/>
          <w:szCs w:val="24"/>
        </w:rPr>
        <w:t>SA</w:t>
      </w:r>
      <w:r w:rsidRPr="00FA6FEC">
        <w:rPr>
          <w:rFonts w:ascii="Times New Roman" w:hAnsi="Times New Roman" w:cs="Times New Roman"/>
          <w:sz w:val="24"/>
          <w:szCs w:val="24"/>
        </w:rPr>
        <w:t>H patients</w:t>
      </w:r>
      <w:r w:rsidR="00996B4D">
        <w:rPr>
          <w:rFonts w:ascii="Times New Roman" w:hAnsi="Times New Roman" w:cs="Times New Roman"/>
          <w:sz w:val="24"/>
          <w:szCs w:val="24"/>
        </w:rPr>
        <w:t>.</w:t>
      </w:r>
    </w:p>
    <w:p w14:paraId="7338156F" w14:textId="27D537AA" w:rsidR="003D1591" w:rsidRPr="00FA6FEC" w:rsidRDefault="003D1591" w:rsidP="00D66031">
      <w:pPr>
        <w:pStyle w:val="Body"/>
        <w:numPr>
          <w:ilvl w:val="0"/>
          <w:numId w:val="5"/>
        </w:numPr>
        <w:spacing w:line="480" w:lineRule="auto"/>
        <w:jc w:val="both"/>
        <w:rPr>
          <w:rFonts w:ascii="Times New Roman" w:hAnsi="Times New Roman" w:cs="Times New Roman"/>
          <w:sz w:val="24"/>
          <w:szCs w:val="24"/>
        </w:rPr>
      </w:pPr>
      <w:r w:rsidRPr="00FA6FEC">
        <w:rPr>
          <w:rFonts w:ascii="Times New Roman" w:hAnsi="Times New Roman" w:cs="Times New Roman"/>
          <w:sz w:val="24"/>
          <w:szCs w:val="24"/>
        </w:rPr>
        <w:t>PM</w:t>
      </w:r>
      <w:r w:rsidR="008F18E2" w:rsidRPr="00FA6FEC">
        <w:rPr>
          <w:rFonts w:ascii="Times New Roman" w:hAnsi="Times New Roman" w:cs="Times New Roman"/>
          <w:sz w:val="24"/>
          <w:szCs w:val="24"/>
        </w:rPr>
        <w:t>SA</w:t>
      </w:r>
      <w:r w:rsidRPr="00FA6FEC">
        <w:rPr>
          <w:rFonts w:ascii="Times New Roman" w:hAnsi="Times New Roman" w:cs="Times New Roman"/>
          <w:sz w:val="24"/>
          <w:szCs w:val="24"/>
        </w:rPr>
        <w:t>H patients who underwent a CTA</w:t>
      </w:r>
      <w:r w:rsidR="00DE041F">
        <w:rPr>
          <w:rFonts w:ascii="Times New Roman" w:hAnsi="Times New Roman" w:cs="Times New Roman"/>
          <w:sz w:val="24"/>
          <w:szCs w:val="24"/>
        </w:rPr>
        <w:t xml:space="preserve"> </w:t>
      </w:r>
      <w:r w:rsidRPr="00FA6FEC">
        <w:rPr>
          <w:rFonts w:ascii="Times New Roman" w:hAnsi="Times New Roman" w:cs="Times New Roman"/>
          <w:sz w:val="24"/>
          <w:szCs w:val="24"/>
        </w:rPr>
        <w:t xml:space="preserve">as the first vascular investigation and </w:t>
      </w:r>
      <w:r w:rsidR="00733591" w:rsidRPr="00FA6FEC">
        <w:rPr>
          <w:rFonts w:ascii="Times New Roman" w:hAnsi="Times New Roman" w:cs="Times New Roman"/>
          <w:sz w:val="24"/>
          <w:szCs w:val="24"/>
        </w:rPr>
        <w:t xml:space="preserve">were </w:t>
      </w:r>
      <w:r w:rsidRPr="00FA6FEC">
        <w:rPr>
          <w:rFonts w:ascii="Times New Roman" w:hAnsi="Times New Roman" w:cs="Times New Roman"/>
          <w:sz w:val="24"/>
          <w:szCs w:val="24"/>
        </w:rPr>
        <w:t>found to have no cause to explain the bleed, were termed as CTA</w:t>
      </w:r>
      <w:r w:rsidR="00E52714">
        <w:rPr>
          <w:rFonts w:ascii="Times New Roman" w:hAnsi="Times New Roman" w:cs="Times New Roman"/>
          <w:sz w:val="24"/>
          <w:szCs w:val="24"/>
        </w:rPr>
        <w:t>-</w:t>
      </w:r>
      <w:r w:rsidRPr="00FA6FEC">
        <w:rPr>
          <w:rFonts w:ascii="Times New Roman" w:hAnsi="Times New Roman" w:cs="Times New Roman"/>
          <w:sz w:val="24"/>
          <w:szCs w:val="24"/>
        </w:rPr>
        <w:t>negative PM</w:t>
      </w:r>
      <w:r w:rsidR="008F18E2" w:rsidRPr="00FA6FEC">
        <w:rPr>
          <w:rFonts w:ascii="Times New Roman" w:hAnsi="Times New Roman" w:cs="Times New Roman"/>
          <w:sz w:val="24"/>
          <w:szCs w:val="24"/>
        </w:rPr>
        <w:t>SA</w:t>
      </w:r>
      <w:r w:rsidRPr="00FA6FEC">
        <w:rPr>
          <w:rFonts w:ascii="Times New Roman" w:hAnsi="Times New Roman" w:cs="Times New Roman"/>
          <w:sz w:val="24"/>
          <w:szCs w:val="24"/>
        </w:rPr>
        <w:t>H patients</w:t>
      </w:r>
      <w:r w:rsidR="00996B4D">
        <w:rPr>
          <w:rFonts w:ascii="Times New Roman" w:hAnsi="Times New Roman" w:cs="Times New Roman"/>
          <w:sz w:val="24"/>
          <w:szCs w:val="24"/>
        </w:rPr>
        <w:t>.</w:t>
      </w:r>
    </w:p>
    <w:p w14:paraId="79C486A6" w14:textId="6DFB997B" w:rsidR="00A82078" w:rsidRPr="00A82078" w:rsidRDefault="003D1591" w:rsidP="00A82078">
      <w:pPr>
        <w:pStyle w:val="Body"/>
        <w:numPr>
          <w:ilvl w:val="0"/>
          <w:numId w:val="5"/>
        </w:numPr>
        <w:spacing w:line="480" w:lineRule="auto"/>
        <w:jc w:val="both"/>
        <w:rPr>
          <w:rFonts w:ascii="Times New Roman" w:hAnsi="Times New Roman" w:cs="Times New Roman"/>
          <w:sz w:val="24"/>
          <w:szCs w:val="24"/>
        </w:rPr>
      </w:pPr>
      <w:r w:rsidRPr="00FA6FEC">
        <w:rPr>
          <w:rFonts w:ascii="Times New Roman" w:hAnsi="Times New Roman" w:cs="Times New Roman"/>
          <w:sz w:val="24"/>
          <w:szCs w:val="24"/>
        </w:rPr>
        <w:t>CTA</w:t>
      </w:r>
      <w:r w:rsidR="00E52714">
        <w:rPr>
          <w:rFonts w:ascii="Times New Roman" w:hAnsi="Times New Roman" w:cs="Times New Roman"/>
          <w:sz w:val="24"/>
          <w:szCs w:val="24"/>
        </w:rPr>
        <w:t>-</w:t>
      </w:r>
      <w:r w:rsidRPr="00FA6FEC">
        <w:rPr>
          <w:rFonts w:ascii="Times New Roman" w:hAnsi="Times New Roman" w:cs="Times New Roman"/>
          <w:sz w:val="24"/>
          <w:szCs w:val="24"/>
        </w:rPr>
        <w:t>negative PM</w:t>
      </w:r>
      <w:r w:rsidR="008F18E2" w:rsidRPr="00FA6FEC">
        <w:rPr>
          <w:rFonts w:ascii="Times New Roman" w:hAnsi="Times New Roman" w:cs="Times New Roman"/>
          <w:sz w:val="24"/>
          <w:szCs w:val="24"/>
        </w:rPr>
        <w:t>SA</w:t>
      </w:r>
      <w:r w:rsidRPr="00FA6FEC">
        <w:rPr>
          <w:rFonts w:ascii="Times New Roman" w:hAnsi="Times New Roman" w:cs="Times New Roman"/>
          <w:sz w:val="24"/>
          <w:szCs w:val="24"/>
        </w:rPr>
        <w:t>H patients who subsequently underwent a</w:t>
      </w:r>
      <w:r w:rsidR="00E52714">
        <w:rPr>
          <w:rFonts w:ascii="Times New Roman" w:hAnsi="Times New Roman" w:cs="Times New Roman"/>
          <w:sz w:val="24"/>
          <w:szCs w:val="24"/>
        </w:rPr>
        <w:t xml:space="preserve"> DSA</w:t>
      </w:r>
      <w:r w:rsidRPr="00FA6FEC">
        <w:rPr>
          <w:rFonts w:ascii="Times New Roman" w:hAnsi="Times New Roman" w:cs="Times New Roman"/>
          <w:sz w:val="24"/>
          <w:szCs w:val="24"/>
        </w:rPr>
        <w:t xml:space="preserve"> and were found not to have a vascular cause of bleed, were referred to as DSA</w:t>
      </w:r>
      <w:r w:rsidR="00E52714">
        <w:rPr>
          <w:rFonts w:ascii="Times New Roman" w:hAnsi="Times New Roman" w:cs="Times New Roman"/>
          <w:sz w:val="24"/>
          <w:szCs w:val="24"/>
        </w:rPr>
        <w:t>-</w:t>
      </w:r>
      <w:r w:rsidRPr="00FA6FEC">
        <w:rPr>
          <w:rFonts w:ascii="Times New Roman" w:hAnsi="Times New Roman" w:cs="Times New Roman"/>
          <w:sz w:val="24"/>
          <w:szCs w:val="24"/>
        </w:rPr>
        <w:t>negative PM</w:t>
      </w:r>
      <w:r w:rsidR="008F18E2" w:rsidRPr="00FA6FEC">
        <w:rPr>
          <w:rFonts w:ascii="Times New Roman" w:hAnsi="Times New Roman" w:cs="Times New Roman"/>
          <w:sz w:val="24"/>
          <w:szCs w:val="24"/>
        </w:rPr>
        <w:t>SA</w:t>
      </w:r>
      <w:r w:rsidRPr="00FA6FEC">
        <w:rPr>
          <w:rFonts w:ascii="Times New Roman" w:hAnsi="Times New Roman" w:cs="Times New Roman"/>
          <w:sz w:val="24"/>
          <w:szCs w:val="24"/>
        </w:rPr>
        <w:t>H patients</w:t>
      </w:r>
      <w:r w:rsidR="00996B4D">
        <w:rPr>
          <w:rFonts w:ascii="Times New Roman" w:hAnsi="Times New Roman" w:cs="Times New Roman"/>
          <w:sz w:val="24"/>
          <w:szCs w:val="24"/>
        </w:rPr>
        <w:t>.</w:t>
      </w:r>
    </w:p>
    <w:p w14:paraId="1ADBDD75" w14:textId="23AE5E9A" w:rsidR="00006CC0" w:rsidRPr="005E5518" w:rsidRDefault="00975228" w:rsidP="00D66031">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Search Strategy</w:t>
      </w:r>
    </w:p>
    <w:p w14:paraId="1FA4D7C2" w14:textId="77777777" w:rsidR="0018064A" w:rsidRDefault="000115D2" w:rsidP="00D66031">
      <w:pPr>
        <w:pStyle w:val="Body"/>
        <w:spacing w:line="480" w:lineRule="auto"/>
        <w:jc w:val="both"/>
        <w:rPr>
          <w:rFonts w:ascii="Times New Roman" w:hAnsi="Times New Roman" w:cs="Times New Roman"/>
          <w:sz w:val="24"/>
          <w:szCs w:val="24"/>
        </w:rPr>
      </w:pPr>
      <w:r w:rsidRPr="008B5C85">
        <w:rPr>
          <w:rFonts w:ascii="Times New Roman" w:hAnsi="Times New Roman" w:cs="Times New Roman"/>
          <w:sz w:val="24"/>
          <w:szCs w:val="24"/>
        </w:rPr>
        <w:t>A literature search was performed and last updated on</w:t>
      </w:r>
      <w:r w:rsidR="00B90CA2" w:rsidRPr="008B5C85">
        <w:rPr>
          <w:rFonts w:ascii="Times New Roman" w:hAnsi="Times New Roman" w:cs="Times New Roman"/>
          <w:sz w:val="24"/>
          <w:szCs w:val="24"/>
        </w:rPr>
        <w:t xml:space="preserve"> July 24, 2018</w:t>
      </w:r>
      <w:r w:rsidR="00473989" w:rsidRPr="008B5C85">
        <w:rPr>
          <w:rFonts w:ascii="Times New Roman" w:hAnsi="Times New Roman" w:cs="Times New Roman"/>
          <w:sz w:val="24"/>
          <w:szCs w:val="24"/>
        </w:rPr>
        <w:t xml:space="preserve"> in</w:t>
      </w:r>
      <w:r w:rsidR="0018064A">
        <w:rPr>
          <w:rFonts w:ascii="Times New Roman" w:hAnsi="Times New Roman" w:cs="Times New Roman"/>
          <w:sz w:val="24"/>
          <w:szCs w:val="24"/>
        </w:rPr>
        <w:t>:</w:t>
      </w:r>
    </w:p>
    <w:p w14:paraId="7620DA19" w14:textId="77777777" w:rsidR="0018064A" w:rsidRDefault="0018064A" w:rsidP="00D66031">
      <w:pPr>
        <w:pStyle w:val="ListParagraph"/>
        <w:numPr>
          <w:ilvl w:val="0"/>
          <w:numId w:val="7"/>
        </w:numPr>
        <w:spacing w:after="160" w:line="480" w:lineRule="auto"/>
        <w:jc w:val="both"/>
      </w:pPr>
      <w:r w:rsidRPr="00FA6FEC">
        <w:t>Embase (Ovid): 1974 to present</w:t>
      </w:r>
    </w:p>
    <w:p w14:paraId="03A3EA63" w14:textId="77777777" w:rsidR="0018064A" w:rsidRDefault="0018064A" w:rsidP="00D66031">
      <w:pPr>
        <w:pStyle w:val="ListParagraph"/>
        <w:numPr>
          <w:ilvl w:val="0"/>
          <w:numId w:val="7"/>
        </w:numPr>
        <w:spacing w:after="160" w:line="480" w:lineRule="auto"/>
        <w:jc w:val="both"/>
      </w:pPr>
      <w:r w:rsidRPr="00FA6FEC">
        <w:t>Medline (Ovid): Epub Ahead of Print, In-Process &amp; Other Non-Indexed Citations, Daily and 1946 to Present</w:t>
      </w:r>
    </w:p>
    <w:p w14:paraId="775E75A8" w14:textId="77777777" w:rsidR="0018064A" w:rsidRDefault="0018064A" w:rsidP="00D66031">
      <w:pPr>
        <w:pStyle w:val="ListParagraph"/>
        <w:numPr>
          <w:ilvl w:val="0"/>
          <w:numId w:val="7"/>
        </w:numPr>
        <w:spacing w:after="160" w:line="480" w:lineRule="auto"/>
        <w:jc w:val="both"/>
      </w:pPr>
      <w:r w:rsidRPr="00FA6FEC">
        <w:t>CINAHL Plus (EBSCO)</w:t>
      </w:r>
    </w:p>
    <w:p w14:paraId="1CBD7F98" w14:textId="24C01125" w:rsidR="0018064A" w:rsidRPr="00FA6FEC" w:rsidRDefault="0018064A" w:rsidP="00D66031">
      <w:pPr>
        <w:pStyle w:val="ListParagraph"/>
        <w:numPr>
          <w:ilvl w:val="0"/>
          <w:numId w:val="7"/>
        </w:numPr>
        <w:spacing w:after="160" w:line="480" w:lineRule="auto"/>
        <w:jc w:val="both"/>
      </w:pPr>
      <w:r w:rsidRPr="00FA6FEC">
        <w:t>Cochrane Library: Central Register of Controlled Trials</w:t>
      </w:r>
    </w:p>
    <w:p w14:paraId="634B5E4D" w14:textId="79A1C24D" w:rsidR="00A82078" w:rsidRPr="00FA6FEC" w:rsidRDefault="00B90CA2" w:rsidP="00250AB6">
      <w:pPr>
        <w:pStyle w:val="Body"/>
        <w:spacing w:line="480" w:lineRule="auto"/>
        <w:jc w:val="both"/>
        <w:rPr>
          <w:rFonts w:ascii="Times New Roman" w:hAnsi="Times New Roman" w:cs="Times New Roman"/>
          <w:sz w:val="24"/>
          <w:szCs w:val="24"/>
        </w:rPr>
      </w:pPr>
      <w:r w:rsidRPr="008B5C85">
        <w:rPr>
          <w:rFonts w:ascii="Times New Roman" w:hAnsi="Times New Roman" w:cs="Times New Roman"/>
          <w:sz w:val="24"/>
          <w:szCs w:val="24"/>
        </w:rPr>
        <w:t xml:space="preserve">The search strategy used for Embase (Ovid) and Medline (Ovid) can be found in the </w:t>
      </w:r>
      <w:r w:rsidR="006C127A" w:rsidRPr="006C127A">
        <w:rPr>
          <w:rFonts w:ascii="Times New Roman" w:hAnsi="Times New Roman" w:cs="Times New Roman"/>
          <w:sz w:val="24"/>
          <w:szCs w:val="24"/>
        </w:rPr>
        <w:t>supplementary material (</w:t>
      </w:r>
      <w:r w:rsidR="00250AB6" w:rsidRPr="009C7BBF">
        <w:rPr>
          <w:rFonts w:ascii="Times New Roman" w:hAnsi="Times New Roman" w:cs="Times New Roman"/>
          <w:b/>
          <w:sz w:val="24"/>
          <w:szCs w:val="24"/>
        </w:rPr>
        <w:t>online supplementary table 1</w:t>
      </w:r>
      <w:r w:rsidR="006C127A" w:rsidRPr="006C127A">
        <w:rPr>
          <w:rFonts w:ascii="Times New Roman" w:hAnsi="Times New Roman" w:cs="Times New Roman"/>
          <w:sz w:val="24"/>
          <w:szCs w:val="24"/>
        </w:rPr>
        <w:t>)</w:t>
      </w:r>
      <w:r w:rsidRPr="008B5C85">
        <w:rPr>
          <w:rFonts w:ascii="Times New Roman" w:hAnsi="Times New Roman" w:cs="Times New Roman"/>
          <w:sz w:val="24"/>
          <w:szCs w:val="24"/>
        </w:rPr>
        <w:t>.</w:t>
      </w:r>
      <w:r w:rsidR="009852DA">
        <w:rPr>
          <w:rFonts w:ascii="Times New Roman" w:hAnsi="Times New Roman" w:cs="Times New Roman"/>
          <w:sz w:val="24"/>
          <w:szCs w:val="24"/>
        </w:rPr>
        <w:t xml:space="preserve"> </w:t>
      </w:r>
      <w:r w:rsidR="00BA21EE" w:rsidRPr="00FA6FEC">
        <w:rPr>
          <w:rFonts w:ascii="Times New Roman" w:hAnsi="Times New Roman" w:cs="Times New Roman"/>
          <w:sz w:val="24"/>
          <w:szCs w:val="24"/>
        </w:rPr>
        <w:t>T</w:t>
      </w:r>
      <w:r w:rsidR="00AD1D61" w:rsidRPr="00FA6FEC">
        <w:rPr>
          <w:rFonts w:ascii="Times New Roman" w:hAnsi="Times New Roman" w:cs="Times New Roman"/>
          <w:sz w:val="24"/>
          <w:szCs w:val="24"/>
        </w:rPr>
        <w:t>he search strategy was altered appropriately fo</w:t>
      </w:r>
      <w:r w:rsidR="004D7FC6" w:rsidRPr="00FA6FEC">
        <w:rPr>
          <w:rFonts w:ascii="Times New Roman" w:hAnsi="Times New Roman" w:cs="Times New Roman"/>
          <w:sz w:val="24"/>
          <w:szCs w:val="24"/>
        </w:rPr>
        <w:t xml:space="preserve">r use in other databases. </w:t>
      </w:r>
      <w:r w:rsidR="00AD1D61" w:rsidRPr="00FA6FEC">
        <w:rPr>
          <w:rFonts w:ascii="Times New Roman" w:hAnsi="Times New Roman" w:cs="Times New Roman"/>
          <w:sz w:val="24"/>
          <w:szCs w:val="24"/>
        </w:rPr>
        <w:t>Bibliographies of all full</w:t>
      </w:r>
      <w:r w:rsidR="00E05886">
        <w:rPr>
          <w:rFonts w:ascii="Times New Roman" w:hAnsi="Times New Roman" w:cs="Times New Roman"/>
          <w:sz w:val="24"/>
          <w:szCs w:val="24"/>
        </w:rPr>
        <w:t>-</w:t>
      </w:r>
      <w:r w:rsidR="00AD1D61" w:rsidRPr="00FA6FEC">
        <w:rPr>
          <w:rFonts w:ascii="Times New Roman" w:hAnsi="Times New Roman" w:cs="Times New Roman"/>
          <w:sz w:val="24"/>
          <w:szCs w:val="24"/>
        </w:rPr>
        <w:t xml:space="preserve">text articles screened were examined for additional studies that could have met the inclusion criteria. </w:t>
      </w:r>
    </w:p>
    <w:p w14:paraId="10751D8E" w14:textId="44688332" w:rsidR="00AD1D61" w:rsidRPr="005E5518" w:rsidRDefault="00AD1D61" w:rsidP="00D66031">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lastRenderedPageBreak/>
        <w:t xml:space="preserve">Paper selection </w:t>
      </w:r>
    </w:p>
    <w:p w14:paraId="19C02C96" w14:textId="75D519EB" w:rsidR="00A76BB1" w:rsidRDefault="00FD7D6A" w:rsidP="00D66031">
      <w:pPr>
        <w:pStyle w:val="Body"/>
        <w:spacing w:line="480" w:lineRule="auto"/>
        <w:jc w:val="both"/>
        <w:rPr>
          <w:rFonts w:ascii="Times New Roman" w:hAnsi="Times New Roman" w:cs="Times New Roman"/>
          <w:sz w:val="24"/>
          <w:szCs w:val="24"/>
        </w:rPr>
      </w:pPr>
      <w:r>
        <w:rPr>
          <w:rFonts w:ascii="Times New Roman" w:hAnsi="Times New Roman" w:cs="Times New Roman"/>
          <w:sz w:val="24"/>
          <w:szCs w:val="24"/>
        </w:rPr>
        <w:t>The t</w:t>
      </w:r>
      <w:r w:rsidR="009E3B1A" w:rsidRPr="00FA6FEC">
        <w:rPr>
          <w:rFonts w:ascii="Times New Roman" w:hAnsi="Times New Roman" w:cs="Times New Roman"/>
          <w:sz w:val="24"/>
          <w:szCs w:val="24"/>
        </w:rPr>
        <w:t xml:space="preserve">itles of all results were screened </w:t>
      </w:r>
      <w:r w:rsidR="00FC76DB">
        <w:rPr>
          <w:rFonts w:ascii="Times New Roman" w:hAnsi="Times New Roman" w:cs="Times New Roman"/>
          <w:sz w:val="24"/>
          <w:szCs w:val="24"/>
        </w:rPr>
        <w:t>independently</w:t>
      </w:r>
      <w:r w:rsidR="009E3B1A" w:rsidRPr="00FA6FEC">
        <w:rPr>
          <w:rFonts w:ascii="Times New Roman" w:hAnsi="Times New Roman" w:cs="Times New Roman"/>
          <w:sz w:val="24"/>
          <w:szCs w:val="24"/>
        </w:rPr>
        <w:t xml:space="preserve"> by two authors (M</w:t>
      </w:r>
      <w:r w:rsidR="00BF0C11">
        <w:rPr>
          <w:rFonts w:ascii="Times New Roman" w:hAnsi="Times New Roman" w:cs="Times New Roman"/>
          <w:sz w:val="24"/>
          <w:szCs w:val="24"/>
        </w:rPr>
        <w:t>.</w:t>
      </w:r>
      <w:r w:rsidR="009E3B1A" w:rsidRPr="00FA6FEC">
        <w:rPr>
          <w:rFonts w:ascii="Times New Roman" w:hAnsi="Times New Roman" w:cs="Times New Roman"/>
          <w:sz w:val="24"/>
          <w:szCs w:val="24"/>
        </w:rPr>
        <w:t>M</w:t>
      </w:r>
      <w:r w:rsidR="00BF0C11">
        <w:rPr>
          <w:rFonts w:ascii="Times New Roman" w:hAnsi="Times New Roman" w:cs="Times New Roman"/>
          <w:sz w:val="24"/>
          <w:szCs w:val="24"/>
        </w:rPr>
        <w:t>.</w:t>
      </w:r>
      <w:r w:rsidR="009E3B1A" w:rsidRPr="00FA6FEC">
        <w:rPr>
          <w:rFonts w:ascii="Times New Roman" w:hAnsi="Times New Roman" w:cs="Times New Roman"/>
          <w:sz w:val="24"/>
          <w:szCs w:val="24"/>
        </w:rPr>
        <w:t xml:space="preserve"> and A</w:t>
      </w:r>
      <w:r w:rsidR="00BF0C11">
        <w:rPr>
          <w:rFonts w:ascii="Times New Roman" w:hAnsi="Times New Roman" w:cs="Times New Roman"/>
          <w:sz w:val="24"/>
          <w:szCs w:val="24"/>
        </w:rPr>
        <w:t>.</w:t>
      </w:r>
      <w:r w:rsidR="009E3B1A" w:rsidRPr="00FA6FEC">
        <w:rPr>
          <w:rFonts w:ascii="Times New Roman" w:hAnsi="Times New Roman" w:cs="Times New Roman"/>
          <w:sz w:val="24"/>
          <w:szCs w:val="24"/>
        </w:rPr>
        <w:t>I</w:t>
      </w:r>
      <w:r w:rsidR="00BF0C11">
        <w:rPr>
          <w:rFonts w:ascii="Times New Roman" w:hAnsi="Times New Roman" w:cs="Times New Roman"/>
          <w:sz w:val="24"/>
          <w:szCs w:val="24"/>
        </w:rPr>
        <w:t>.</w:t>
      </w:r>
      <w:r w:rsidR="009E3B1A" w:rsidRPr="00FA6FEC">
        <w:rPr>
          <w:rFonts w:ascii="Times New Roman" w:hAnsi="Times New Roman" w:cs="Times New Roman"/>
          <w:sz w:val="24"/>
          <w:szCs w:val="24"/>
        </w:rPr>
        <w:t>I</w:t>
      </w:r>
      <w:r w:rsidR="00BF0C11">
        <w:rPr>
          <w:rFonts w:ascii="Times New Roman" w:hAnsi="Times New Roman" w:cs="Times New Roman"/>
          <w:sz w:val="24"/>
          <w:szCs w:val="24"/>
        </w:rPr>
        <w:t>.</w:t>
      </w:r>
      <w:r w:rsidR="009E3B1A" w:rsidRPr="00FA6FEC">
        <w:rPr>
          <w:rFonts w:ascii="Times New Roman" w:hAnsi="Times New Roman" w:cs="Times New Roman"/>
          <w:sz w:val="24"/>
          <w:szCs w:val="24"/>
        </w:rPr>
        <w:t xml:space="preserve">). Abstracts were reviewed </w:t>
      </w:r>
      <w:r w:rsidR="00B44F80">
        <w:rPr>
          <w:rFonts w:ascii="Times New Roman" w:hAnsi="Times New Roman" w:cs="Times New Roman"/>
          <w:sz w:val="24"/>
          <w:szCs w:val="24"/>
        </w:rPr>
        <w:t>if</w:t>
      </w:r>
      <w:r w:rsidR="00B44F80" w:rsidRPr="00FA6FEC">
        <w:rPr>
          <w:rFonts w:ascii="Times New Roman" w:hAnsi="Times New Roman" w:cs="Times New Roman"/>
          <w:sz w:val="24"/>
          <w:szCs w:val="24"/>
        </w:rPr>
        <w:t xml:space="preserve"> </w:t>
      </w:r>
      <w:r w:rsidR="009E3B1A" w:rsidRPr="00FA6FEC">
        <w:rPr>
          <w:rFonts w:ascii="Times New Roman" w:hAnsi="Times New Roman" w:cs="Times New Roman"/>
          <w:sz w:val="24"/>
          <w:szCs w:val="24"/>
        </w:rPr>
        <w:t xml:space="preserve">titles included the following terms: non-aneurysmal-, CTA negative-, perimesencephalic- </w:t>
      </w:r>
      <w:r w:rsidR="00D13945">
        <w:rPr>
          <w:rFonts w:ascii="Times New Roman" w:hAnsi="Times New Roman" w:cs="Times New Roman"/>
          <w:sz w:val="24"/>
          <w:szCs w:val="24"/>
        </w:rPr>
        <w:t>or</w:t>
      </w:r>
      <w:r w:rsidR="009E3B1A" w:rsidRPr="00FA6FEC">
        <w:rPr>
          <w:rFonts w:ascii="Times New Roman" w:hAnsi="Times New Roman" w:cs="Times New Roman"/>
          <w:sz w:val="24"/>
          <w:szCs w:val="24"/>
        </w:rPr>
        <w:t xml:space="preserve"> pre-truncal </w:t>
      </w:r>
      <w:r w:rsidR="00D13945">
        <w:rPr>
          <w:rFonts w:ascii="Times New Roman" w:hAnsi="Times New Roman" w:cs="Times New Roman"/>
          <w:sz w:val="24"/>
          <w:szCs w:val="24"/>
        </w:rPr>
        <w:t>SAH</w:t>
      </w:r>
      <w:r w:rsidR="009E3B1A" w:rsidRPr="00FA6FEC">
        <w:rPr>
          <w:rFonts w:ascii="Times New Roman" w:hAnsi="Times New Roman" w:cs="Times New Roman"/>
          <w:sz w:val="24"/>
          <w:szCs w:val="24"/>
        </w:rPr>
        <w:t xml:space="preserve">, in combination with </w:t>
      </w:r>
      <w:r w:rsidR="009B2068" w:rsidRPr="00FA6FEC">
        <w:rPr>
          <w:rFonts w:ascii="Times New Roman" w:hAnsi="Times New Roman" w:cs="Times New Roman"/>
          <w:sz w:val="24"/>
          <w:szCs w:val="24"/>
        </w:rPr>
        <w:t xml:space="preserve">DSA, imaging and diagnostic studies or anything of similar construct. Full text articles were obtained for abstracts which alluded to patients being subject to both CTA and DSA. </w:t>
      </w:r>
      <w:r w:rsidR="00136B24" w:rsidRPr="00FA6FEC">
        <w:rPr>
          <w:rFonts w:ascii="Times New Roman" w:hAnsi="Times New Roman" w:cs="Times New Roman"/>
          <w:sz w:val="24"/>
          <w:szCs w:val="24"/>
        </w:rPr>
        <w:t>Articles identified were included upon mutual agreement. If disagreements occurred, these were discussed with a senior author (H</w:t>
      </w:r>
      <w:r w:rsidR="00BF0C11">
        <w:rPr>
          <w:rFonts w:ascii="Times New Roman" w:hAnsi="Times New Roman" w:cs="Times New Roman"/>
          <w:sz w:val="24"/>
          <w:szCs w:val="24"/>
        </w:rPr>
        <w:t>.</w:t>
      </w:r>
      <w:r w:rsidR="00136B24" w:rsidRPr="00FA6FEC">
        <w:rPr>
          <w:rFonts w:ascii="Times New Roman" w:hAnsi="Times New Roman" w:cs="Times New Roman"/>
          <w:sz w:val="24"/>
          <w:szCs w:val="24"/>
        </w:rPr>
        <w:t>C</w:t>
      </w:r>
      <w:r w:rsidR="00BF0C11">
        <w:rPr>
          <w:rFonts w:ascii="Times New Roman" w:hAnsi="Times New Roman" w:cs="Times New Roman"/>
          <w:sz w:val="24"/>
          <w:szCs w:val="24"/>
        </w:rPr>
        <w:t>.</w:t>
      </w:r>
      <w:r w:rsidR="00136B24" w:rsidRPr="00FA6FEC">
        <w:rPr>
          <w:rFonts w:ascii="Times New Roman" w:hAnsi="Times New Roman" w:cs="Times New Roman"/>
          <w:sz w:val="24"/>
          <w:szCs w:val="24"/>
        </w:rPr>
        <w:t>P</w:t>
      </w:r>
      <w:r w:rsidR="00BF0C11">
        <w:rPr>
          <w:rFonts w:ascii="Times New Roman" w:hAnsi="Times New Roman" w:cs="Times New Roman"/>
          <w:sz w:val="24"/>
          <w:szCs w:val="24"/>
        </w:rPr>
        <w:t>.</w:t>
      </w:r>
      <w:r w:rsidR="00136B24" w:rsidRPr="00FA6FEC">
        <w:rPr>
          <w:rFonts w:ascii="Times New Roman" w:hAnsi="Times New Roman" w:cs="Times New Roman"/>
          <w:sz w:val="24"/>
          <w:szCs w:val="24"/>
        </w:rPr>
        <w:t xml:space="preserve">) until consensus was reached. Full </w:t>
      </w:r>
      <w:r w:rsidR="009B2068" w:rsidRPr="00FA6FEC">
        <w:rPr>
          <w:rFonts w:ascii="Times New Roman" w:hAnsi="Times New Roman" w:cs="Times New Roman"/>
          <w:sz w:val="24"/>
          <w:szCs w:val="24"/>
        </w:rPr>
        <w:t>text article</w:t>
      </w:r>
      <w:r w:rsidR="00136B24" w:rsidRPr="00FA6FEC">
        <w:rPr>
          <w:rFonts w:ascii="Times New Roman" w:hAnsi="Times New Roman" w:cs="Times New Roman"/>
          <w:sz w:val="24"/>
          <w:szCs w:val="24"/>
        </w:rPr>
        <w:t>s</w:t>
      </w:r>
      <w:r w:rsidR="009B2068" w:rsidRPr="00FA6FEC">
        <w:rPr>
          <w:rFonts w:ascii="Times New Roman" w:hAnsi="Times New Roman" w:cs="Times New Roman"/>
          <w:sz w:val="24"/>
          <w:szCs w:val="24"/>
        </w:rPr>
        <w:t xml:space="preserve"> were </w:t>
      </w:r>
      <w:r w:rsidR="00136B24" w:rsidRPr="00FA6FEC">
        <w:rPr>
          <w:rFonts w:ascii="Times New Roman" w:hAnsi="Times New Roman" w:cs="Times New Roman"/>
          <w:sz w:val="24"/>
          <w:szCs w:val="24"/>
        </w:rPr>
        <w:t>subject</w:t>
      </w:r>
      <w:r w:rsidR="009B2068" w:rsidRPr="00FA6FEC">
        <w:rPr>
          <w:rFonts w:ascii="Times New Roman" w:hAnsi="Times New Roman" w:cs="Times New Roman"/>
          <w:sz w:val="24"/>
          <w:szCs w:val="24"/>
        </w:rPr>
        <w:t xml:space="preserve"> to the population, intervention, comparison</w:t>
      </w:r>
      <w:r w:rsidR="00F41E63">
        <w:rPr>
          <w:rFonts w:ascii="Times New Roman" w:hAnsi="Times New Roman" w:cs="Times New Roman"/>
          <w:sz w:val="24"/>
          <w:szCs w:val="24"/>
        </w:rPr>
        <w:t xml:space="preserve">, </w:t>
      </w:r>
      <w:r w:rsidR="009B2068" w:rsidRPr="00FA6FEC">
        <w:rPr>
          <w:rFonts w:ascii="Times New Roman" w:hAnsi="Times New Roman" w:cs="Times New Roman"/>
          <w:sz w:val="24"/>
          <w:szCs w:val="24"/>
        </w:rPr>
        <w:t xml:space="preserve">outcomes </w:t>
      </w:r>
      <w:r w:rsidR="00F41E63">
        <w:rPr>
          <w:rFonts w:ascii="Times New Roman" w:hAnsi="Times New Roman" w:cs="Times New Roman"/>
          <w:sz w:val="24"/>
          <w:szCs w:val="24"/>
        </w:rPr>
        <w:t xml:space="preserve">and study design </w:t>
      </w:r>
      <w:r w:rsidR="009B2068" w:rsidRPr="00FA6FEC">
        <w:rPr>
          <w:rFonts w:ascii="Times New Roman" w:hAnsi="Times New Roman" w:cs="Times New Roman"/>
          <w:sz w:val="24"/>
          <w:szCs w:val="24"/>
        </w:rPr>
        <w:t>(PICO</w:t>
      </w:r>
      <w:r w:rsidR="00F41E63">
        <w:rPr>
          <w:rFonts w:ascii="Times New Roman" w:hAnsi="Times New Roman" w:cs="Times New Roman"/>
          <w:sz w:val="24"/>
          <w:szCs w:val="24"/>
        </w:rPr>
        <w:t>S</w:t>
      </w:r>
      <w:r w:rsidR="009B2068" w:rsidRPr="00FA6FEC">
        <w:rPr>
          <w:rFonts w:ascii="Times New Roman" w:hAnsi="Times New Roman" w:cs="Times New Roman"/>
          <w:sz w:val="24"/>
          <w:szCs w:val="24"/>
        </w:rPr>
        <w:t xml:space="preserve">) inclusion criteria outlined in </w:t>
      </w:r>
      <w:r w:rsidR="009B2068" w:rsidRPr="009C7BBF">
        <w:rPr>
          <w:rFonts w:ascii="Times New Roman" w:hAnsi="Times New Roman" w:cs="Times New Roman"/>
          <w:b/>
          <w:sz w:val="24"/>
          <w:szCs w:val="24"/>
        </w:rPr>
        <w:t>Table 1</w:t>
      </w:r>
      <w:r w:rsidR="009B2068" w:rsidRPr="00FA6FEC">
        <w:rPr>
          <w:rFonts w:ascii="Times New Roman" w:hAnsi="Times New Roman" w:cs="Times New Roman"/>
          <w:sz w:val="24"/>
          <w:szCs w:val="24"/>
        </w:rPr>
        <w:t>.</w:t>
      </w:r>
    </w:p>
    <w:tbl>
      <w:tblPr>
        <w:tblStyle w:val="TableGrid1"/>
        <w:tblW w:w="0" w:type="auto"/>
        <w:tblLook w:val="04A0" w:firstRow="1" w:lastRow="0" w:firstColumn="1" w:lastColumn="0" w:noHBand="0" w:noVBand="1"/>
      </w:tblPr>
      <w:tblGrid>
        <w:gridCol w:w="1496"/>
        <w:gridCol w:w="5036"/>
        <w:gridCol w:w="2484"/>
      </w:tblGrid>
      <w:tr w:rsidR="00F46141" w:rsidRPr="00F46141" w14:paraId="689B7C99" w14:textId="77777777" w:rsidTr="00EC0CC0">
        <w:tc>
          <w:tcPr>
            <w:tcW w:w="9016" w:type="dxa"/>
            <w:gridSpan w:val="3"/>
          </w:tcPr>
          <w:p w14:paraId="6CE3575D" w14:textId="77777777" w:rsidR="00F46141" w:rsidRPr="00F46141" w:rsidRDefault="00F46141" w:rsidP="00EC0CC0">
            <w:pPr>
              <w:spacing w:line="360" w:lineRule="auto"/>
              <w:rPr>
                <w:rFonts w:ascii="Times New Roman" w:hAnsi="Times New Roman" w:cs="Times New Roman"/>
                <w:b/>
              </w:rPr>
            </w:pPr>
            <w:r w:rsidRPr="00F46141">
              <w:rPr>
                <w:rFonts w:ascii="Times New Roman" w:hAnsi="Times New Roman" w:cs="Times New Roman"/>
                <w:b/>
              </w:rPr>
              <w:t xml:space="preserve">Table 1. PICOS inclusion criteria </w:t>
            </w:r>
          </w:p>
        </w:tc>
      </w:tr>
      <w:tr w:rsidR="00F46141" w:rsidRPr="00F46141" w14:paraId="455DDD80" w14:textId="77777777" w:rsidTr="007B1D1E">
        <w:tc>
          <w:tcPr>
            <w:tcW w:w="1496" w:type="dxa"/>
            <w:shd w:val="clear" w:color="auto" w:fill="E5E5E5" w:themeFill="background2" w:themeFillTint="66"/>
            <w:vAlign w:val="center"/>
          </w:tcPr>
          <w:p w14:paraId="3007F67D" w14:textId="77777777" w:rsidR="00F46141" w:rsidRPr="00F46141" w:rsidRDefault="00F46141" w:rsidP="007B1D1E">
            <w:pPr>
              <w:spacing w:line="360" w:lineRule="auto"/>
              <w:rPr>
                <w:rFonts w:ascii="Times New Roman" w:hAnsi="Times New Roman" w:cs="Times New Roman"/>
                <w:b/>
              </w:rPr>
            </w:pPr>
            <w:r w:rsidRPr="00F46141">
              <w:rPr>
                <w:rFonts w:ascii="Times New Roman" w:hAnsi="Times New Roman" w:cs="Times New Roman"/>
                <w:b/>
              </w:rPr>
              <w:t>Population</w:t>
            </w:r>
          </w:p>
        </w:tc>
        <w:tc>
          <w:tcPr>
            <w:tcW w:w="7520" w:type="dxa"/>
            <w:gridSpan w:val="2"/>
            <w:vAlign w:val="center"/>
          </w:tcPr>
          <w:p w14:paraId="3C87EB62" w14:textId="77777777" w:rsidR="00F46141" w:rsidRPr="00F46141" w:rsidRDefault="00F46141" w:rsidP="007B1D1E">
            <w:pPr>
              <w:spacing w:line="360" w:lineRule="auto"/>
              <w:rPr>
                <w:rFonts w:ascii="Times New Roman" w:hAnsi="Times New Roman" w:cs="Times New Roman"/>
              </w:rPr>
            </w:pPr>
            <w:r w:rsidRPr="00F46141">
              <w:rPr>
                <w:rFonts w:ascii="Times New Roman" w:hAnsi="Times New Roman" w:cs="Times New Roman"/>
              </w:rPr>
              <w:t>Patients diagnosed on a non-contrast brain CT with a perimesencephalic SAH, who underwent a CTA and were subsequently found not to have a vascular cause to explain the initial bleed. All traumatic SAH were excluded. Patients with a poor Hunt-Hess or the World Federation of Neurosurgical Societies’ score (grades IV-V) were excluded</w:t>
            </w:r>
          </w:p>
        </w:tc>
      </w:tr>
      <w:tr w:rsidR="00F46141" w:rsidRPr="00F46141" w14:paraId="0E385035" w14:textId="77777777" w:rsidTr="00F10898">
        <w:trPr>
          <w:trHeight w:val="710"/>
        </w:trPr>
        <w:tc>
          <w:tcPr>
            <w:tcW w:w="1496" w:type="dxa"/>
            <w:shd w:val="clear" w:color="auto" w:fill="E5E5E5" w:themeFill="background2" w:themeFillTint="66"/>
            <w:vAlign w:val="center"/>
          </w:tcPr>
          <w:p w14:paraId="3D075B9B" w14:textId="2A1CCC7F" w:rsidR="00F46141" w:rsidRPr="00F46141" w:rsidRDefault="00F46141" w:rsidP="007B1D1E">
            <w:pPr>
              <w:spacing w:line="360" w:lineRule="auto"/>
              <w:rPr>
                <w:rFonts w:ascii="Times New Roman" w:hAnsi="Times New Roman" w:cs="Times New Roman"/>
                <w:b/>
              </w:rPr>
            </w:pPr>
            <w:r w:rsidRPr="00F46141">
              <w:rPr>
                <w:rFonts w:ascii="Times New Roman" w:hAnsi="Times New Roman" w:cs="Times New Roman"/>
                <w:b/>
              </w:rPr>
              <w:t>Intervention</w:t>
            </w:r>
          </w:p>
        </w:tc>
        <w:tc>
          <w:tcPr>
            <w:tcW w:w="7520" w:type="dxa"/>
            <w:gridSpan w:val="2"/>
            <w:vAlign w:val="center"/>
          </w:tcPr>
          <w:p w14:paraId="2BA44862" w14:textId="44FC8A3C" w:rsidR="00F46141" w:rsidRPr="007B1D1E" w:rsidRDefault="007B1D1E" w:rsidP="007B1D1E">
            <w:pPr>
              <w:spacing w:line="360" w:lineRule="auto"/>
              <w:rPr>
                <w:rFonts w:ascii="Times New Roman" w:hAnsi="Times New Roman" w:cs="Times New Roman"/>
              </w:rPr>
            </w:pPr>
            <w:r w:rsidRPr="007B1D1E">
              <w:rPr>
                <w:rFonts w:ascii="Times New Roman" w:hAnsi="Times New Roman" w:cs="Times New Roman"/>
              </w:rPr>
              <w:t>DSA</w:t>
            </w:r>
          </w:p>
        </w:tc>
      </w:tr>
      <w:tr w:rsidR="00F46141" w:rsidRPr="00F46141" w14:paraId="5BB9F4BB" w14:textId="77777777" w:rsidTr="00F10898">
        <w:trPr>
          <w:trHeight w:val="549"/>
        </w:trPr>
        <w:tc>
          <w:tcPr>
            <w:tcW w:w="1496" w:type="dxa"/>
            <w:shd w:val="clear" w:color="auto" w:fill="E5E5E5" w:themeFill="background2" w:themeFillTint="66"/>
            <w:vAlign w:val="center"/>
          </w:tcPr>
          <w:p w14:paraId="2169B615" w14:textId="77777777" w:rsidR="00F46141" w:rsidRPr="00F46141" w:rsidRDefault="00F46141" w:rsidP="007B1D1E">
            <w:pPr>
              <w:spacing w:line="360" w:lineRule="auto"/>
              <w:rPr>
                <w:rFonts w:ascii="Times New Roman" w:hAnsi="Times New Roman" w:cs="Times New Roman"/>
                <w:b/>
              </w:rPr>
            </w:pPr>
            <w:r w:rsidRPr="00F46141">
              <w:rPr>
                <w:rFonts w:ascii="Times New Roman" w:hAnsi="Times New Roman" w:cs="Times New Roman"/>
                <w:b/>
              </w:rPr>
              <w:t>Comparator</w:t>
            </w:r>
          </w:p>
        </w:tc>
        <w:tc>
          <w:tcPr>
            <w:tcW w:w="7520" w:type="dxa"/>
            <w:gridSpan w:val="2"/>
            <w:vAlign w:val="center"/>
          </w:tcPr>
          <w:p w14:paraId="6F7AF946" w14:textId="77777777" w:rsidR="00F46141" w:rsidRPr="00F46141" w:rsidRDefault="00F46141" w:rsidP="007B1D1E">
            <w:pPr>
              <w:spacing w:line="360" w:lineRule="auto"/>
              <w:rPr>
                <w:rFonts w:ascii="Times New Roman" w:hAnsi="Times New Roman" w:cs="Times New Roman"/>
              </w:rPr>
            </w:pPr>
            <w:r w:rsidRPr="00F46141">
              <w:rPr>
                <w:rFonts w:ascii="Times New Roman" w:hAnsi="Times New Roman" w:cs="Times New Roman"/>
                <w:shd w:val="clear" w:color="auto" w:fill="FFFFFF"/>
              </w:rPr>
              <w:t xml:space="preserve">Not applicable </w:t>
            </w:r>
          </w:p>
        </w:tc>
      </w:tr>
      <w:tr w:rsidR="00F46141" w:rsidRPr="00F46141" w14:paraId="65E6717D" w14:textId="77777777" w:rsidTr="00F10898">
        <w:trPr>
          <w:trHeight w:val="573"/>
        </w:trPr>
        <w:tc>
          <w:tcPr>
            <w:tcW w:w="1496" w:type="dxa"/>
            <w:shd w:val="clear" w:color="auto" w:fill="E5E5E5" w:themeFill="background2" w:themeFillTint="66"/>
            <w:vAlign w:val="center"/>
          </w:tcPr>
          <w:p w14:paraId="07EE7EFB" w14:textId="77777777" w:rsidR="00F46141" w:rsidRPr="00F46141" w:rsidRDefault="00F46141" w:rsidP="007B1D1E">
            <w:pPr>
              <w:spacing w:line="360" w:lineRule="auto"/>
              <w:rPr>
                <w:rFonts w:ascii="Times New Roman" w:hAnsi="Times New Roman" w:cs="Times New Roman"/>
                <w:b/>
              </w:rPr>
            </w:pPr>
            <w:r w:rsidRPr="00F46141">
              <w:rPr>
                <w:rFonts w:ascii="Times New Roman" w:hAnsi="Times New Roman" w:cs="Times New Roman"/>
                <w:b/>
              </w:rPr>
              <w:t>Outcomes</w:t>
            </w:r>
          </w:p>
        </w:tc>
        <w:tc>
          <w:tcPr>
            <w:tcW w:w="5036" w:type="dxa"/>
            <w:shd w:val="clear" w:color="auto" w:fill="E5E5E5" w:themeFill="background2" w:themeFillTint="66"/>
          </w:tcPr>
          <w:p w14:paraId="638A1CE0" w14:textId="77777777" w:rsidR="00F46141" w:rsidRPr="00F46141" w:rsidRDefault="00F46141" w:rsidP="00EC0CC0">
            <w:pPr>
              <w:spacing w:line="360" w:lineRule="auto"/>
              <w:jc w:val="center"/>
              <w:rPr>
                <w:rFonts w:ascii="Times New Roman" w:hAnsi="Times New Roman" w:cs="Times New Roman"/>
                <w:b/>
              </w:rPr>
            </w:pPr>
            <w:r w:rsidRPr="00F46141">
              <w:rPr>
                <w:rFonts w:ascii="Times New Roman" w:hAnsi="Times New Roman" w:cs="Times New Roman"/>
                <w:b/>
              </w:rPr>
              <w:t>Primary</w:t>
            </w:r>
          </w:p>
        </w:tc>
        <w:tc>
          <w:tcPr>
            <w:tcW w:w="2484" w:type="dxa"/>
            <w:shd w:val="clear" w:color="auto" w:fill="E5E5E5" w:themeFill="background2" w:themeFillTint="66"/>
          </w:tcPr>
          <w:p w14:paraId="4482B855" w14:textId="77777777" w:rsidR="00F46141" w:rsidRPr="00F46141" w:rsidRDefault="00F46141" w:rsidP="00EC0CC0">
            <w:pPr>
              <w:spacing w:line="360" w:lineRule="auto"/>
              <w:jc w:val="center"/>
              <w:rPr>
                <w:rFonts w:ascii="Times New Roman" w:hAnsi="Times New Roman" w:cs="Times New Roman"/>
                <w:b/>
              </w:rPr>
            </w:pPr>
            <w:r w:rsidRPr="00F46141">
              <w:rPr>
                <w:rFonts w:ascii="Times New Roman" w:hAnsi="Times New Roman" w:cs="Times New Roman"/>
                <w:b/>
              </w:rPr>
              <w:t>Secondary</w:t>
            </w:r>
          </w:p>
        </w:tc>
      </w:tr>
      <w:tr w:rsidR="00F46141" w:rsidRPr="00F46141" w14:paraId="703FDB91" w14:textId="77777777" w:rsidTr="007B1D1E">
        <w:trPr>
          <w:trHeight w:val="193"/>
        </w:trPr>
        <w:tc>
          <w:tcPr>
            <w:tcW w:w="1496" w:type="dxa"/>
            <w:vAlign w:val="center"/>
          </w:tcPr>
          <w:p w14:paraId="549CB5BB" w14:textId="77777777" w:rsidR="00F46141" w:rsidRPr="00F46141" w:rsidRDefault="00F46141" w:rsidP="007B1D1E">
            <w:pPr>
              <w:spacing w:line="360" w:lineRule="auto"/>
              <w:rPr>
                <w:rFonts w:ascii="Times New Roman" w:hAnsi="Times New Roman" w:cs="Times New Roman"/>
              </w:rPr>
            </w:pPr>
          </w:p>
        </w:tc>
        <w:tc>
          <w:tcPr>
            <w:tcW w:w="5036" w:type="dxa"/>
          </w:tcPr>
          <w:p w14:paraId="1AF4A14D" w14:textId="77777777" w:rsidR="00F46141" w:rsidRPr="00F46141" w:rsidRDefault="00F46141" w:rsidP="00EC0CC0">
            <w:pPr>
              <w:spacing w:line="360" w:lineRule="auto"/>
              <w:jc w:val="center"/>
              <w:rPr>
                <w:rFonts w:ascii="Times New Roman" w:hAnsi="Times New Roman" w:cs="Times New Roman"/>
              </w:rPr>
            </w:pPr>
            <w:r w:rsidRPr="00F46141">
              <w:rPr>
                <w:rFonts w:ascii="Times New Roman" w:hAnsi="Times New Roman" w:cs="Times New Roman"/>
              </w:rPr>
              <w:t>Vascular cause to explain the initial bleed missed on CTA</w:t>
            </w:r>
          </w:p>
        </w:tc>
        <w:tc>
          <w:tcPr>
            <w:tcW w:w="2484" w:type="dxa"/>
          </w:tcPr>
          <w:p w14:paraId="35DCBCB2" w14:textId="77777777" w:rsidR="00F46141" w:rsidRPr="00F46141" w:rsidRDefault="00F46141" w:rsidP="00EC0CC0">
            <w:pPr>
              <w:spacing w:line="360" w:lineRule="auto"/>
              <w:jc w:val="center"/>
              <w:rPr>
                <w:rFonts w:ascii="Times New Roman" w:hAnsi="Times New Roman" w:cs="Times New Roman"/>
              </w:rPr>
            </w:pPr>
            <w:r w:rsidRPr="00F46141">
              <w:rPr>
                <w:rFonts w:ascii="Times New Roman" w:hAnsi="Times New Roman" w:cs="Times New Roman"/>
              </w:rPr>
              <w:t>DSA related complications</w:t>
            </w:r>
          </w:p>
        </w:tc>
      </w:tr>
      <w:tr w:rsidR="00F46141" w:rsidRPr="00F46141" w14:paraId="2B0D468E" w14:textId="77777777" w:rsidTr="007B1D1E">
        <w:trPr>
          <w:trHeight w:val="254"/>
        </w:trPr>
        <w:tc>
          <w:tcPr>
            <w:tcW w:w="1496" w:type="dxa"/>
            <w:vAlign w:val="center"/>
          </w:tcPr>
          <w:p w14:paraId="5CD740E3" w14:textId="77777777" w:rsidR="00F46141" w:rsidRPr="00F46141" w:rsidRDefault="00F46141" w:rsidP="007B1D1E">
            <w:pPr>
              <w:spacing w:line="360" w:lineRule="auto"/>
              <w:rPr>
                <w:rFonts w:ascii="Times New Roman" w:hAnsi="Times New Roman" w:cs="Times New Roman"/>
              </w:rPr>
            </w:pPr>
          </w:p>
        </w:tc>
        <w:tc>
          <w:tcPr>
            <w:tcW w:w="5036" w:type="dxa"/>
          </w:tcPr>
          <w:p w14:paraId="48E11E01" w14:textId="77777777" w:rsidR="00F46141" w:rsidRPr="00F46141" w:rsidRDefault="00F46141" w:rsidP="00EC0CC0">
            <w:pPr>
              <w:spacing w:line="360" w:lineRule="auto"/>
              <w:jc w:val="center"/>
              <w:rPr>
                <w:rFonts w:ascii="Times New Roman" w:hAnsi="Times New Roman" w:cs="Times New Roman"/>
              </w:rPr>
            </w:pPr>
          </w:p>
        </w:tc>
        <w:tc>
          <w:tcPr>
            <w:tcW w:w="2484" w:type="dxa"/>
          </w:tcPr>
          <w:p w14:paraId="7F48E886" w14:textId="77777777" w:rsidR="00F46141" w:rsidRPr="00F46141" w:rsidRDefault="00F46141" w:rsidP="00EC0CC0">
            <w:pPr>
              <w:spacing w:line="360" w:lineRule="auto"/>
              <w:jc w:val="center"/>
              <w:rPr>
                <w:rFonts w:ascii="Times New Roman" w:hAnsi="Times New Roman" w:cs="Times New Roman"/>
              </w:rPr>
            </w:pPr>
            <w:r w:rsidRPr="00F46141">
              <w:rPr>
                <w:rFonts w:ascii="Times New Roman" w:hAnsi="Times New Roman" w:cs="Times New Roman"/>
              </w:rPr>
              <w:t>CTA related complications</w:t>
            </w:r>
          </w:p>
        </w:tc>
      </w:tr>
      <w:tr w:rsidR="00F46141" w:rsidRPr="00F46141" w14:paraId="5BB7A97B" w14:textId="77777777" w:rsidTr="00F10898">
        <w:trPr>
          <w:trHeight w:val="988"/>
        </w:trPr>
        <w:tc>
          <w:tcPr>
            <w:tcW w:w="1496" w:type="dxa"/>
            <w:shd w:val="clear" w:color="auto" w:fill="E5E5E5" w:themeFill="background2" w:themeFillTint="66"/>
            <w:vAlign w:val="center"/>
          </w:tcPr>
          <w:p w14:paraId="37588263" w14:textId="77777777" w:rsidR="00F46141" w:rsidRPr="00F46141" w:rsidRDefault="00F46141" w:rsidP="007B1D1E">
            <w:pPr>
              <w:spacing w:line="360" w:lineRule="auto"/>
              <w:rPr>
                <w:rFonts w:ascii="Times New Roman" w:hAnsi="Times New Roman" w:cs="Times New Roman"/>
                <w:b/>
              </w:rPr>
            </w:pPr>
            <w:r w:rsidRPr="00F46141">
              <w:rPr>
                <w:rFonts w:ascii="Times New Roman" w:hAnsi="Times New Roman" w:cs="Times New Roman"/>
                <w:b/>
              </w:rPr>
              <w:t>Study design</w:t>
            </w:r>
          </w:p>
        </w:tc>
        <w:tc>
          <w:tcPr>
            <w:tcW w:w="7520" w:type="dxa"/>
            <w:gridSpan w:val="2"/>
          </w:tcPr>
          <w:p w14:paraId="598EF0C5" w14:textId="77777777" w:rsidR="00F46141" w:rsidRPr="00F46141" w:rsidRDefault="00F46141" w:rsidP="00EC0CC0">
            <w:pPr>
              <w:spacing w:line="360" w:lineRule="auto"/>
              <w:rPr>
                <w:rFonts w:ascii="Times New Roman" w:hAnsi="Times New Roman" w:cs="Times New Roman"/>
              </w:rPr>
            </w:pPr>
            <w:r w:rsidRPr="00F46141">
              <w:rPr>
                <w:rFonts w:ascii="Times New Roman" w:hAnsi="Times New Roman" w:cs="Times New Roman"/>
              </w:rPr>
              <w:t xml:space="preserve">Retrospective and prospective cohort studies with ≥10 adult patients (≥ 16 years). </w:t>
            </w:r>
          </w:p>
        </w:tc>
      </w:tr>
      <w:tr w:rsidR="00E76EC5" w:rsidRPr="00F46141" w14:paraId="293D1DDA" w14:textId="77777777" w:rsidTr="00E76EC5">
        <w:trPr>
          <w:trHeight w:val="254"/>
        </w:trPr>
        <w:tc>
          <w:tcPr>
            <w:tcW w:w="9016" w:type="dxa"/>
            <w:gridSpan w:val="3"/>
            <w:shd w:val="clear" w:color="auto" w:fill="FFFFFF" w:themeFill="background1"/>
          </w:tcPr>
          <w:p w14:paraId="1ABEEAA9" w14:textId="090127E3" w:rsidR="00E76EC5" w:rsidRPr="00F46141" w:rsidRDefault="00E76EC5" w:rsidP="00E76EC5">
            <w:pPr>
              <w:spacing w:line="360" w:lineRule="auto"/>
            </w:pPr>
            <w:r w:rsidRPr="00040367">
              <w:rPr>
                <w:rFonts w:ascii="Times New Roman" w:hAnsi="Times New Roman" w:cs="Times New Roman"/>
                <w:sz w:val="20"/>
              </w:rPr>
              <w:t>Abbreviations: CTA=computed tomography angiography; DSA=digital subtraction angiography</w:t>
            </w:r>
            <w:r w:rsidR="00385079">
              <w:rPr>
                <w:rFonts w:ascii="Times New Roman" w:hAnsi="Times New Roman" w:cs="Times New Roman"/>
                <w:sz w:val="20"/>
              </w:rPr>
              <w:t>; SAH=subarachnoid haemorrhage</w:t>
            </w:r>
          </w:p>
        </w:tc>
      </w:tr>
    </w:tbl>
    <w:p w14:paraId="25338B05" w14:textId="77777777" w:rsidR="00A82078" w:rsidRDefault="00A82078" w:rsidP="00D66031">
      <w:pPr>
        <w:pStyle w:val="Heading2"/>
        <w:spacing w:line="480" w:lineRule="auto"/>
        <w:jc w:val="both"/>
        <w:rPr>
          <w:rFonts w:ascii="Times New Roman" w:hAnsi="Times New Roman" w:cs="Times New Roman"/>
          <w:b/>
          <w:color w:val="auto"/>
        </w:rPr>
        <w:sectPr w:rsidR="00A82078" w:rsidSect="00254040">
          <w:pgSz w:w="11906" w:h="16838"/>
          <w:pgMar w:top="1276" w:right="1440" w:bottom="1440" w:left="1440" w:header="709" w:footer="850" w:gutter="0"/>
          <w:cols w:space="720"/>
          <w:docGrid w:linePitch="326"/>
        </w:sectPr>
      </w:pPr>
    </w:p>
    <w:p w14:paraId="03E93167" w14:textId="5AD1298A" w:rsidR="003B5587" w:rsidRPr="005E5518" w:rsidRDefault="00B824B7" w:rsidP="00D66031">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lastRenderedPageBreak/>
        <w:t xml:space="preserve">Data extraction </w:t>
      </w:r>
    </w:p>
    <w:p w14:paraId="7E77D344" w14:textId="7E2E37C7" w:rsidR="00A76BB1" w:rsidRDefault="00250AB6" w:rsidP="00D66031">
      <w:pPr>
        <w:spacing w:line="480" w:lineRule="auto"/>
        <w:jc w:val="both"/>
      </w:pPr>
      <w:r>
        <w:t>A pre-piloted standardis</w:t>
      </w:r>
      <w:r w:rsidR="00A76BB1">
        <w:t>ed proforma (</w:t>
      </w:r>
      <w:r w:rsidRPr="009C7BBF">
        <w:rPr>
          <w:b/>
        </w:rPr>
        <w:t>online supplementary figure 1</w:t>
      </w:r>
      <w:r w:rsidR="00A76BB1">
        <w:t>) was used to extract data independently by two authors (M.M. and A.I.I.). When study cohorts comprised only a subsection with CTA-negative PMSAH patients, the following imputation approach was implemented:</w:t>
      </w:r>
    </w:p>
    <w:p w14:paraId="55F0DA14" w14:textId="77777777" w:rsidR="00A76BB1" w:rsidRDefault="00A76BB1" w:rsidP="00D66031">
      <w:pPr>
        <w:pStyle w:val="ListParagraph"/>
        <w:numPr>
          <w:ilvl w:val="0"/>
          <w:numId w:val="10"/>
        </w:numPr>
        <w:spacing w:line="480" w:lineRule="auto"/>
        <w:jc w:val="both"/>
      </w:pPr>
      <w:r>
        <w:t>Studies in which CTA-negative PMSAH patients comprised ≥90% of the cohort, weighted averages were calculated for quantitative analysis.</w:t>
      </w:r>
    </w:p>
    <w:p w14:paraId="607784F5" w14:textId="617F8D03" w:rsidR="00A76BB1" w:rsidRDefault="00A76BB1" w:rsidP="00D66031">
      <w:pPr>
        <w:pStyle w:val="ListParagraph"/>
        <w:numPr>
          <w:ilvl w:val="0"/>
          <w:numId w:val="10"/>
        </w:numPr>
        <w:spacing w:line="480" w:lineRule="auto"/>
        <w:jc w:val="both"/>
      </w:pPr>
      <w:r>
        <w:t>Data fields with a lower percentage were catego</w:t>
      </w:r>
      <w:r w:rsidR="00250AB6">
        <w:t>ris</w:t>
      </w:r>
      <w:r>
        <w:t>ed as not reported.</w:t>
      </w:r>
    </w:p>
    <w:p w14:paraId="3D40507C" w14:textId="5A36D2FE" w:rsidR="00757EFE" w:rsidRPr="005E5518" w:rsidRDefault="003B5587" w:rsidP="00D66031">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 xml:space="preserve">Data </w:t>
      </w:r>
      <w:r w:rsidR="00757EFE" w:rsidRPr="005E5518">
        <w:rPr>
          <w:rFonts w:ascii="Times New Roman" w:hAnsi="Times New Roman" w:cs="Times New Roman"/>
          <w:b/>
          <w:color w:val="auto"/>
        </w:rPr>
        <w:t>synthesis</w:t>
      </w:r>
      <w:r w:rsidR="008D175F" w:rsidRPr="005E5518">
        <w:rPr>
          <w:rFonts w:ascii="Times New Roman" w:hAnsi="Times New Roman" w:cs="Times New Roman"/>
          <w:b/>
          <w:color w:val="auto"/>
        </w:rPr>
        <w:t xml:space="preserve"> and </w:t>
      </w:r>
      <w:r w:rsidR="00BD3B54" w:rsidRPr="005E5518">
        <w:rPr>
          <w:rFonts w:ascii="Times New Roman" w:hAnsi="Times New Roman" w:cs="Times New Roman"/>
          <w:b/>
          <w:color w:val="auto"/>
        </w:rPr>
        <w:t>statistical analysis</w:t>
      </w:r>
      <w:r w:rsidR="008D175F" w:rsidRPr="005E5518">
        <w:rPr>
          <w:rFonts w:ascii="Times New Roman" w:hAnsi="Times New Roman" w:cs="Times New Roman"/>
          <w:b/>
          <w:color w:val="auto"/>
        </w:rPr>
        <w:t xml:space="preserve"> </w:t>
      </w:r>
    </w:p>
    <w:p w14:paraId="44DF88B7" w14:textId="3FD75113" w:rsidR="00A76BB1" w:rsidRPr="00FA6FEC" w:rsidRDefault="00655CC5" w:rsidP="00D66031">
      <w:pPr>
        <w:spacing w:after="160" w:line="480" w:lineRule="auto"/>
        <w:jc w:val="both"/>
      </w:pPr>
      <w:r w:rsidRPr="00FA6FEC">
        <w:t>Negative predictive value</w:t>
      </w:r>
      <w:r w:rsidR="00FA6FEC">
        <w:t xml:space="preserve"> </w:t>
      </w:r>
      <w:r w:rsidR="00FA6FEC" w:rsidRPr="00FA6FEC">
        <w:t>(NPV</w:t>
      </w:r>
      <w:r w:rsidR="00FA6FEC">
        <w:t xml:space="preserve">), defined as </w:t>
      </w:r>
      <w:r w:rsidR="00FA6FEC" w:rsidRPr="00FA6FEC">
        <w:t>the percentage of patients with a negative test who do not have the disease</w:t>
      </w:r>
      <w:r w:rsidR="00FA6FEC">
        <w:t>,</w:t>
      </w:r>
      <w:r w:rsidR="002A1491">
        <w:fldChar w:fldCharType="begin"/>
      </w:r>
      <w:r w:rsidR="00250AB6">
        <w:instrText xml:space="preserve"> ADDIN EN.CITE &lt;EndNote&gt;&lt;Cite&gt;&lt;Author&gt;Parikh&lt;/Author&gt;&lt;Year&gt;2008&lt;/Year&gt;&lt;RecNum&gt;1972&lt;/RecNum&gt;&lt;DisplayText&gt;&lt;style face="superscript"&gt;13&lt;/style&gt;&lt;/DisplayText&gt;&lt;record&gt;&lt;rec-number&gt;1972&lt;/rec-number&gt;&lt;foreign-keys&gt;&lt;key app="EN" db-id="50v5x5e2rfp0sbez0eoxadwaffp29rfxdzsw" timestamp="1538514144"&gt;1972&lt;/key&gt;&lt;/foreign-keys&gt;&lt;ref-type name="Journal Article"&gt;17&lt;/ref-type&gt;&lt;contributors&gt;&lt;authors&gt;&lt;author&gt;Parikh, R.&lt;/author&gt;&lt;author&gt;Mathai, A.&lt;/author&gt;&lt;author&gt;Parikh, S.&lt;/author&gt;&lt;author&gt;Chandra Sekhar, G.&lt;/author&gt;&lt;author&gt;Thomas, R.&lt;/author&gt;&lt;/authors&gt;&lt;/contributors&gt;&lt;titles&gt;&lt;title&gt;Understanding and using sensitivity, specificity and predictive values&lt;/title&gt;&lt;secondary-title&gt;Indian J Ophthalmol&lt;/secondary-title&gt;&lt;/titles&gt;&lt;periodical&gt;&lt;full-title&gt;Indian J Ophthalmol&lt;/full-title&gt;&lt;/periodical&gt;&lt;pages&gt;45-50&lt;/pages&gt;&lt;volume&gt;56&lt;/volume&gt;&lt;number&gt;1&lt;/number&gt;&lt;dates&gt;&lt;year&gt;2008&lt;/year&gt;&lt;/dates&gt;&lt;isbn&gt;0301-4738 (Print)1998-3689 (Electronic)&lt;/isbn&gt;&lt;accession-num&gt;18158403&lt;/accession-num&gt;&lt;urls&gt;&lt;related-urls&gt;&lt;url&gt;http://dx.doi.org/&lt;/url&gt;&lt;/related-urls&gt;&lt;/urls&gt;&lt;language&gt;eng&lt;/language&gt;&lt;/record&gt;&lt;/Cite&gt;&lt;/EndNote&gt;</w:instrText>
      </w:r>
      <w:r w:rsidR="002A1491">
        <w:fldChar w:fldCharType="separate"/>
      </w:r>
      <w:r w:rsidR="00250AB6" w:rsidRPr="00250AB6">
        <w:rPr>
          <w:noProof/>
          <w:vertAlign w:val="superscript"/>
        </w:rPr>
        <w:t>13</w:t>
      </w:r>
      <w:r w:rsidR="002A1491">
        <w:fldChar w:fldCharType="end"/>
      </w:r>
      <w:r w:rsidRPr="00FA6FEC">
        <w:t xml:space="preserve"> was determ</w:t>
      </w:r>
      <w:r w:rsidR="00317AF1" w:rsidRPr="00FA6FEC">
        <w:t xml:space="preserve">ined </w:t>
      </w:r>
      <w:r w:rsidR="00FA6FEC">
        <w:t>using</w:t>
      </w:r>
      <w:r w:rsidR="00317AF1" w:rsidRPr="00FA6FEC">
        <w:t xml:space="preserve"> the following formula</w:t>
      </w:r>
      <w:r w:rsidR="00FA6FEC" w:rsidRPr="00FA6FEC">
        <w:t>:</w:t>
      </w:r>
      <m:oMath>
        <m:r>
          <w:rPr>
            <w:rFonts w:ascii="Cambria Math" w:hAnsi="Cambria Math"/>
          </w:rPr>
          <m:t xml:space="preserve"> NPV =</m:t>
        </m:r>
        <m:f>
          <m:fPr>
            <m:ctrlPr>
              <w:rPr>
                <w:rFonts w:ascii="Cambria Math" w:hAnsi="Cambria Math"/>
                <w:i/>
              </w:rPr>
            </m:ctrlPr>
          </m:fPr>
          <m:num>
            <m:r>
              <w:rPr>
                <w:rFonts w:ascii="Cambria Math" w:hAnsi="Cambria Math"/>
              </w:rPr>
              <m:t>TN</m:t>
            </m:r>
          </m:num>
          <m:den>
            <m:r>
              <w:rPr>
                <w:rFonts w:ascii="Cambria Math" w:hAnsi="Cambria Math"/>
              </w:rPr>
              <m:t>TN+FN</m:t>
            </m:r>
          </m:den>
        </m:f>
      </m:oMath>
      <w:r w:rsidR="00B773AB" w:rsidRPr="00FA6FEC">
        <w:t xml:space="preserve">. </w:t>
      </w:r>
      <w:r w:rsidRPr="00FA6FEC">
        <w:t>TN True negatives. These are DSA</w:t>
      </w:r>
      <w:r w:rsidR="00C61591">
        <w:t>-</w:t>
      </w:r>
      <w:r w:rsidRPr="00FA6FEC">
        <w:t>negative PM</w:t>
      </w:r>
      <w:r w:rsidR="008F18E2" w:rsidRPr="00FA6FEC">
        <w:t>SA</w:t>
      </w:r>
      <w:r w:rsidRPr="00FA6FEC">
        <w:t>H patients. FN = False negatives. These are the CTA</w:t>
      </w:r>
      <w:r w:rsidR="00C61591">
        <w:t>-</w:t>
      </w:r>
      <w:r w:rsidRPr="00FA6FEC">
        <w:t>negative PM</w:t>
      </w:r>
      <w:r w:rsidR="008F18E2" w:rsidRPr="00FA6FEC">
        <w:t>SA</w:t>
      </w:r>
      <w:r w:rsidRPr="00FA6FEC">
        <w:t>H patients who were subsequently found to have a vascular lesion on DSA that could explain the bleed.</w:t>
      </w:r>
      <w:r w:rsidR="00A66D10" w:rsidRPr="00FA6FEC">
        <w:t xml:space="preserve"> </w:t>
      </w:r>
      <w:r w:rsidRPr="00FA6FEC">
        <w:t xml:space="preserve">NPV 95% </w:t>
      </w:r>
      <w:r w:rsidR="00B417A0">
        <w:t xml:space="preserve">CI </w:t>
      </w:r>
      <w:r w:rsidRPr="00FA6FEC">
        <w:t>w</w:t>
      </w:r>
      <w:r w:rsidR="007B7713">
        <w:t>as</w:t>
      </w:r>
      <w:r w:rsidRPr="00FA6FEC">
        <w:t xml:space="preserve"> </w:t>
      </w:r>
      <w:r w:rsidR="00A66D10" w:rsidRPr="00FA6FEC">
        <w:t>calculated</w:t>
      </w:r>
      <w:r w:rsidRPr="00FA6FEC">
        <w:t xml:space="preserve"> </w:t>
      </w:r>
      <w:r w:rsidR="00A66D10" w:rsidRPr="00FA6FEC">
        <w:t xml:space="preserve">according to the </w:t>
      </w:r>
      <w:r w:rsidR="00BD3B54" w:rsidRPr="00FA6FEC">
        <w:t xml:space="preserve">efficient-score </w:t>
      </w:r>
      <w:r w:rsidR="00E41ADD" w:rsidRPr="00FA6FEC">
        <w:t>method</w:t>
      </w:r>
      <w:r w:rsidR="00BD3B54" w:rsidRPr="00FA6FEC">
        <w:t>.</w:t>
      </w:r>
      <w:r w:rsidR="00BE7DC8" w:rsidRPr="00FA6FEC">
        <w:fldChar w:fldCharType="begin"/>
      </w:r>
      <w:r w:rsidR="00250AB6">
        <w:instrText xml:space="preserve"> ADDIN EN.CITE &lt;EndNote&gt;&lt;Cite&gt;&lt;Author&gt;Newcombe&lt;/Author&gt;&lt;Year&gt;1998&lt;/Year&gt;&lt;RecNum&gt;1948&lt;/RecNum&gt;&lt;DisplayText&gt;&lt;style face="superscript"&gt;14&lt;/style&gt;&lt;/DisplayText&gt;&lt;record&gt;&lt;rec-number&gt;1948&lt;/rec-number&gt;&lt;foreign-keys&gt;&lt;key app="EN" db-id="50v5x5e2rfp0sbez0eoxadwaffp29rfxdzsw" timestamp="1538514137"&gt;1948&lt;/key&gt;&lt;/foreign-keys&gt;&lt;ref-type name="Journal Article"&gt;17&lt;/ref-type&gt;&lt;contributors&gt;&lt;authors&gt;&lt;author&gt;Newcombe, R. G.&lt;/author&gt;&lt;/authors&gt;&lt;/contributors&gt;&lt;auth-address&gt;University of Wales College of Medicine, Heath Park, Cardiff, U.K.&lt;/auth-address&gt;&lt;titles&gt;&lt;title&gt;Two-sided confidence intervals for the single proportion: comparison of seven method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57-72&lt;/pages&gt;&lt;volume&gt;17&lt;/volume&gt;&lt;number&gt;8&lt;/number&gt;&lt;edition&gt;1998/05/22&lt;/edition&gt;&lt;keywords&gt;&lt;keyword&gt;*Confidence Intervals&lt;/keyword&gt;&lt;keyword&gt;Likelihood Functions&lt;/keyword&gt;&lt;keyword&gt;Probability&lt;/keyword&gt;&lt;keyword&gt;Statistics as Topic/methods&lt;/keyword&gt;&lt;/keywords&gt;&lt;dates&gt;&lt;year&gt;1998&lt;/year&gt;&lt;pub-dates&gt;&lt;date&gt;Apr 30&lt;/date&gt;&lt;/pub-dates&gt;&lt;/dates&gt;&lt;isbn&gt;0277-6715 (Print)0277-6715&lt;/isbn&gt;&lt;accession-num&gt;9595616&lt;/accession-num&gt;&lt;urls&gt;&lt;related-urls&gt;&lt;url&gt;http://dx.doi.org/&lt;/url&gt;&lt;/related-urls&gt;&lt;/urls&gt;&lt;remote-database-provider&gt;NLM&lt;/remote-database-provider&gt;&lt;language&gt;eng&lt;/language&gt;&lt;/record&gt;&lt;/Cite&gt;&lt;/EndNote&gt;</w:instrText>
      </w:r>
      <w:r w:rsidR="00BE7DC8" w:rsidRPr="00FA6FEC">
        <w:fldChar w:fldCharType="separate"/>
      </w:r>
      <w:r w:rsidR="00250AB6" w:rsidRPr="00250AB6">
        <w:rPr>
          <w:noProof/>
          <w:vertAlign w:val="superscript"/>
        </w:rPr>
        <w:t>14</w:t>
      </w:r>
      <w:r w:rsidR="00BE7DC8" w:rsidRPr="00FA6FEC">
        <w:fldChar w:fldCharType="end"/>
      </w:r>
      <w:r w:rsidR="00BD3B54" w:rsidRPr="00FA6FEC">
        <w:t xml:space="preserve"> </w:t>
      </w:r>
      <w:r w:rsidR="00293849" w:rsidRPr="00FA6FEC">
        <w:t>Baseline patient demographics were expressed using descriptive statistics.</w:t>
      </w:r>
      <w:r w:rsidR="00293849">
        <w:t xml:space="preserve"> </w:t>
      </w:r>
      <w:r w:rsidR="00BD3B54" w:rsidRPr="00FA6FEC">
        <w:t>Data w</w:t>
      </w:r>
      <w:r w:rsidR="00293849">
        <w:t>ere</w:t>
      </w:r>
      <w:r w:rsidR="00BD3B54" w:rsidRPr="00FA6FEC">
        <w:t xml:space="preserve"> analysed using SPSS version 24.0 (IBM, Armonk, NY, USA).</w:t>
      </w:r>
    </w:p>
    <w:p w14:paraId="77B259A5" w14:textId="6AA1ACCC" w:rsidR="00BD3B54" w:rsidRPr="005E5518" w:rsidRDefault="00BD3B54" w:rsidP="00D66031">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Quality assessment</w:t>
      </w:r>
    </w:p>
    <w:p w14:paraId="717C53F7" w14:textId="3C133810" w:rsidR="00A76BB1" w:rsidRDefault="00BD3B54" w:rsidP="00D66031">
      <w:pPr>
        <w:spacing w:after="160" w:line="480" w:lineRule="auto"/>
        <w:jc w:val="both"/>
        <w:sectPr w:rsidR="00A76BB1" w:rsidSect="00254040">
          <w:pgSz w:w="11906" w:h="16838"/>
          <w:pgMar w:top="1276" w:right="1440" w:bottom="1440" w:left="1440" w:header="709" w:footer="850" w:gutter="0"/>
          <w:cols w:space="720"/>
          <w:docGrid w:linePitch="326"/>
        </w:sectPr>
      </w:pPr>
      <w:r w:rsidRPr="00FA6FEC">
        <w:t>All included studies were subject to quality assessment using the Quality Assessment for Diagnostic Accuracy Studies (QUADAS-2) tool</w:t>
      </w:r>
      <w:r w:rsidR="000F3E1E">
        <w:t xml:space="preserve"> (accessed using: </w:t>
      </w:r>
      <w:hyperlink r:id="rId10" w:history="1">
        <w:r w:rsidR="000F3E1E" w:rsidRPr="00DC6F3C">
          <w:rPr>
            <w:rStyle w:val="Hyperlink"/>
            <w:u w:val="none"/>
          </w:rPr>
          <w:t>http://www.bristol.ac.uk/population-health-sciences/projects/quadas/quadas-2/</w:t>
        </w:r>
      </w:hyperlink>
      <w:r w:rsidR="000F3E1E">
        <w:rPr>
          <w:rStyle w:val="Hyperlink"/>
          <w:u w:val="none"/>
        </w:rPr>
        <w:t>)</w:t>
      </w:r>
      <w:r w:rsidRPr="00FA6FEC">
        <w:t>.</w:t>
      </w:r>
      <w:r w:rsidR="000F3E1E">
        <w:t xml:space="preserve"> </w:t>
      </w:r>
      <w:r w:rsidRPr="00FA6FEC">
        <w:t>This</w:t>
      </w:r>
      <w:r w:rsidR="00254360">
        <w:t xml:space="preserve"> </w:t>
      </w:r>
      <w:r w:rsidR="0049426E" w:rsidRPr="00FA6FEC">
        <w:t xml:space="preserve">was independently performed by two </w:t>
      </w:r>
      <w:r w:rsidR="00B368F1" w:rsidRPr="00FA6FEC">
        <w:t>authors (M</w:t>
      </w:r>
      <w:r w:rsidR="00BF0C11">
        <w:t>.M.</w:t>
      </w:r>
      <w:r w:rsidR="00951F82">
        <w:t xml:space="preserve"> and </w:t>
      </w:r>
      <w:r w:rsidR="00B368F1" w:rsidRPr="00FA6FEC">
        <w:t>A</w:t>
      </w:r>
      <w:r w:rsidR="00BF0C11">
        <w:t>.</w:t>
      </w:r>
      <w:r w:rsidR="00B368F1" w:rsidRPr="00FA6FEC">
        <w:t>I</w:t>
      </w:r>
      <w:r w:rsidR="00BF0C11">
        <w:t>.</w:t>
      </w:r>
      <w:r w:rsidR="00B368F1" w:rsidRPr="00FA6FEC">
        <w:t>I</w:t>
      </w:r>
      <w:r w:rsidR="00BF0C11">
        <w:t>.</w:t>
      </w:r>
      <w:r w:rsidR="00B368F1" w:rsidRPr="00FA6FEC">
        <w:t>). A</w:t>
      </w:r>
      <w:r w:rsidR="0049426E" w:rsidRPr="00FA6FEC">
        <w:t>ny discrepancies were discussed with the senior author (H</w:t>
      </w:r>
      <w:r w:rsidR="00BF0C11">
        <w:t>.</w:t>
      </w:r>
      <w:r w:rsidR="0049426E" w:rsidRPr="00FA6FEC">
        <w:t>C</w:t>
      </w:r>
      <w:r w:rsidR="00BF0C11">
        <w:t>.</w:t>
      </w:r>
      <w:r w:rsidR="0049426E" w:rsidRPr="00FA6FEC">
        <w:t>P</w:t>
      </w:r>
      <w:r w:rsidR="00BF0C11">
        <w:t>.</w:t>
      </w:r>
      <w:r w:rsidR="0049426E" w:rsidRPr="00FA6FEC">
        <w:t>)</w:t>
      </w:r>
      <w:r w:rsidR="005E5518">
        <w:t xml:space="preserve"> before reaching a consensus.</w:t>
      </w:r>
    </w:p>
    <w:p w14:paraId="308B2998" w14:textId="674B8E85" w:rsidR="0066660D" w:rsidRPr="005E5518" w:rsidRDefault="005E5518" w:rsidP="00D66031">
      <w:pPr>
        <w:pStyle w:val="Heading1"/>
        <w:spacing w:line="480" w:lineRule="auto"/>
        <w:jc w:val="both"/>
        <w:rPr>
          <w:rFonts w:ascii="Times New Roman" w:hAnsi="Times New Roman" w:cs="Times New Roman"/>
          <w:b/>
          <w:sz w:val="28"/>
          <w:lang w:val="en-GB"/>
        </w:rPr>
      </w:pPr>
      <w:r w:rsidRPr="005E5518">
        <w:rPr>
          <w:rFonts w:ascii="Times New Roman" w:hAnsi="Times New Roman" w:cs="Times New Roman"/>
          <w:b/>
          <w:color w:val="auto"/>
          <w:sz w:val="28"/>
          <w:lang w:val="en-GB"/>
        </w:rPr>
        <w:lastRenderedPageBreak/>
        <w:t>RESULTS</w:t>
      </w:r>
    </w:p>
    <w:p w14:paraId="5BFB16A8" w14:textId="42C73B26" w:rsidR="00961586" w:rsidRPr="005E5518" w:rsidRDefault="00961586" w:rsidP="00D66031">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 xml:space="preserve">Literature search </w:t>
      </w:r>
    </w:p>
    <w:p w14:paraId="7034F060" w14:textId="66621F98" w:rsidR="00961586" w:rsidRPr="00FA6FEC" w:rsidRDefault="00961586" w:rsidP="00D66031">
      <w:pPr>
        <w:spacing w:after="160" w:line="480" w:lineRule="auto"/>
        <w:jc w:val="both"/>
      </w:pPr>
      <w:r w:rsidRPr="00FA6FEC">
        <w:t>The study selection process is illustrat</w:t>
      </w:r>
      <w:r w:rsidR="003844D9">
        <w:t xml:space="preserve">ed in </w:t>
      </w:r>
      <w:r w:rsidR="003844D9" w:rsidRPr="003844D9">
        <w:rPr>
          <w:b/>
        </w:rPr>
        <w:t>Figure</w:t>
      </w:r>
      <w:r w:rsidRPr="003844D9">
        <w:rPr>
          <w:b/>
        </w:rPr>
        <w:t xml:space="preserve"> </w:t>
      </w:r>
      <w:r w:rsidR="007A61C5">
        <w:rPr>
          <w:b/>
        </w:rPr>
        <w:t>1</w:t>
      </w:r>
      <w:r w:rsidRPr="00FA6FEC">
        <w:t xml:space="preserve">. </w:t>
      </w:r>
      <w:r w:rsidR="000E77DD" w:rsidRPr="00FA6FEC">
        <w:t>The total number of titles screened was 181. Of those, 108 abstracts were reviewed and 52 were subsequently excluded. Fifty-six full</w:t>
      </w:r>
      <w:r w:rsidR="000E77DD">
        <w:t>-</w:t>
      </w:r>
      <w:r w:rsidR="000E77DD" w:rsidRPr="00FA6FEC">
        <w:t xml:space="preserve">text articles were assessed for eligibility and 10 of their references were also examined. </w:t>
      </w:r>
      <w:r w:rsidRPr="00FA6FEC">
        <w:t>The final number of articles included was 18.</w:t>
      </w:r>
      <w:r w:rsidR="00377812" w:rsidRPr="00FA6FEC">
        <w:fldChar w:fldCharType="begin">
          <w:fldData xml:space="preserve">IFN0dWRpZXM8L2tleXdvcmQ+PGtleXdvcmQ+U3ViYXJhY2hub2lkIEhlbW9ycmhhZ2UvKmRpYWdu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</w:fldData>
        </w:fldChar>
      </w:r>
      <w:r w:rsidR="00DC660E">
        <w:instrText xml:space="preserve"> ADDIN EN.CITE </w:instrText>
      </w:r>
      <w:r w:rsidR="00DC660E">
        <w:fldChar w:fldCharType="begin">
          <w:fldData xml:space="preserve">PEVuZE5vdGU+PENpdGU+PEF1dGhvcj5IdXR0bmVyPC9BdXRob3I+PFllYXI+MjAwNjwvWWVhcj48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==
</w:fldData>
        </w:fldChar>
      </w:r>
      <w:r w:rsidR="00DC660E">
        <w:instrText xml:space="preserve"> ADDIN EN.CITE.DATA </w:instrText>
      </w:r>
      <w:r w:rsidR="00DC660E">
        <w:fldChar w:fldCharType="end"/>
      </w:r>
      <w:r w:rsidR="00DC660E">
        <w:fldChar w:fldCharType="begin">
          <w:fldData xml:space="preserve">IFN0dWRpZXM8L2tleXdvcmQ+PGtleXdvcmQ+U3ViYXJhY2hub2lkIEhlbW9ycmhhZ2UvKmRpYWdu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</w:fldData>
        </w:fldChar>
      </w:r>
      <w:r w:rsidR="00DC660E">
        <w:instrText xml:space="preserve"> ADDIN EN.CITE.DATA </w:instrText>
      </w:r>
      <w:r w:rsidR="00DC660E">
        <w:fldChar w:fldCharType="end"/>
      </w:r>
      <w:r w:rsidR="00377812" w:rsidRPr="00FA6FEC">
        <w:fldChar w:fldCharType="separate"/>
      </w:r>
      <w:r w:rsidR="00DC660E" w:rsidRPr="00DC660E">
        <w:rPr>
          <w:noProof/>
          <w:vertAlign w:val="superscript"/>
        </w:rPr>
        <w:t>15-32</w:t>
      </w:r>
      <w:r w:rsidR="00377812" w:rsidRPr="00FA6FEC">
        <w:fldChar w:fldCharType="end"/>
      </w:r>
      <w:r w:rsidRPr="00FA6FEC">
        <w:t xml:space="preserve"> </w:t>
      </w:r>
    </w:p>
    <w:p w14:paraId="55D91ED0" w14:textId="45F788E1" w:rsidR="00961586" w:rsidRPr="005E5518" w:rsidRDefault="00961586" w:rsidP="00D66031">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 xml:space="preserve">Study characteristics </w:t>
      </w:r>
    </w:p>
    <w:p w14:paraId="64E0CA47" w14:textId="3DA1FBBA" w:rsidR="00F46141" w:rsidRPr="00FA6FEC" w:rsidRDefault="008F18E2" w:rsidP="00D66031">
      <w:pPr>
        <w:spacing w:after="160" w:line="480" w:lineRule="auto"/>
        <w:jc w:val="both"/>
      </w:pPr>
      <w:r w:rsidRPr="00FA6FEC">
        <w:t xml:space="preserve">The characteristics of the </w:t>
      </w:r>
      <w:r w:rsidR="00F85695">
        <w:t>18 included</w:t>
      </w:r>
      <w:r w:rsidRPr="00FA6FEC">
        <w:t xml:space="preserve"> studies are </w:t>
      </w:r>
      <w:r w:rsidR="00250AB6">
        <w:t>summaris</w:t>
      </w:r>
      <w:r w:rsidR="00A76BB1">
        <w:t>ed</w:t>
      </w:r>
      <w:r w:rsidRPr="00FA6FEC">
        <w:t xml:space="preserve"> in </w:t>
      </w:r>
      <w:r w:rsidRPr="009C7BBF">
        <w:rPr>
          <w:b/>
        </w:rPr>
        <w:t>Table 2</w:t>
      </w:r>
      <w:r w:rsidRPr="00FA6FEC">
        <w:t>. The majority were published after 2010. Six were prospective</w:t>
      </w:r>
      <w:r w:rsidR="00377812">
        <w:t>,</w:t>
      </w:r>
      <w:r w:rsidR="007A6ADA" w:rsidRPr="00FA6FEC">
        <w:fldChar w:fldCharType="begin">
          <w:fldData xml:space="preserve">PEVuZE5vdGU+PENpdGU+PEF1dGhvcj5IdXR0bmVyPC9BdXRob3I+PFllYXI+MjAwNjwvWWVhcj48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</w:fldData>
        </w:fldChar>
      </w:r>
      <w:r w:rsidR="00DC660E">
        <w:instrText xml:space="preserve"> ADDIN EN.CITE </w:instrText>
      </w:r>
      <w:r w:rsidR="00DC660E">
        <w:fldChar w:fldCharType="begin">
          <w:fldData xml:space="preserve">PEVuZE5vdGU+PENpdGU+PEF1dGhvcj5IdXR0bmVyPC9BdXRob3I+PFllYXI+MjAwNjwvWWVhcj48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</w:fldData>
        </w:fldChar>
      </w:r>
      <w:r w:rsidR="00DC660E">
        <w:instrText xml:space="preserve"> ADDIN EN.CITE.DATA </w:instrText>
      </w:r>
      <w:r w:rsidR="00DC660E">
        <w:fldChar w:fldCharType="end"/>
      </w:r>
      <w:r w:rsidR="007A6ADA" w:rsidRPr="00FA6FEC">
        <w:fldChar w:fldCharType="separate"/>
      </w:r>
      <w:r w:rsidR="00DC660E" w:rsidRPr="00DC660E">
        <w:rPr>
          <w:noProof/>
          <w:vertAlign w:val="superscript"/>
        </w:rPr>
        <w:t>15 22 24-26 32</w:t>
      </w:r>
      <w:r w:rsidR="007A6ADA" w:rsidRPr="00FA6FEC">
        <w:fldChar w:fldCharType="end"/>
      </w:r>
      <w:r w:rsidR="007A6ADA" w:rsidRPr="00FA6FEC">
        <w:t xml:space="preserve"> </w:t>
      </w:r>
      <w:r w:rsidRPr="00FA6FEC">
        <w:t>and one study was multi-centre.</w:t>
      </w:r>
      <w:r w:rsidR="00377812" w:rsidRPr="00FA6FEC">
        <w:fldChar w:fldCharType="begin">
          <w:fldData xml:space="preserve">PEVuZE5vdGU+PENpdGU+PEF1dGhvcj5BZ2lkPC9BdXRob3I+PFllYXI+MjAxMDwvWWVhcj48UmVj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</w:fldData>
        </w:fldChar>
      </w:r>
      <w:r w:rsidR="00250AB6">
        <w:instrText xml:space="preserve"> ADDIN EN.CITE </w:instrText>
      </w:r>
      <w:r w:rsidR="00250AB6">
        <w:fldChar w:fldCharType="begin">
          <w:fldData xml:space="preserve">PEVuZE5vdGU+PENpdGU+PEF1dGhvcj5BZ2lkPC9BdXRob3I+PFllYXI+MjAxMDwvWWVhcj48UmVj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</w:fldData>
        </w:fldChar>
      </w:r>
      <w:r w:rsidR="00250AB6">
        <w:instrText xml:space="preserve"> ADDIN EN.CITE.DATA </w:instrText>
      </w:r>
      <w:r w:rsidR="00250AB6">
        <w:fldChar w:fldCharType="end"/>
      </w:r>
      <w:r w:rsidR="00377812" w:rsidRPr="00FA6FEC">
        <w:fldChar w:fldCharType="separate"/>
      </w:r>
      <w:r w:rsidR="00250AB6" w:rsidRPr="00250AB6">
        <w:rPr>
          <w:noProof/>
          <w:vertAlign w:val="superscript"/>
        </w:rPr>
        <w:t>18</w:t>
      </w:r>
      <w:r w:rsidR="00377812" w:rsidRPr="00FA6FEC">
        <w:fldChar w:fldCharType="end"/>
      </w:r>
      <w:r w:rsidRPr="00FA6FEC">
        <w:t xml:space="preserve"> </w:t>
      </w:r>
      <w:r w:rsidR="00EC57B9" w:rsidRPr="00FA6FEC">
        <w:t xml:space="preserve">Included </w:t>
      </w:r>
      <w:r w:rsidR="001F571F">
        <w:t xml:space="preserve">exams </w:t>
      </w:r>
      <w:r w:rsidRPr="00FA6FEC">
        <w:t xml:space="preserve">span a 20-year study period, from 1998 to 2017. </w:t>
      </w:r>
    </w:p>
    <w:p w14:paraId="1256DB19" w14:textId="36738C88" w:rsidR="008F18E2" w:rsidRPr="005E5518" w:rsidRDefault="008F18E2" w:rsidP="00D66031">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Patient demographics and clinical characteristics</w:t>
      </w:r>
    </w:p>
    <w:p w14:paraId="22BE5A08" w14:textId="24BCAAEB" w:rsidR="008F18E2" w:rsidRPr="00FA6FEC" w:rsidRDefault="008F18E2" w:rsidP="00D66031">
      <w:pPr>
        <w:spacing w:after="160" w:line="480" w:lineRule="auto"/>
        <w:jc w:val="both"/>
      </w:pPr>
      <w:r w:rsidRPr="00FA6FEC">
        <w:t>The overall number of CTA</w:t>
      </w:r>
      <w:r w:rsidR="00DE7BC2">
        <w:t>-</w:t>
      </w:r>
      <w:r w:rsidRPr="00FA6FEC">
        <w:t>negative PMSAH patients was 6</w:t>
      </w:r>
      <w:r w:rsidR="00BD5600" w:rsidRPr="00FA6FEC">
        <w:t>69</w:t>
      </w:r>
      <w:r w:rsidRPr="00FA6FEC">
        <w:t xml:space="preserve"> with a study specific range from 10 to 93</w:t>
      </w:r>
      <w:r w:rsidR="005B6475" w:rsidRPr="00FA6FEC">
        <w:t xml:space="preserve"> patients. Age was reported in 7</w:t>
      </w:r>
      <w:r w:rsidRPr="00FA6FEC">
        <w:t xml:space="preserve"> studies for a total of 206 (</w:t>
      </w:r>
      <w:r w:rsidR="005B6475" w:rsidRPr="00FA6FEC">
        <w:t>30.</w:t>
      </w:r>
      <w:r w:rsidR="00BD5600" w:rsidRPr="00FA6FEC">
        <w:t>8</w:t>
      </w:r>
      <w:r w:rsidR="005B6475" w:rsidRPr="00FA6FEC">
        <w:t xml:space="preserve">%) patients. The </w:t>
      </w:r>
      <w:r w:rsidR="00FC5D1D">
        <w:t xml:space="preserve">weighted </w:t>
      </w:r>
      <w:r w:rsidR="005B6475" w:rsidRPr="00FA6FEC">
        <w:t>mean age was 52.8 years (SD=3.8).  Eleven studies reported sex with 24</w:t>
      </w:r>
      <w:r w:rsidR="00BD5600" w:rsidRPr="00FA6FEC">
        <w:t>0</w:t>
      </w:r>
      <w:r w:rsidR="005B6475" w:rsidRPr="00FA6FEC">
        <w:t xml:space="preserve"> male</w:t>
      </w:r>
      <w:r w:rsidR="00A51395">
        <w:t>s</w:t>
      </w:r>
      <w:r w:rsidR="005B6475" w:rsidRPr="00FA6FEC">
        <w:t xml:space="preserve"> and 17</w:t>
      </w:r>
      <w:r w:rsidR="00BD5600" w:rsidRPr="00FA6FEC">
        <w:t>2</w:t>
      </w:r>
      <w:r w:rsidR="005B6475" w:rsidRPr="00FA6FEC">
        <w:t xml:space="preserve"> females</w:t>
      </w:r>
      <w:r w:rsidR="00744AFC" w:rsidRPr="00FA6FEC">
        <w:t>.</w:t>
      </w:r>
      <w:r w:rsidR="001A7C2C">
        <w:t xml:space="preserve"> </w:t>
      </w:r>
      <w:r w:rsidR="001A7C2C" w:rsidRPr="001A7C2C">
        <w:t xml:space="preserve">Presenting Glasgow Coma Scale (GCS), available for 127 patients, was 15. </w:t>
      </w:r>
      <w:r w:rsidR="00AC5679">
        <w:t xml:space="preserve"> </w:t>
      </w:r>
    </w:p>
    <w:p w14:paraId="628A2047" w14:textId="504FFB3B" w:rsidR="00F136C5" w:rsidRPr="005E5518" w:rsidRDefault="00093AE0" w:rsidP="00D66031">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 xml:space="preserve">Initial </w:t>
      </w:r>
      <w:r w:rsidR="005702AF" w:rsidRPr="005E5518">
        <w:rPr>
          <w:rFonts w:ascii="Times New Roman" w:hAnsi="Times New Roman" w:cs="Times New Roman"/>
          <w:b/>
          <w:color w:val="auto"/>
          <w:lang w:val="en-GB"/>
        </w:rPr>
        <w:t>diagnosis of PMSAH on CT brain</w:t>
      </w:r>
    </w:p>
    <w:p w14:paraId="44478C5B" w14:textId="1795996A" w:rsidR="00EC0CC0" w:rsidRDefault="00093AE0" w:rsidP="00D66031">
      <w:pPr>
        <w:spacing w:after="160" w:line="480" w:lineRule="auto"/>
        <w:jc w:val="both"/>
        <w:sectPr w:rsidR="00EC0CC0" w:rsidSect="00254040">
          <w:pgSz w:w="11906" w:h="16838"/>
          <w:pgMar w:top="1276" w:right="1440" w:bottom="1440" w:left="1440" w:header="709" w:footer="850" w:gutter="0"/>
          <w:cols w:space="720"/>
          <w:docGrid w:linePitch="326"/>
        </w:sectPr>
      </w:pPr>
      <w:r w:rsidRPr="00FA6FEC">
        <w:t xml:space="preserve">Time from symptom onset or ictus to non-contrast CT </w:t>
      </w:r>
      <w:r w:rsidR="002A6EFB" w:rsidRPr="00FA6FEC">
        <w:t xml:space="preserve">ranged from 0 (day of admission) to 12 days </w:t>
      </w:r>
      <w:r w:rsidRPr="00FA6FEC">
        <w:t>(</w:t>
      </w:r>
      <w:r w:rsidR="002A6EFB" w:rsidRPr="00FA6FEC">
        <w:t>4</w:t>
      </w:r>
      <w:r w:rsidRPr="00FA6FEC">
        <w:t xml:space="preserve"> studies, 151</w:t>
      </w:r>
      <w:r w:rsidR="002A6EFB" w:rsidRPr="00FA6FEC">
        <w:t xml:space="preserve"> patients); 125 (82.8%) patients had their CT brain within 3</w:t>
      </w:r>
      <w:r w:rsidR="00611B8D">
        <w:t>-</w:t>
      </w:r>
      <w:r w:rsidR="002A6EFB" w:rsidRPr="00FA6FEC">
        <w:t xml:space="preserve">days of ictus. </w:t>
      </w:r>
      <w:r w:rsidR="009448BF" w:rsidRPr="00FA6FEC">
        <w:t>Gijn</w:t>
      </w:r>
      <w:r w:rsidR="002A6EFB" w:rsidRPr="00FA6FEC">
        <w:t xml:space="preserve"> et al’s definition</w:t>
      </w:r>
      <w:r w:rsidR="009448BF" w:rsidRPr="00FA6FEC">
        <w:t xml:space="preserve"> of a </w:t>
      </w:r>
      <w:r w:rsidR="002A6EFB" w:rsidRPr="00FA6FEC">
        <w:t xml:space="preserve">PMSAH was </w:t>
      </w:r>
      <w:r w:rsidR="009448BF" w:rsidRPr="00FA6FEC">
        <w:t>adopted in all studies apart from one</w:t>
      </w:r>
      <w:r w:rsidR="007A6ADA" w:rsidRPr="00FA6FEC">
        <w:t xml:space="preserve"> </w:t>
      </w:r>
      <w:r w:rsidR="007A6ADA" w:rsidRPr="00FA6FEC">
        <w:fldChar w:fldCharType="begin">
          <w:fldData xml:space="preserve">PEVuZE5vdGU+PENpdGU+PEF1dGhvcj52YW4gR2lqbjwvQXV0aG9yPjxZZWFyPjE5ODU8L1llYXI+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Q5My03PC9wYWdlcz48dm9s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</w:fldData>
        </w:fldChar>
      </w:r>
      <w:r w:rsidR="00250AB6">
        <w:instrText xml:space="preserve"> ADDIN EN.CITE </w:instrText>
      </w:r>
      <w:r w:rsidR="00250AB6">
        <w:fldChar w:fldCharType="begin">
          <w:fldData xml:space="preserve">PEVuZE5vdGU+PENpdGU+PEF1dGhvcj52YW4gR2lqbjwvQXV0aG9yPjxZZWFyPjE5ODU8L1llYXI+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Q5My03PC9wYWdlcz48dm9s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</w:fldData>
        </w:fldChar>
      </w:r>
      <w:r w:rsidR="00250AB6">
        <w:instrText xml:space="preserve"> ADDIN EN.CITE.DATA </w:instrText>
      </w:r>
      <w:r w:rsidR="00250AB6">
        <w:fldChar w:fldCharType="end"/>
      </w:r>
      <w:r w:rsidR="007A6ADA" w:rsidRPr="00FA6FEC">
        <w:fldChar w:fldCharType="separate"/>
      </w:r>
      <w:r w:rsidR="00250AB6" w:rsidRPr="00250AB6">
        <w:rPr>
          <w:noProof/>
          <w:vertAlign w:val="superscript"/>
        </w:rPr>
        <w:t>4 5</w:t>
      </w:r>
      <w:r w:rsidR="007A6ADA" w:rsidRPr="00FA6FEC">
        <w:fldChar w:fldCharType="end"/>
      </w:r>
      <w:r w:rsidR="009448BF" w:rsidRPr="00FA6FEC">
        <w:t xml:space="preserve">. This study did not state the criteria they used to define PMSAH. The CT brain was </w:t>
      </w:r>
      <w:r w:rsidR="002508D1" w:rsidRPr="00FA6FEC">
        <w:t xml:space="preserve">interpreted and reported </w:t>
      </w:r>
      <w:r w:rsidR="009448BF" w:rsidRPr="00FA6FEC">
        <w:t xml:space="preserve">by </w:t>
      </w:r>
      <w:r w:rsidR="002508D1" w:rsidRPr="00FA6FEC">
        <w:t>two or more neuroradiologists in 96.5%</w:t>
      </w:r>
      <w:r w:rsidR="005702AF" w:rsidRPr="00FA6FEC">
        <w:t xml:space="preserve"> </w:t>
      </w:r>
      <w:r w:rsidR="00611B8D" w:rsidRPr="00FA6FEC">
        <w:t xml:space="preserve">(219/227 with available data) </w:t>
      </w:r>
      <w:r w:rsidR="005702AF" w:rsidRPr="00FA6FEC">
        <w:t xml:space="preserve">of </w:t>
      </w:r>
      <w:r w:rsidR="002508D1" w:rsidRPr="00FA6FEC">
        <w:t xml:space="preserve">patients. </w:t>
      </w:r>
    </w:p>
    <w:tbl>
      <w:tblPr>
        <w:tblStyle w:val="TableGrid"/>
        <w:tblpPr w:leftFromText="180" w:rightFromText="180" w:vertAnchor="text" w:horzAnchor="margin" w:tblpY="-193"/>
        <w:tblW w:w="14170" w:type="dxa"/>
        <w:tblLook w:val="04A0" w:firstRow="1" w:lastRow="0" w:firstColumn="1" w:lastColumn="0" w:noHBand="0" w:noVBand="1"/>
      </w:tblPr>
      <w:tblGrid>
        <w:gridCol w:w="2830"/>
        <w:gridCol w:w="1434"/>
        <w:gridCol w:w="1536"/>
        <w:gridCol w:w="968"/>
        <w:gridCol w:w="1559"/>
        <w:gridCol w:w="1417"/>
        <w:gridCol w:w="1630"/>
        <w:gridCol w:w="1323"/>
        <w:gridCol w:w="1473"/>
      </w:tblGrid>
      <w:tr w:rsidR="00EC0CC0" w:rsidRPr="00F02063" w14:paraId="470DF0E0" w14:textId="77777777" w:rsidTr="00EC0CC0">
        <w:trPr>
          <w:trHeight w:val="416"/>
        </w:trPr>
        <w:tc>
          <w:tcPr>
            <w:tcW w:w="14170" w:type="dxa"/>
            <w:gridSpan w:val="9"/>
            <w:noWrap/>
            <w:vAlign w:val="center"/>
          </w:tcPr>
          <w:p w14:paraId="2536EC24" w14:textId="77777777" w:rsidR="00EC0CC0" w:rsidRPr="00F02063" w:rsidRDefault="00EC0CC0" w:rsidP="00EC0CC0">
            <w:pPr>
              <w:widowControl w:val="0"/>
              <w:tabs>
                <w:tab w:val="left" w:pos="640"/>
              </w:tabs>
              <w:autoSpaceDE w:val="0"/>
              <w:autoSpaceDN w:val="0"/>
              <w:adjustRightInd w:val="0"/>
              <w:spacing w:after="240" w:line="276" w:lineRule="auto"/>
              <w:rPr>
                <w:b/>
                <w:bCs/>
              </w:rPr>
            </w:pPr>
            <w:r w:rsidRPr="00F02063">
              <w:rPr>
                <w:b/>
                <w:bCs/>
              </w:rPr>
              <w:lastRenderedPageBreak/>
              <w:t>Table 2. Study characteristics of the 18 included articles</w:t>
            </w:r>
          </w:p>
        </w:tc>
      </w:tr>
      <w:tr w:rsidR="00EC0CC0" w:rsidRPr="00F02063" w14:paraId="05435C54" w14:textId="77777777" w:rsidTr="00EC0CC0">
        <w:trPr>
          <w:trHeight w:val="2076"/>
        </w:trPr>
        <w:tc>
          <w:tcPr>
            <w:tcW w:w="2830" w:type="dxa"/>
            <w:shd w:val="clear" w:color="auto" w:fill="E5E5E5" w:themeFill="background2" w:themeFillTint="66"/>
            <w:noWrap/>
            <w:vAlign w:val="center"/>
            <w:hideMark/>
          </w:tcPr>
          <w:p w14:paraId="7CDEAC5F" w14:textId="77777777" w:rsidR="00EC0CC0" w:rsidRPr="00F02063" w:rsidRDefault="00EC0CC0" w:rsidP="00EC0CC0">
            <w:pPr>
              <w:widowControl w:val="0"/>
              <w:tabs>
                <w:tab w:val="left" w:pos="640"/>
              </w:tabs>
              <w:autoSpaceDE w:val="0"/>
              <w:autoSpaceDN w:val="0"/>
              <w:adjustRightInd w:val="0"/>
              <w:spacing w:after="240" w:line="276" w:lineRule="auto"/>
              <w:rPr>
                <w:b/>
                <w:bCs/>
              </w:rPr>
            </w:pPr>
            <w:r w:rsidRPr="00F02063">
              <w:rPr>
                <w:b/>
                <w:bCs/>
              </w:rPr>
              <w:t>Study authors</w:t>
            </w:r>
          </w:p>
        </w:tc>
        <w:tc>
          <w:tcPr>
            <w:tcW w:w="1434" w:type="dxa"/>
            <w:shd w:val="clear" w:color="auto" w:fill="E5E5E5" w:themeFill="background2" w:themeFillTint="66"/>
            <w:noWrap/>
            <w:vAlign w:val="center"/>
            <w:hideMark/>
          </w:tcPr>
          <w:p w14:paraId="0587A10A"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Publication year</w:t>
            </w:r>
          </w:p>
        </w:tc>
        <w:tc>
          <w:tcPr>
            <w:tcW w:w="1536" w:type="dxa"/>
            <w:shd w:val="clear" w:color="auto" w:fill="E5E5E5" w:themeFill="background2" w:themeFillTint="66"/>
            <w:noWrap/>
            <w:vAlign w:val="center"/>
            <w:hideMark/>
          </w:tcPr>
          <w:p w14:paraId="3F39BF18"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Study design</w:t>
            </w:r>
          </w:p>
        </w:tc>
        <w:tc>
          <w:tcPr>
            <w:tcW w:w="968" w:type="dxa"/>
            <w:shd w:val="clear" w:color="auto" w:fill="E5E5E5" w:themeFill="background2" w:themeFillTint="66"/>
            <w:noWrap/>
            <w:vAlign w:val="center"/>
            <w:hideMark/>
          </w:tcPr>
          <w:p w14:paraId="2564D9FB"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Setting</w:t>
            </w:r>
          </w:p>
        </w:tc>
        <w:tc>
          <w:tcPr>
            <w:tcW w:w="1559" w:type="dxa"/>
            <w:shd w:val="clear" w:color="auto" w:fill="E5E5E5" w:themeFill="background2" w:themeFillTint="66"/>
            <w:noWrap/>
            <w:vAlign w:val="center"/>
            <w:hideMark/>
          </w:tcPr>
          <w:p w14:paraId="290B38FE"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Study period</w:t>
            </w:r>
          </w:p>
        </w:tc>
        <w:tc>
          <w:tcPr>
            <w:tcW w:w="1417" w:type="dxa"/>
            <w:shd w:val="clear" w:color="auto" w:fill="E5E5E5" w:themeFill="background2" w:themeFillTint="66"/>
            <w:noWrap/>
            <w:vAlign w:val="center"/>
            <w:hideMark/>
          </w:tcPr>
          <w:p w14:paraId="2E9634B4"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N. of CTA negative PMSAH patients</w:t>
            </w:r>
          </w:p>
        </w:tc>
        <w:tc>
          <w:tcPr>
            <w:tcW w:w="1630" w:type="dxa"/>
            <w:shd w:val="clear" w:color="auto" w:fill="E5E5E5" w:themeFill="background2" w:themeFillTint="66"/>
            <w:noWrap/>
            <w:vAlign w:val="center"/>
            <w:hideMark/>
          </w:tcPr>
          <w:p w14:paraId="53709B5B"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Median/mean age (yrs.)</w:t>
            </w:r>
          </w:p>
        </w:tc>
        <w:tc>
          <w:tcPr>
            <w:tcW w:w="1323" w:type="dxa"/>
            <w:shd w:val="clear" w:color="auto" w:fill="E5E5E5" w:themeFill="background2" w:themeFillTint="66"/>
            <w:noWrap/>
            <w:vAlign w:val="center"/>
            <w:hideMark/>
          </w:tcPr>
          <w:p w14:paraId="2204D438"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Female: male</w:t>
            </w:r>
          </w:p>
        </w:tc>
        <w:tc>
          <w:tcPr>
            <w:tcW w:w="1473" w:type="dxa"/>
            <w:shd w:val="clear" w:color="auto" w:fill="E5E5E5" w:themeFill="background2" w:themeFillTint="66"/>
            <w:noWrap/>
            <w:vAlign w:val="center"/>
            <w:hideMark/>
          </w:tcPr>
          <w:p w14:paraId="2E4E19DF" w14:textId="77777777" w:rsidR="00EC0CC0" w:rsidRPr="00F02063" w:rsidRDefault="00EC0CC0" w:rsidP="00EC0CC0">
            <w:pPr>
              <w:widowControl w:val="0"/>
              <w:tabs>
                <w:tab w:val="left" w:pos="640"/>
              </w:tabs>
              <w:autoSpaceDE w:val="0"/>
              <w:autoSpaceDN w:val="0"/>
              <w:adjustRightInd w:val="0"/>
              <w:spacing w:after="240" w:line="276" w:lineRule="auto"/>
              <w:jc w:val="center"/>
              <w:rPr>
                <w:b/>
                <w:bCs/>
              </w:rPr>
            </w:pPr>
            <w:r w:rsidRPr="00F02063">
              <w:rPr>
                <w:b/>
                <w:bCs/>
              </w:rPr>
              <w:t>N of PMSAH patients examined by at least one DSA</w:t>
            </w:r>
          </w:p>
        </w:tc>
      </w:tr>
      <w:tr w:rsidR="00EC0CC0" w:rsidRPr="00F02063" w14:paraId="3A88B407" w14:textId="77777777" w:rsidTr="00EC0CC0">
        <w:trPr>
          <w:trHeight w:val="20"/>
        </w:trPr>
        <w:tc>
          <w:tcPr>
            <w:tcW w:w="2830" w:type="dxa"/>
            <w:shd w:val="clear" w:color="auto" w:fill="E5E5E5" w:themeFill="background2" w:themeFillTint="66"/>
            <w:noWrap/>
            <w:vAlign w:val="center"/>
            <w:hideMark/>
          </w:tcPr>
          <w:p w14:paraId="0439AD9A" w14:textId="6E17FAFF" w:rsidR="00EC0CC0" w:rsidRPr="00F02063" w:rsidRDefault="00EC0CC0" w:rsidP="00250AB6">
            <w:pPr>
              <w:widowControl w:val="0"/>
              <w:tabs>
                <w:tab w:val="left" w:pos="640"/>
              </w:tabs>
              <w:autoSpaceDE w:val="0"/>
              <w:autoSpaceDN w:val="0"/>
              <w:adjustRightInd w:val="0"/>
              <w:spacing w:after="240" w:line="276" w:lineRule="auto"/>
            </w:pPr>
            <w:r w:rsidRPr="00F02063">
              <w:t>Huttner at al.</w:t>
            </w:r>
            <w:r w:rsidRPr="00F02063">
              <w:fldChar w:fldCharType="begin"/>
            </w:r>
            <w:r w:rsidR="00250AB6">
              <w:instrText xml:space="preserve"> ADDIN EN.CITE &lt;EndNote&gt;&lt;Cite&gt;&lt;Author&gt;Huttner&lt;/Author&gt;&lt;Year&gt;2006&lt;/Year&gt;&lt;RecNum&gt;1286&lt;/RecNum&gt;&lt;DisplayText&gt;&lt;style face="superscript"&gt;15&lt;/style&gt;&lt;/DisplayText&gt;&lt;record&gt;&lt;rec-number&gt;1286&lt;/rec-number&gt;&lt;foreign-keys&gt;&lt;key app="EN" db-id="pvrvw0ewdazrs9evar6vtpe5ax59es9a00xx" timestamp="1532355555"&gt;1286&lt;/key&gt;&lt;/foreign-keys&gt;&lt;ref-type name="Journal Article"&gt;17&lt;/ref-type&gt;&lt;contributors&gt;&lt;authors&gt;&lt;author&gt;Huttner, H. B.&lt;/author&gt;&lt;author&gt;Hartmann, M.&lt;/author&gt;&lt;author&gt;Kohrmann, M.&lt;/author&gt;&lt;author&gt;Neher, M.&lt;/author&gt;&lt;author&gt;Stippich, C.&lt;/author&gt;&lt;author&gt;Hahnel, S.&lt;/author&gt;&lt;author&gt;Kress, B.&lt;/author&gt;&lt;/authors&gt;&lt;/contributors&gt;&lt;titles&gt;&lt;title&gt;Repeated digital substraction angiography after perimesencephalic subarachnoid hemorrhage?&lt;/title&gt;&lt;secondary-title&gt;Journal of neuroradiology. Journal de neuroradiologie&lt;/secondary-title&gt;&lt;/titles&gt;&lt;periodical&gt;&lt;full-title&gt;Journal of neuroradiology. Journal de neuroradiologie&lt;/full-title&gt;&lt;/periodical&gt;&lt;pages&gt;87-9&lt;/pages&gt;&lt;volume&gt;33&lt;/volume&gt;&lt;number&gt;2&lt;/number&gt;&lt;section&gt;Huttner, H B. Department of Neuroradiology, University of Heidelberg, INF 400, 69120 Heidelberg, Germany. hagen.huttner@neuro.imed.uni-erlangen.de&lt;/section&gt;&lt;keywords&gt;&lt;keyword&gt;*Angiography, Digital Subtraction&lt;/keyword&gt;&lt;keyword&gt;*Cerebral Angiography/mt [Methods]&lt;/keyword&gt;&lt;keyword&gt;Contrast Media&lt;/keyword&gt;&lt;keyword&gt;Humans&lt;/keyword&gt;&lt;keyword&gt;Iopamidol/aa [Analogs &amp;amp; Derivatives]&lt;/keyword&gt;&lt;keyword&gt;*Mesencephalon/dg [Diagnostic Imaging]&lt;/keyword&gt;&lt;keyword&gt;Retrospective Studies&lt;/keyword&gt;&lt;keyword&gt;*Subarachnoid Hemorrhage/dg [Diagnostic Imaging]&lt;/keyword&gt;&lt;keyword&gt;Tomography, X-Ray Computed&lt;/keyword&gt;&lt;/keywords&gt;&lt;dates&gt;&lt;year&gt;2006&lt;/year&gt;&lt;/dates&gt;&lt;pub-location&gt;France&lt;/pub-location&gt;&lt;isbn&gt;0150-9861&lt;/isbn&gt;&lt;urls&gt;&lt;related-urls&gt;&lt;url&gt;http://ovidsp.ovid.com/ovidweb.cgi?T=JS&amp;amp;PAGE=reference&amp;amp;D=med5&amp;amp;NEWS=N&amp;amp;AN=16733421&lt;/url&gt;&lt;/related-urls&gt;&lt;/urls&gt;&lt;/record&gt;&lt;/Cite&gt;&lt;/EndNote&gt;</w:instrText>
            </w:r>
            <w:r w:rsidRPr="00F02063">
              <w:fldChar w:fldCharType="separate"/>
            </w:r>
            <w:r w:rsidR="00250AB6" w:rsidRPr="00250AB6">
              <w:rPr>
                <w:noProof/>
                <w:vertAlign w:val="superscript"/>
              </w:rPr>
              <w:t>15</w:t>
            </w:r>
            <w:r w:rsidRPr="00F02063">
              <w:fldChar w:fldCharType="end"/>
            </w:r>
          </w:p>
        </w:tc>
        <w:tc>
          <w:tcPr>
            <w:tcW w:w="1434" w:type="dxa"/>
            <w:noWrap/>
            <w:vAlign w:val="center"/>
            <w:hideMark/>
          </w:tcPr>
          <w:p w14:paraId="33C5B16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6</w:t>
            </w:r>
          </w:p>
        </w:tc>
        <w:tc>
          <w:tcPr>
            <w:tcW w:w="1536" w:type="dxa"/>
            <w:noWrap/>
            <w:vAlign w:val="center"/>
            <w:hideMark/>
          </w:tcPr>
          <w:p w14:paraId="4234A38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Prospective</w:t>
            </w:r>
          </w:p>
        </w:tc>
        <w:tc>
          <w:tcPr>
            <w:tcW w:w="968" w:type="dxa"/>
            <w:noWrap/>
            <w:vAlign w:val="center"/>
            <w:hideMark/>
          </w:tcPr>
          <w:p w14:paraId="787322D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740CDBB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0 - 2004</w:t>
            </w:r>
          </w:p>
        </w:tc>
        <w:tc>
          <w:tcPr>
            <w:tcW w:w="1417" w:type="dxa"/>
            <w:noWrap/>
            <w:vAlign w:val="center"/>
            <w:hideMark/>
          </w:tcPr>
          <w:p w14:paraId="2C56B3B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64</w:t>
            </w:r>
          </w:p>
        </w:tc>
        <w:tc>
          <w:tcPr>
            <w:tcW w:w="1630" w:type="dxa"/>
            <w:noWrap/>
            <w:vAlign w:val="center"/>
            <w:hideMark/>
          </w:tcPr>
          <w:p w14:paraId="1538FCB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46431F9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1820B9E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64</w:t>
            </w:r>
          </w:p>
        </w:tc>
      </w:tr>
      <w:tr w:rsidR="00EC0CC0" w:rsidRPr="00F02063" w14:paraId="24996FE5" w14:textId="77777777" w:rsidTr="00EC0CC0">
        <w:trPr>
          <w:trHeight w:val="20"/>
        </w:trPr>
        <w:tc>
          <w:tcPr>
            <w:tcW w:w="2830" w:type="dxa"/>
            <w:shd w:val="clear" w:color="auto" w:fill="E5E5E5" w:themeFill="background2" w:themeFillTint="66"/>
            <w:noWrap/>
            <w:vAlign w:val="center"/>
            <w:hideMark/>
          </w:tcPr>
          <w:p w14:paraId="296F339B" w14:textId="199B0398" w:rsidR="00EC0CC0" w:rsidRPr="00F02063" w:rsidRDefault="00EC0CC0" w:rsidP="00250AB6">
            <w:pPr>
              <w:widowControl w:val="0"/>
              <w:tabs>
                <w:tab w:val="left" w:pos="640"/>
              </w:tabs>
              <w:autoSpaceDE w:val="0"/>
              <w:autoSpaceDN w:val="0"/>
              <w:adjustRightInd w:val="0"/>
              <w:spacing w:after="240" w:line="276" w:lineRule="auto"/>
            </w:pPr>
            <w:r w:rsidRPr="00F02063">
              <w:t>Kershenovich et al.</w:t>
            </w:r>
            <w:r w:rsidRPr="00F02063">
              <w:fldChar w:fldCharType="begin"/>
            </w:r>
            <w:r w:rsidR="00250AB6">
              <w:instrText xml:space="preserve"> ADDIN EN.CITE &lt;EndNote&gt;&lt;Cite&gt;&lt;Author&gt;Kershenovich&lt;/Author&gt;&lt;Year&gt;2006&lt;/Year&gt;&lt;RecNum&gt;1285&lt;/RecNum&gt;&lt;DisplayText&gt;&lt;style face="superscript"&gt;16&lt;/style&gt;&lt;/DisplayText&gt;&lt;record&gt;&lt;rec-number&gt;1285&lt;/rec-number&gt;&lt;foreign-keys&gt;&lt;key app="EN" db-id="pvrvw0ewdazrs9evar6vtpe5ax59es9a00xx" timestamp="1532355555"&gt;1285&lt;/key&gt;&lt;/foreign-keys&gt;&lt;ref-type name="Journal Article"&gt;17&lt;/ref-type&gt;&lt;contributors&gt;&lt;authors&gt;&lt;author&gt;Kershenovich, Amir&lt;/author&gt;&lt;author&gt;Rappaport, Zavi H.&lt;/author&gt;&lt;author&gt;Maimon, Shimon&lt;/author&gt;&lt;/authors&gt;&lt;/contributors&gt;&lt;titles&gt;&lt;title&gt;Brain computed tomography angiographic scans as the sole diagnostic examination for excluding aneurysms in patients with perimesencephalic subarachnoid hemorrhage&lt;/title&gt;&lt;secondary-title&gt;Neurosurgery&lt;/secondary-title&gt;&lt;/titles&gt;&lt;periodical&gt;&lt;full-title&gt;Neurosurgery&lt;/full-title&gt;&lt;abbr-1&gt;Neurosurgery&lt;/abbr-1&gt;&lt;/periodical&gt;&lt;pages&gt;798-2&lt;/pages&gt;&lt;volume&gt;59&lt;/volume&gt;&lt;number&gt;4&lt;/number&gt;&lt;section&gt;Kershenovich, Amir. Department of Neurosurgery, Rabin Medical Center, Petah Tikvah, Israel.&lt;/section&gt;&lt;keywords&gt;&lt;keyword&gt;Adult&lt;/keyword&gt;&lt;keyword&gt;Aged&lt;/keyword&gt;&lt;keyword&gt;Angiography, Digital Subtraction&lt;/keyword&gt;&lt;keyword&gt;*Brain/dg [Diagnostic Imaging]&lt;/keyword&gt;&lt;keyword&gt;Cerebral Angiography/st [Standards]&lt;/keyword&gt;&lt;keyword&gt;*Cerebral Angiography&lt;/keyword&gt;&lt;keyword&gt;Female&lt;/keyword&gt;&lt;keyword&gt;Humans&lt;/keyword&gt;&lt;keyword&gt;*Intracranial Aneurysm/co [Complications]&lt;/keyword&gt;&lt;keyword&gt;*Intracranial Aneurysm/dg [Diagnostic Imaging]&lt;/keyword&gt;&lt;keyword&gt;Male&lt;/keyword&gt;&lt;keyword&gt;*Mesencephalon&lt;/keyword&gt;&lt;keyword&gt;Middle Aged&lt;/keyword&gt;&lt;keyword&gt;Retrospective Studies&lt;/keyword&gt;&lt;keyword&gt;*Subarachnoid Hemorrhage/co [Complications]&lt;/keyword&gt;&lt;keyword&gt;Tomography, X-Ray Computed/st [Standards]&lt;/keyword&gt;&lt;keyword&gt;*Tomography, X-Ray Computed&lt;/keyword&gt;&lt;/keywords&gt;&lt;dates&gt;&lt;year&gt;2006&lt;/year&gt;&lt;/dates&gt;&lt;pub-location&gt;United States&lt;/pub-location&gt;&lt;isbn&gt;1524-4040&amp;#xD;0148-396X&lt;/isbn&gt;&lt;urls&gt;&lt;related-urls&gt;&lt;url&gt;http://ovidsp.ovid.com/ovidweb.cgi?T=JS&amp;amp;PAGE=reference&amp;amp;D=med5&amp;amp;NEWS=N&amp;amp;AN=16915122&lt;/url&gt;&lt;/related-urls&gt;&lt;/urls&gt;&lt;/record&gt;&lt;/Cite&gt;&lt;/EndNote&gt;</w:instrText>
            </w:r>
            <w:r w:rsidRPr="00F02063">
              <w:fldChar w:fldCharType="separate"/>
            </w:r>
            <w:r w:rsidR="00250AB6" w:rsidRPr="00250AB6">
              <w:rPr>
                <w:noProof/>
                <w:vertAlign w:val="superscript"/>
              </w:rPr>
              <w:t>16</w:t>
            </w:r>
            <w:r w:rsidRPr="00F02063">
              <w:fldChar w:fldCharType="end"/>
            </w:r>
          </w:p>
        </w:tc>
        <w:tc>
          <w:tcPr>
            <w:tcW w:w="1434" w:type="dxa"/>
            <w:noWrap/>
            <w:vAlign w:val="center"/>
            <w:hideMark/>
          </w:tcPr>
          <w:p w14:paraId="2A1B8A97"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6</w:t>
            </w:r>
          </w:p>
        </w:tc>
        <w:tc>
          <w:tcPr>
            <w:tcW w:w="1536" w:type="dxa"/>
            <w:noWrap/>
            <w:vAlign w:val="center"/>
            <w:hideMark/>
          </w:tcPr>
          <w:p w14:paraId="7DA08F0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139D01E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095DB68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1 - 2005</w:t>
            </w:r>
          </w:p>
        </w:tc>
        <w:tc>
          <w:tcPr>
            <w:tcW w:w="1417" w:type="dxa"/>
            <w:noWrap/>
            <w:vAlign w:val="center"/>
            <w:hideMark/>
          </w:tcPr>
          <w:p w14:paraId="6B30562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1</w:t>
            </w:r>
          </w:p>
        </w:tc>
        <w:tc>
          <w:tcPr>
            <w:tcW w:w="1630" w:type="dxa"/>
            <w:noWrap/>
            <w:vAlign w:val="center"/>
            <w:hideMark/>
          </w:tcPr>
          <w:p w14:paraId="3866BCD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52.5/52.2</w:t>
            </w:r>
          </w:p>
        </w:tc>
        <w:tc>
          <w:tcPr>
            <w:tcW w:w="1323" w:type="dxa"/>
            <w:noWrap/>
            <w:vAlign w:val="center"/>
            <w:hideMark/>
          </w:tcPr>
          <w:p w14:paraId="58682CE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6:4</w:t>
            </w:r>
          </w:p>
        </w:tc>
        <w:tc>
          <w:tcPr>
            <w:tcW w:w="1473" w:type="dxa"/>
            <w:noWrap/>
            <w:vAlign w:val="center"/>
            <w:hideMark/>
          </w:tcPr>
          <w:p w14:paraId="2F8F396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0</w:t>
            </w:r>
          </w:p>
        </w:tc>
      </w:tr>
      <w:tr w:rsidR="00EC0CC0" w:rsidRPr="00F02063" w14:paraId="403F822F" w14:textId="77777777" w:rsidTr="00EC0CC0">
        <w:trPr>
          <w:trHeight w:val="20"/>
        </w:trPr>
        <w:tc>
          <w:tcPr>
            <w:tcW w:w="2830" w:type="dxa"/>
            <w:shd w:val="clear" w:color="auto" w:fill="E5E5E5" w:themeFill="background2" w:themeFillTint="66"/>
            <w:noWrap/>
            <w:vAlign w:val="center"/>
            <w:hideMark/>
          </w:tcPr>
          <w:p w14:paraId="2D66715E" w14:textId="23153BDD" w:rsidR="00EC0CC0" w:rsidRPr="00F02063" w:rsidRDefault="00EC0CC0" w:rsidP="00250AB6">
            <w:pPr>
              <w:widowControl w:val="0"/>
              <w:tabs>
                <w:tab w:val="left" w:pos="640"/>
              </w:tabs>
              <w:autoSpaceDE w:val="0"/>
              <w:autoSpaceDN w:val="0"/>
              <w:adjustRightInd w:val="0"/>
              <w:spacing w:after="240" w:line="276" w:lineRule="auto"/>
            </w:pPr>
            <w:r w:rsidRPr="00F02063">
              <w:t>Westerlaan et al.</w:t>
            </w:r>
            <w:r w:rsidRPr="00F02063">
              <w:fldChar w:fldCharType="begin"/>
            </w:r>
            <w:r w:rsidR="00250AB6">
              <w:instrText xml:space="preserve"> ADDIN EN.CITE &lt;EndNote&gt;&lt;Cite&gt;&lt;Author&gt;Westerlaan&lt;/Author&gt;&lt;Year&gt;2007&lt;/Year&gt;&lt;RecNum&gt;1960&lt;/RecNum&gt;&lt;DisplayText&gt;&lt;style face="superscript"&gt;17&lt;/style&gt;&lt;/DisplayText&gt;&lt;record&gt;&lt;rec-number&gt;1960&lt;/rec-number&gt;&lt;foreign-keys&gt;&lt;key app="EN" db-id="50v5x5e2rfp0sbez0eoxadwaffp29rfxdzsw" timestamp="1538514141"&gt;1960&lt;/key&gt;&lt;/foreign-keys&gt;&lt;ref-type name="Journal Article"&gt;17&lt;/ref-type&gt;&lt;contributors&gt;&lt;authors&gt;&lt;author&gt;Westerlaan, H. E.&lt;/author&gt;&lt;author&gt;Gravendeel, J.&lt;/author&gt;&lt;author&gt;Fiore, D.&lt;/author&gt;&lt;author&gt;Metzemaekers, J. D. M.&lt;/author&gt;&lt;author&gt;Groen, R. J. M.&lt;/author&gt;&lt;author&gt;Mooij, J. J. A.&lt;/author&gt;&lt;author&gt;Oudkerk, M.&lt;/author&gt;&lt;/authors&gt;&lt;/contributors&gt;&lt;auth-address&gt;Department of Radiology, University Medical Center Groningen, Post Box 30.001, Hanzeplein 1, 9700 RB Groningen, The NetherlandsDepartment of Neurosurgery, University Medical Center Groningen, Post Box 30.001, Hanzeplein 1, 9700 RB Groningen, The Netherlands&lt;/auth-address&gt;&lt;titles&gt;&lt;title&gt;Multislice CT angiography in the selection of patients with ruptured intracranial aneurysms suitable for clipping or coiling&lt;/title&gt;&lt;secondary-title&gt;Neuroradiology&lt;/secondary-title&gt;&lt;/titles&gt;&lt;periodical&gt;&lt;full-title&gt;Neuroradiology&lt;/full-title&gt;&lt;/periodical&gt;&lt;pages&gt;997-1007&lt;/pages&gt;&lt;volume&gt;49&lt;/volume&gt;&lt;number&gt;12&lt;/number&gt;&lt;dates&gt;&lt;year&gt;2007&lt;/year&gt;&lt;/dates&gt;&lt;isbn&gt;0028-3940 (Print)1432-1920 (Electronic)&lt;/isbn&gt;&lt;accession-num&gt;17891387&lt;/accession-num&gt;&lt;urls&gt;&lt;related-urls&gt;&lt;url&gt;http://dx.doi.org/10.1007/s00234-007-0293-2&lt;/url&gt;&lt;/related-urls&gt;&lt;/urls&gt;&lt;electronic-resource-num&gt;10.1007/s00234-007-0293-2&lt;/electronic-resource-num&gt;&lt;language&gt;eng&lt;/language&gt;&lt;/record&gt;&lt;/Cite&gt;&lt;/EndNote&gt;</w:instrText>
            </w:r>
            <w:r w:rsidRPr="00F02063">
              <w:fldChar w:fldCharType="separate"/>
            </w:r>
            <w:r w:rsidR="00250AB6" w:rsidRPr="00250AB6">
              <w:rPr>
                <w:noProof/>
                <w:vertAlign w:val="superscript"/>
              </w:rPr>
              <w:t>17</w:t>
            </w:r>
            <w:r w:rsidRPr="00F02063">
              <w:fldChar w:fldCharType="end"/>
            </w:r>
          </w:p>
        </w:tc>
        <w:tc>
          <w:tcPr>
            <w:tcW w:w="1434" w:type="dxa"/>
            <w:noWrap/>
            <w:vAlign w:val="center"/>
            <w:hideMark/>
          </w:tcPr>
          <w:p w14:paraId="4E18006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7</w:t>
            </w:r>
          </w:p>
        </w:tc>
        <w:tc>
          <w:tcPr>
            <w:tcW w:w="1536" w:type="dxa"/>
            <w:noWrap/>
            <w:vAlign w:val="center"/>
            <w:hideMark/>
          </w:tcPr>
          <w:p w14:paraId="09D581A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5EDAFF7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12883DD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3 - 2006</w:t>
            </w:r>
          </w:p>
        </w:tc>
        <w:tc>
          <w:tcPr>
            <w:tcW w:w="1417" w:type="dxa"/>
            <w:noWrap/>
            <w:vAlign w:val="center"/>
            <w:hideMark/>
          </w:tcPr>
          <w:p w14:paraId="0FBA573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30</w:t>
            </w:r>
          </w:p>
        </w:tc>
        <w:tc>
          <w:tcPr>
            <w:tcW w:w="1630" w:type="dxa"/>
            <w:noWrap/>
            <w:vAlign w:val="center"/>
            <w:hideMark/>
          </w:tcPr>
          <w:p w14:paraId="7AB0FCE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72E3D40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294B13B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30</w:t>
            </w:r>
          </w:p>
        </w:tc>
      </w:tr>
      <w:tr w:rsidR="00EC0CC0" w:rsidRPr="00F02063" w14:paraId="60AD54E5" w14:textId="77777777" w:rsidTr="00EC0CC0">
        <w:trPr>
          <w:trHeight w:val="20"/>
        </w:trPr>
        <w:tc>
          <w:tcPr>
            <w:tcW w:w="2830" w:type="dxa"/>
            <w:shd w:val="clear" w:color="auto" w:fill="E5E5E5" w:themeFill="background2" w:themeFillTint="66"/>
            <w:noWrap/>
            <w:vAlign w:val="center"/>
            <w:hideMark/>
          </w:tcPr>
          <w:p w14:paraId="5F721BD7" w14:textId="2EA34636" w:rsidR="00EC0CC0" w:rsidRPr="00F02063" w:rsidRDefault="00EC0CC0" w:rsidP="00250AB6">
            <w:pPr>
              <w:widowControl w:val="0"/>
              <w:tabs>
                <w:tab w:val="left" w:pos="640"/>
              </w:tabs>
              <w:autoSpaceDE w:val="0"/>
              <w:autoSpaceDN w:val="0"/>
              <w:adjustRightInd w:val="0"/>
              <w:spacing w:after="240" w:line="276" w:lineRule="auto"/>
            </w:pPr>
            <w:r w:rsidRPr="00F02063">
              <w:t>Agid et al.</w:t>
            </w:r>
            <w:r w:rsidRPr="00F02063">
              <w:fldChar w:fldCharType="begin">
                <w:fldData xml:space="preserve">PEVuZE5vdGU+PENpdGU+PEF1dGhvcj5BZ2lkPC9BdXRob3I+PFllYXI+MjAxMDwvWWVhcj48UmVj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</w:fldData>
              </w:fldChar>
            </w:r>
            <w:r w:rsidR="00250AB6">
              <w:instrText xml:space="preserve"> ADDIN EN.CITE </w:instrText>
            </w:r>
            <w:r w:rsidR="00250AB6">
              <w:fldChar w:fldCharType="begin">
                <w:fldData xml:space="preserve">PEVuZE5vdGU+PENpdGU+PEF1dGhvcj5BZ2lkPC9BdXRob3I+PFllYXI+MjAxMDwvWWVhcj48UmVj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18</w:t>
            </w:r>
            <w:r w:rsidRPr="00F02063">
              <w:fldChar w:fldCharType="end"/>
            </w:r>
          </w:p>
        </w:tc>
        <w:tc>
          <w:tcPr>
            <w:tcW w:w="1434" w:type="dxa"/>
            <w:noWrap/>
            <w:vAlign w:val="center"/>
            <w:hideMark/>
          </w:tcPr>
          <w:p w14:paraId="37A2EDF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0</w:t>
            </w:r>
          </w:p>
        </w:tc>
        <w:tc>
          <w:tcPr>
            <w:tcW w:w="1536" w:type="dxa"/>
            <w:noWrap/>
            <w:vAlign w:val="center"/>
            <w:hideMark/>
          </w:tcPr>
          <w:p w14:paraId="00909F16"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4733CDD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MC</w:t>
            </w:r>
          </w:p>
        </w:tc>
        <w:tc>
          <w:tcPr>
            <w:tcW w:w="1559" w:type="dxa"/>
            <w:noWrap/>
            <w:vAlign w:val="center"/>
            <w:hideMark/>
          </w:tcPr>
          <w:p w14:paraId="296D339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5 - 2009</w:t>
            </w:r>
          </w:p>
        </w:tc>
        <w:tc>
          <w:tcPr>
            <w:tcW w:w="1417" w:type="dxa"/>
            <w:noWrap/>
            <w:vAlign w:val="center"/>
            <w:hideMark/>
          </w:tcPr>
          <w:p w14:paraId="5D61BFF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93</w:t>
            </w:r>
          </w:p>
        </w:tc>
        <w:tc>
          <w:tcPr>
            <w:tcW w:w="1630" w:type="dxa"/>
            <w:noWrap/>
            <w:vAlign w:val="center"/>
            <w:hideMark/>
          </w:tcPr>
          <w:p w14:paraId="0A0D32F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37698407"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65FAC6E6"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93</w:t>
            </w:r>
          </w:p>
        </w:tc>
      </w:tr>
      <w:tr w:rsidR="00EC0CC0" w:rsidRPr="00F02063" w14:paraId="4067F31A" w14:textId="77777777" w:rsidTr="00EC0CC0">
        <w:trPr>
          <w:trHeight w:val="20"/>
        </w:trPr>
        <w:tc>
          <w:tcPr>
            <w:tcW w:w="2830" w:type="dxa"/>
            <w:shd w:val="clear" w:color="auto" w:fill="E5E5E5" w:themeFill="background2" w:themeFillTint="66"/>
            <w:noWrap/>
            <w:vAlign w:val="center"/>
            <w:hideMark/>
          </w:tcPr>
          <w:p w14:paraId="749ED23E" w14:textId="63B6671D" w:rsidR="00EC0CC0" w:rsidRPr="00F02063" w:rsidRDefault="00EC0CC0" w:rsidP="00250AB6">
            <w:pPr>
              <w:widowControl w:val="0"/>
              <w:tabs>
                <w:tab w:val="left" w:pos="640"/>
              </w:tabs>
              <w:autoSpaceDE w:val="0"/>
              <w:autoSpaceDN w:val="0"/>
              <w:adjustRightInd w:val="0"/>
              <w:spacing w:after="240" w:line="276" w:lineRule="auto"/>
            </w:pPr>
            <w:r w:rsidRPr="00F02063">
              <w:t>Cruz et al.</w:t>
            </w:r>
            <w:r w:rsidRPr="00F02063">
              <w:fldChar w:fldCharType="begin"/>
            </w:r>
            <w:r w:rsidR="00250AB6">
              <w:instrText xml:space="preserve"> ADDIN EN.CITE &lt;EndNote&gt;&lt;Cite&gt;&lt;Author&gt;Cruz&lt;/Author&gt;&lt;Year&gt;2011&lt;/Year&gt;&lt;RecNum&gt;1275&lt;/RecNum&gt;&lt;DisplayText&gt;&lt;style face="superscript"&gt;19&lt;/style&gt;&lt;/DisplayText&gt;&lt;record&gt;&lt;rec-number&gt;1275&lt;/rec-number&gt;&lt;foreign-keys&gt;&lt;key app="EN" db-id="pvrvw0ewdazrs9evar6vtpe5ax59es9a00xx" timestamp="1532355555"&gt;1275&lt;/key&gt;&lt;/foreign-keys&gt;&lt;ref-type name="Journal Article"&gt;17&lt;/ref-type&gt;&lt;contributors&gt;&lt;authors&gt;&lt;author&gt;Cruz, Juan Pablo&lt;/author&gt;&lt;author&gt;Sarma, Dipanka&lt;/author&gt;&lt;author&gt;Noel de Tilly, Lyne&lt;/author&gt;&lt;/authors&gt;&lt;/contributors&gt;&lt;titles&gt;&lt;title&gt;Perimesencephalic subarachnoid hemorrhage: when to stop imaging?&lt;/title&gt;&lt;secondary-title&gt;Emergency radiology&lt;/secondary-title&gt;&lt;/titles&gt;&lt;periodical&gt;&lt;full-title&gt;Emergency radiology&lt;/full-title&gt;&lt;/periodical&gt;&lt;pages&gt;197-202&lt;/pages&gt;&lt;volume&gt;18&lt;/volume&gt;&lt;number&gt;3&lt;/number&gt;&lt;section&gt;Cruz, Juan Pablo. Department of Medical Imaging, University of Toronto, 150 College Street, Toronto, Ontario, Canada.&lt;/section&gt;&lt;keywords&gt;&lt;keyword&gt;Adult&lt;/keyword&gt;&lt;keyword&gt;Aged&lt;/keyword&gt;&lt;keyword&gt;Aneurysm/di [Diagnosis]&lt;/keyword&gt;&lt;keyword&gt;Angiography, Digital Subtraction&lt;/keyword&gt;&lt;keyword&gt;False Negative Reactions&lt;/keyword&gt;&lt;keyword&gt;Female&lt;/keyword&gt;&lt;keyword&gt;Humans&lt;/keyword&gt;&lt;keyword&gt;Male&lt;/keyword&gt;&lt;keyword&gt;*Mesencephalon/dg [Diagnostic Imaging]&lt;/keyword&gt;&lt;keyword&gt;Mesencephalon/pa [Pathology]&lt;/keyword&gt;&lt;keyword&gt;Middle Aged&lt;/keyword&gt;&lt;keyword&gt;Observer Variation&lt;/keyword&gt;&lt;keyword&gt;Retrospective Studies&lt;/keyword&gt;&lt;keyword&gt;Subarachnoid Hemorrhage/dg [Diagnostic Imaging]&lt;/keyword&gt;&lt;keyword&gt;Subarachnoid Hemorrhage/pa [Pathology]&lt;/keyword&gt;&lt;keyword&gt;*Subarachnoid Hemorrhage&lt;/keyword&gt;&lt;/keywords&gt;&lt;dates&gt;&lt;year&gt;2011&lt;/year&gt;&lt;/dates&gt;&lt;pub-location&gt;United States&lt;/pub-location&gt;&lt;isbn&gt;1438-1435&amp;#xD;1070-3004&lt;/isbn&gt;&lt;urls&gt;&lt;related-urls&gt;&lt;url&gt;http://ovidsp.ovid.com/ovidweb.cgi?T=JS&amp;amp;PAGE=reference&amp;amp;D=med7&amp;amp;NEWS=N&amp;amp;AN=21360167&lt;/url&gt;&lt;/related-urls&gt;&lt;/urls&gt;&lt;electronic-resource-num&gt;https://dx.doi.org/10.1007/s10140-011-0939-6&lt;/electronic-resource-num&gt;&lt;/record&gt;&lt;/Cite&gt;&lt;/EndNote&gt;</w:instrText>
            </w:r>
            <w:r w:rsidRPr="00F02063">
              <w:fldChar w:fldCharType="separate"/>
            </w:r>
            <w:r w:rsidR="00250AB6" w:rsidRPr="00250AB6">
              <w:rPr>
                <w:noProof/>
                <w:vertAlign w:val="superscript"/>
              </w:rPr>
              <w:t>19</w:t>
            </w:r>
            <w:r w:rsidRPr="00F02063">
              <w:fldChar w:fldCharType="end"/>
            </w:r>
          </w:p>
        </w:tc>
        <w:tc>
          <w:tcPr>
            <w:tcW w:w="1434" w:type="dxa"/>
            <w:noWrap/>
            <w:vAlign w:val="center"/>
            <w:hideMark/>
          </w:tcPr>
          <w:p w14:paraId="0BF49AC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1</w:t>
            </w:r>
          </w:p>
        </w:tc>
        <w:tc>
          <w:tcPr>
            <w:tcW w:w="1536" w:type="dxa"/>
            <w:noWrap/>
            <w:vAlign w:val="center"/>
            <w:hideMark/>
          </w:tcPr>
          <w:p w14:paraId="41E34AC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47B8260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7E98D3A7"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6 - 2010</w:t>
            </w:r>
          </w:p>
        </w:tc>
        <w:tc>
          <w:tcPr>
            <w:tcW w:w="1417" w:type="dxa"/>
            <w:noWrap/>
            <w:vAlign w:val="center"/>
            <w:hideMark/>
          </w:tcPr>
          <w:p w14:paraId="47FCB57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41</w:t>
            </w:r>
          </w:p>
        </w:tc>
        <w:tc>
          <w:tcPr>
            <w:tcW w:w="1630" w:type="dxa"/>
            <w:noWrap/>
            <w:vAlign w:val="center"/>
            <w:hideMark/>
          </w:tcPr>
          <w:p w14:paraId="44C9689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49.9</w:t>
            </w:r>
          </w:p>
        </w:tc>
        <w:tc>
          <w:tcPr>
            <w:tcW w:w="1323" w:type="dxa"/>
            <w:noWrap/>
            <w:vAlign w:val="center"/>
            <w:hideMark/>
          </w:tcPr>
          <w:p w14:paraId="7DBF7AE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7:24</w:t>
            </w:r>
          </w:p>
        </w:tc>
        <w:tc>
          <w:tcPr>
            <w:tcW w:w="1473" w:type="dxa"/>
            <w:noWrap/>
            <w:vAlign w:val="center"/>
            <w:hideMark/>
          </w:tcPr>
          <w:p w14:paraId="35DB7D7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41</w:t>
            </w:r>
          </w:p>
        </w:tc>
      </w:tr>
      <w:tr w:rsidR="00EC0CC0" w:rsidRPr="00F02063" w14:paraId="35F7C569" w14:textId="77777777" w:rsidTr="00EC0CC0">
        <w:trPr>
          <w:trHeight w:val="20"/>
        </w:trPr>
        <w:tc>
          <w:tcPr>
            <w:tcW w:w="2830" w:type="dxa"/>
            <w:shd w:val="clear" w:color="auto" w:fill="E5E5E5" w:themeFill="background2" w:themeFillTint="66"/>
            <w:noWrap/>
            <w:vAlign w:val="center"/>
            <w:hideMark/>
          </w:tcPr>
          <w:p w14:paraId="6EE5F5DF" w14:textId="5942858D" w:rsidR="00EC0CC0" w:rsidRPr="00F02063" w:rsidRDefault="00EC0CC0" w:rsidP="00250AB6">
            <w:pPr>
              <w:widowControl w:val="0"/>
              <w:tabs>
                <w:tab w:val="left" w:pos="640"/>
              </w:tabs>
              <w:autoSpaceDE w:val="0"/>
              <w:autoSpaceDN w:val="0"/>
              <w:adjustRightInd w:val="0"/>
              <w:spacing w:after="240" w:line="276" w:lineRule="auto"/>
            </w:pPr>
            <w:r w:rsidRPr="00F02063">
              <w:t>Pechlivanis et al.</w:t>
            </w:r>
            <w:r w:rsidRPr="00F02063">
              <w:fldChar w:fldCharType="begin">
                <w:fldData xml:space="preserve">PEVuZE5vdGU+PENpdGU+PEF1dGhvcj5QZWNobGl2YW5pczwvQXV0aG9yPjxZZWFyPjIwMTE8L1ll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</w:fldData>
              </w:fldChar>
            </w:r>
            <w:r w:rsidR="00250AB6">
              <w:instrText xml:space="preserve"> ADDIN EN.CITE </w:instrText>
            </w:r>
            <w:r w:rsidR="00250AB6">
              <w:fldChar w:fldCharType="begin">
                <w:fldData xml:space="preserve">PEVuZE5vdGU+PENpdGU+PEF1dGhvcj5QZWNobGl2YW5pczwvQXV0aG9yPjxZZWFyPjIwMTE8L1ll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0</w:t>
            </w:r>
            <w:r w:rsidRPr="00F02063">
              <w:fldChar w:fldCharType="end"/>
            </w:r>
          </w:p>
        </w:tc>
        <w:tc>
          <w:tcPr>
            <w:tcW w:w="1434" w:type="dxa"/>
            <w:noWrap/>
            <w:vAlign w:val="center"/>
            <w:hideMark/>
          </w:tcPr>
          <w:p w14:paraId="07166C8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1</w:t>
            </w:r>
          </w:p>
        </w:tc>
        <w:tc>
          <w:tcPr>
            <w:tcW w:w="1536" w:type="dxa"/>
            <w:noWrap/>
            <w:vAlign w:val="center"/>
            <w:hideMark/>
          </w:tcPr>
          <w:p w14:paraId="024DCB37"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7D79A67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3EF4FB6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2 - 2008</w:t>
            </w:r>
          </w:p>
        </w:tc>
        <w:tc>
          <w:tcPr>
            <w:tcW w:w="1417" w:type="dxa"/>
            <w:noWrap/>
            <w:vAlign w:val="center"/>
            <w:hideMark/>
          </w:tcPr>
          <w:p w14:paraId="575C8D4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8</w:t>
            </w:r>
          </w:p>
        </w:tc>
        <w:tc>
          <w:tcPr>
            <w:tcW w:w="1630" w:type="dxa"/>
            <w:noWrap/>
            <w:vAlign w:val="center"/>
            <w:hideMark/>
          </w:tcPr>
          <w:p w14:paraId="14A4E33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60.3</w:t>
            </w:r>
          </w:p>
        </w:tc>
        <w:tc>
          <w:tcPr>
            <w:tcW w:w="1323" w:type="dxa"/>
            <w:noWrap/>
            <w:vAlign w:val="center"/>
            <w:hideMark/>
          </w:tcPr>
          <w:p w14:paraId="14AD899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7:11</w:t>
            </w:r>
          </w:p>
        </w:tc>
        <w:tc>
          <w:tcPr>
            <w:tcW w:w="1473" w:type="dxa"/>
            <w:noWrap/>
            <w:vAlign w:val="center"/>
            <w:hideMark/>
          </w:tcPr>
          <w:p w14:paraId="6083A90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8</w:t>
            </w:r>
          </w:p>
        </w:tc>
      </w:tr>
      <w:tr w:rsidR="00EC0CC0" w:rsidRPr="00F02063" w14:paraId="7ABB0220" w14:textId="77777777" w:rsidTr="00EC0CC0">
        <w:trPr>
          <w:trHeight w:val="20"/>
        </w:trPr>
        <w:tc>
          <w:tcPr>
            <w:tcW w:w="2830" w:type="dxa"/>
            <w:shd w:val="clear" w:color="auto" w:fill="E5E5E5" w:themeFill="background2" w:themeFillTint="66"/>
            <w:noWrap/>
            <w:vAlign w:val="center"/>
            <w:hideMark/>
          </w:tcPr>
          <w:p w14:paraId="7D5D2781" w14:textId="60F24154" w:rsidR="00EC0CC0" w:rsidRPr="00F02063" w:rsidRDefault="00EC0CC0" w:rsidP="00250AB6">
            <w:pPr>
              <w:widowControl w:val="0"/>
              <w:tabs>
                <w:tab w:val="left" w:pos="640"/>
              </w:tabs>
              <w:autoSpaceDE w:val="0"/>
              <w:autoSpaceDN w:val="0"/>
              <w:adjustRightInd w:val="0"/>
              <w:spacing w:after="240" w:line="276" w:lineRule="auto"/>
            </w:pPr>
            <w:r w:rsidRPr="00F02063">
              <w:t>Kelliny et al.</w:t>
            </w:r>
            <w:r w:rsidRPr="00F02063">
              <w:fldChar w:fldCharType="begin"/>
            </w:r>
            <w:r w:rsidR="00250AB6">
              <w:instrText xml:space="preserve"> ADDIN EN.CITE &lt;EndNote&gt;&lt;Cite&gt;&lt;Author&gt;Kelliny&lt;/Author&gt;&lt;Year&gt;2011&lt;/Year&gt;&lt;RecNum&gt;1093&lt;/RecNum&gt;&lt;DisplayText&gt;&lt;style face="superscript"&gt;21&lt;/style&gt;&lt;/DisplayText&gt;&lt;record&gt;&lt;rec-number&gt;1093&lt;/rec-number&gt;&lt;foreign-keys&gt;&lt;key app="EN" db-id="50v5x5e2rfp0sbez0eoxadwaffp29rfxdzsw" timestamp="1538513954"&gt;1093&lt;/key&gt;&lt;/foreign-keys&gt;&lt;ref-type name="Journal Article"&gt;17&lt;/ref-type&gt;&lt;contributors&gt;&lt;authors&gt;&lt;author&gt;Kelliny, Marc&lt;/author&gt;&lt;author&gt;Maeder, Philippe&lt;/author&gt;&lt;author&gt;Binaghi, Stefano&lt;/author&gt;&lt;author&gt;Levivier, Marc&lt;/author&gt;&lt;author&gt;Regli, Luca&lt;/author&gt;&lt;author&gt;Meuli, Reto&lt;/author&gt;&lt;/authors&gt;&lt;/contributors&gt;&lt;titles&gt;&lt;title&gt;Cerebral aneurysm exclusion by CT angiography based on subarachnoid hemorrhage pattern: a retrospective study&lt;/title&gt;&lt;secondary-title&gt;BMC neurology&lt;/secondary-title&gt;&lt;/titles&gt;&lt;periodical&gt;&lt;full-title&gt;BMC Neurology&lt;/full-title&gt;&lt;/periodical&gt;&lt;pages&gt;8&lt;/pages&gt;&lt;volume&gt;11&lt;/volume&gt;&lt;section&gt;Kelliny, Marc. Department of Radiology, Centre Hospitalier Universitaire Vaudois and University of Lausanne, 1011 Lausanne, Switzerland.&lt;/section&gt;&lt;keywords&gt;&lt;keyword&gt;Adult&lt;/keyword&gt;&lt;keyword&gt;Aged&lt;/keyword&gt;&lt;keyword&gt;Aged, 80 and over&lt;/keyword&gt;&lt;keyword&gt;*Aneurysm, Ruptured/dg [Diagnostic Imaging]&lt;/keyword&gt;&lt;keyword&gt;Angiography, Digital Subtraction&lt;/keyword&gt;&lt;keyword&gt;Cerebral Angiography&lt;/keyword&gt;&lt;keyword&gt;Female&lt;/keyword&gt;&lt;keyword&gt;Humans&lt;/keyword&gt;&lt;keyword&gt;*Intracranial Aneurysm/dg [Diagnostic Imaging]&lt;/keyword&gt;&lt;keyword&gt;Male&lt;/keyword&gt;&lt;keyword&gt;Middle Aged&lt;/keyword&gt;&lt;keyword&gt;Retrospective Studies&lt;/keyword&gt;&lt;keyword&gt;*Subarachnoid Hemorrhage/dg [Diagnostic Imaging]&lt;/keyword&gt;&lt;/keywords&gt;&lt;dates&gt;&lt;year&gt;2011&lt;/year&gt;&lt;/dates&gt;&lt;pub-location&gt;England&lt;/pub-location&gt;&lt;isbn&gt;1471-2377&lt;/isbn&gt;&lt;urls&gt;&lt;related-urls&gt;&lt;url&gt;http://ovidsp.ovid.com/ovidweb.cgi?T=JS&amp;amp;PAGE=reference&amp;amp;D=med7&amp;amp;NEWS=N&amp;amp;AN=21255395&lt;/url&gt;&lt;/related-urls&gt;&lt;/urls&gt;&lt;electronic-resource-num&gt;https://dx.doi.org/10.1186/1471-2377-11-8&lt;/electronic-resource-num&gt;&lt;/record&gt;&lt;/Cite&gt;&lt;/EndNote&gt;</w:instrText>
            </w:r>
            <w:r w:rsidRPr="00F02063">
              <w:fldChar w:fldCharType="separate"/>
            </w:r>
            <w:r w:rsidR="00250AB6" w:rsidRPr="00250AB6">
              <w:rPr>
                <w:noProof/>
                <w:vertAlign w:val="superscript"/>
              </w:rPr>
              <w:t>21</w:t>
            </w:r>
            <w:r w:rsidRPr="00F02063">
              <w:fldChar w:fldCharType="end"/>
            </w:r>
          </w:p>
        </w:tc>
        <w:tc>
          <w:tcPr>
            <w:tcW w:w="1434" w:type="dxa"/>
            <w:noWrap/>
            <w:vAlign w:val="center"/>
            <w:hideMark/>
          </w:tcPr>
          <w:p w14:paraId="79C1824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1</w:t>
            </w:r>
          </w:p>
        </w:tc>
        <w:tc>
          <w:tcPr>
            <w:tcW w:w="1536" w:type="dxa"/>
            <w:noWrap/>
            <w:vAlign w:val="center"/>
            <w:hideMark/>
          </w:tcPr>
          <w:p w14:paraId="0FB11A0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1840EFE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0E3FB3C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998 - 2007</w:t>
            </w:r>
          </w:p>
        </w:tc>
        <w:tc>
          <w:tcPr>
            <w:tcW w:w="1417" w:type="dxa"/>
            <w:noWrap/>
            <w:vAlign w:val="center"/>
            <w:hideMark/>
          </w:tcPr>
          <w:p w14:paraId="3CE0AAB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9</w:t>
            </w:r>
          </w:p>
        </w:tc>
        <w:tc>
          <w:tcPr>
            <w:tcW w:w="1630" w:type="dxa"/>
            <w:noWrap/>
            <w:vAlign w:val="center"/>
            <w:hideMark/>
          </w:tcPr>
          <w:p w14:paraId="1202FF8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1810F8D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5E26348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9</w:t>
            </w:r>
          </w:p>
        </w:tc>
      </w:tr>
      <w:tr w:rsidR="00EC0CC0" w:rsidRPr="00F02063" w14:paraId="1741F373" w14:textId="77777777" w:rsidTr="00EC0CC0">
        <w:trPr>
          <w:trHeight w:val="20"/>
        </w:trPr>
        <w:tc>
          <w:tcPr>
            <w:tcW w:w="2830" w:type="dxa"/>
            <w:shd w:val="clear" w:color="auto" w:fill="E5E5E5" w:themeFill="background2" w:themeFillTint="66"/>
            <w:noWrap/>
            <w:vAlign w:val="center"/>
            <w:hideMark/>
          </w:tcPr>
          <w:p w14:paraId="734D7DF5" w14:textId="64580970" w:rsidR="00EC0CC0" w:rsidRPr="00F02063" w:rsidRDefault="00EC0CC0" w:rsidP="00DC660E">
            <w:pPr>
              <w:widowControl w:val="0"/>
              <w:tabs>
                <w:tab w:val="left" w:pos="640"/>
              </w:tabs>
              <w:autoSpaceDE w:val="0"/>
              <w:autoSpaceDN w:val="0"/>
              <w:adjustRightInd w:val="0"/>
              <w:spacing w:after="240" w:line="276" w:lineRule="auto"/>
            </w:pPr>
            <w:r w:rsidRPr="00F02063">
              <w:t>Delgado Almandoz et al.</w:t>
            </w:r>
            <w:r w:rsidR="00DC660E">
              <w:fldChar w:fldCharType="begin"/>
            </w:r>
            <w:r w:rsidR="00DC660E">
              <w:instrText xml:space="preserve"> ADDIN EN.CITE &lt;EndNote&gt;&lt;Cite&gt;&lt;Author&gt;Delgado Almandoz&lt;/Author&gt;&lt;Year&gt;2012&lt;/Year&gt;&lt;RecNum&gt;2283&lt;/RecNum&gt;&lt;DisplayText&gt;&lt;style face="superscript"&gt;32&lt;/style&gt;&lt;/DisplayText&gt;&lt;record&gt;&lt;rec-number&gt;2283&lt;/rec-number&gt;&lt;foreign-keys&gt;&lt;key app="EN" db-id="50v5x5e2rfp0sbez0eoxadwaffp29rfxdzsw" timestamp="1547817227"&gt;2283&lt;/key&gt;&lt;/foreign-keys&gt;&lt;ref-type name="Journal Article"&gt;17&lt;/ref-type&gt;&lt;contributors&gt;&lt;authors&gt;&lt;author&gt;Delgado Almandoz, Josser E&lt;/author&gt;&lt;author&gt;Jagadeesan, Bharathi D&lt;/author&gt;&lt;author&gt;Refai, Daniel&lt;/author&gt;&lt;author&gt;Moran, Christopher J&lt;/author&gt;&lt;author&gt;Cross III, DeWitte T&lt;/author&gt;&lt;author&gt;Chicoine, Michael R&lt;/author&gt;&lt;author&gt;Rich, Keith M&lt;/author&gt;&lt;author&gt;Diringer, Michael N&lt;/author&gt;&lt;author&gt;Dacey Jr, Ralph G&lt;/author&gt;&lt;author&gt;Derdeyn, Colin P&lt;/author&gt;&lt;author&gt;Zipfel, Gregory J&lt;/author&gt;&lt;/authors&gt;&lt;/contributors&gt;&lt;titles&gt;&lt;title&gt;Diagnostic Yield of Repeat Catheter Angiography in Patients With Catheter and Computed Tomography Angiography Negative Subarachnoid Hemorrhage&lt;/title&gt;&lt;secondary-title&gt;Neurosurgery&lt;/secondary-title&gt;&lt;/titles&gt;&lt;periodical&gt;&lt;full-title&gt;Neurosurgery&lt;/full-title&gt;&lt;abbr-1&gt;Neurosurgery&lt;/abbr-1&gt;&lt;/periodical&gt;&lt;pages&gt;1135-1142&lt;/pages&gt;&lt;volume&gt;70&lt;/volume&gt;&lt;number&gt;5&lt;/number&gt;&lt;dates&gt;&lt;year&gt;2012&lt;/year&gt;&lt;pub-dates&gt;&lt;date&gt;May&lt;/date&gt;&lt;/pub-dates&gt;&lt;/dates&gt;&lt;accession-num&gt;22105208&lt;/accession-num&gt;&lt;label&gt;r03535&lt;/label&gt;&lt;urls&gt;&lt;related-urls&gt;&lt;url&gt;https://academic.oup.com/neurosurgery/article-lookup/doi/10.1227/NEU.0b013e318242575e&lt;/url&gt;&lt;/related-urls&gt;&lt;/urls&gt;&lt;custom3&gt;papers3://publication/uuid/B191F367-93CE-46DA-8156-C484659FD6D9&lt;/custom3&gt;&lt;electronic-resource-num&gt;10.1227/NEU.0b013e318242575e&lt;/electronic-resource-num&gt;&lt;language&gt;English&lt;/language&gt;&lt;/record&gt;&lt;/Cite&gt;&lt;/EndNote&gt;</w:instrText>
            </w:r>
            <w:r w:rsidR="00DC660E">
              <w:fldChar w:fldCharType="separate"/>
            </w:r>
            <w:r w:rsidR="00DC660E" w:rsidRPr="00DC660E">
              <w:rPr>
                <w:noProof/>
                <w:vertAlign w:val="superscript"/>
              </w:rPr>
              <w:t>32</w:t>
            </w:r>
            <w:r w:rsidR="00DC660E">
              <w:fldChar w:fldCharType="end"/>
            </w:r>
            <w:r w:rsidR="00C02CF9" w:rsidRPr="00F02063">
              <w:t xml:space="preserve"> </w:t>
            </w:r>
          </w:p>
        </w:tc>
        <w:tc>
          <w:tcPr>
            <w:tcW w:w="1434" w:type="dxa"/>
            <w:noWrap/>
            <w:vAlign w:val="center"/>
            <w:hideMark/>
          </w:tcPr>
          <w:p w14:paraId="7EE6156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2</w:t>
            </w:r>
          </w:p>
        </w:tc>
        <w:tc>
          <w:tcPr>
            <w:tcW w:w="1536" w:type="dxa"/>
            <w:noWrap/>
            <w:vAlign w:val="center"/>
            <w:hideMark/>
          </w:tcPr>
          <w:p w14:paraId="5BD0759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Prospective</w:t>
            </w:r>
          </w:p>
        </w:tc>
        <w:tc>
          <w:tcPr>
            <w:tcW w:w="968" w:type="dxa"/>
            <w:noWrap/>
            <w:vAlign w:val="center"/>
            <w:hideMark/>
          </w:tcPr>
          <w:p w14:paraId="673D472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34E0713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5 - 2010</w:t>
            </w:r>
          </w:p>
        </w:tc>
        <w:tc>
          <w:tcPr>
            <w:tcW w:w="1417" w:type="dxa"/>
            <w:noWrap/>
            <w:vAlign w:val="center"/>
            <w:hideMark/>
          </w:tcPr>
          <w:p w14:paraId="216381E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8</w:t>
            </w:r>
          </w:p>
        </w:tc>
        <w:tc>
          <w:tcPr>
            <w:tcW w:w="1630" w:type="dxa"/>
            <w:noWrap/>
            <w:vAlign w:val="center"/>
            <w:hideMark/>
          </w:tcPr>
          <w:p w14:paraId="017C371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155B417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6:12</w:t>
            </w:r>
          </w:p>
        </w:tc>
        <w:tc>
          <w:tcPr>
            <w:tcW w:w="1473" w:type="dxa"/>
            <w:noWrap/>
            <w:vAlign w:val="center"/>
            <w:hideMark/>
          </w:tcPr>
          <w:p w14:paraId="68EAEAE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8</w:t>
            </w:r>
          </w:p>
        </w:tc>
      </w:tr>
      <w:tr w:rsidR="00EC0CC0" w:rsidRPr="00F02063" w14:paraId="508F9023" w14:textId="77777777" w:rsidTr="00EC0CC0">
        <w:trPr>
          <w:trHeight w:val="20"/>
        </w:trPr>
        <w:tc>
          <w:tcPr>
            <w:tcW w:w="2830" w:type="dxa"/>
            <w:shd w:val="clear" w:color="auto" w:fill="E5E5E5" w:themeFill="background2" w:themeFillTint="66"/>
            <w:noWrap/>
            <w:vAlign w:val="center"/>
            <w:hideMark/>
          </w:tcPr>
          <w:p w14:paraId="58255100" w14:textId="081C6ACF" w:rsidR="00EC0CC0" w:rsidRPr="00F02063" w:rsidRDefault="00EC0CC0" w:rsidP="00250AB6">
            <w:pPr>
              <w:widowControl w:val="0"/>
              <w:tabs>
                <w:tab w:val="left" w:pos="640"/>
              </w:tabs>
              <w:autoSpaceDE w:val="0"/>
              <w:autoSpaceDN w:val="0"/>
              <w:adjustRightInd w:val="0"/>
              <w:spacing w:after="240" w:line="276" w:lineRule="auto"/>
            </w:pPr>
            <w:r w:rsidRPr="00F02063">
              <w:t>MacKinnon et al.</w:t>
            </w:r>
            <w:r w:rsidRPr="00F02063">
              <w:fldChar w:fldCharType="begin">
                <w:fldData xml:space="preserve">PEVuZE5vdGU+PENpdGU+PEF1dGhvcj5NYWNLaW5ub248L0F1dGhvcj48WWVhcj4yMDEzPC9ZZWFy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</w:fldData>
              </w:fldChar>
            </w:r>
            <w:r w:rsidR="00250AB6">
              <w:instrText xml:space="preserve"> ADDIN EN.CITE </w:instrText>
            </w:r>
            <w:r w:rsidR="00250AB6">
              <w:fldChar w:fldCharType="begin">
                <w:fldData xml:space="preserve">PEVuZE5vdGU+PENpdGU+PEF1dGhvcj5NYWNLaW5ub248L0F1dGhvcj48WWVhcj4yMDEzPC9ZZWFy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2</w:t>
            </w:r>
            <w:r w:rsidRPr="00F02063">
              <w:fldChar w:fldCharType="end"/>
            </w:r>
            <w:r w:rsidRPr="00F02063">
              <w:t>*</w:t>
            </w:r>
          </w:p>
        </w:tc>
        <w:tc>
          <w:tcPr>
            <w:tcW w:w="1434" w:type="dxa"/>
            <w:noWrap/>
            <w:vAlign w:val="center"/>
            <w:hideMark/>
          </w:tcPr>
          <w:p w14:paraId="2AA15F1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3</w:t>
            </w:r>
          </w:p>
        </w:tc>
        <w:tc>
          <w:tcPr>
            <w:tcW w:w="1536" w:type="dxa"/>
            <w:noWrap/>
            <w:vAlign w:val="center"/>
            <w:hideMark/>
          </w:tcPr>
          <w:p w14:paraId="0BCACDE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Prospective</w:t>
            </w:r>
          </w:p>
        </w:tc>
        <w:tc>
          <w:tcPr>
            <w:tcW w:w="968" w:type="dxa"/>
            <w:noWrap/>
            <w:vAlign w:val="center"/>
            <w:hideMark/>
          </w:tcPr>
          <w:p w14:paraId="7E48EB4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4E76177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3 - 2011</w:t>
            </w:r>
          </w:p>
        </w:tc>
        <w:tc>
          <w:tcPr>
            <w:tcW w:w="1417" w:type="dxa"/>
            <w:noWrap/>
            <w:vAlign w:val="center"/>
            <w:hideMark/>
          </w:tcPr>
          <w:p w14:paraId="237038C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1</w:t>
            </w:r>
          </w:p>
        </w:tc>
        <w:tc>
          <w:tcPr>
            <w:tcW w:w="1630" w:type="dxa"/>
            <w:noWrap/>
            <w:vAlign w:val="center"/>
            <w:hideMark/>
          </w:tcPr>
          <w:p w14:paraId="233F1BB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4717D54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785E312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1</w:t>
            </w:r>
          </w:p>
        </w:tc>
      </w:tr>
      <w:tr w:rsidR="00EC0CC0" w:rsidRPr="00F02063" w14:paraId="6011AD8D" w14:textId="77777777" w:rsidTr="00EC0CC0">
        <w:trPr>
          <w:trHeight w:val="20"/>
        </w:trPr>
        <w:tc>
          <w:tcPr>
            <w:tcW w:w="2830" w:type="dxa"/>
            <w:shd w:val="clear" w:color="auto" w:fill="E5E5E5" w:themeFill="background2" w:themeFillTint="66"/>
            <w:noWrap/>
            <w:vAlign w:val="center"/>
            <w:hideMark/>
          </w:tcPr>
          <w:p w14:paraId="2E995DC4" w14:textId="1F27169C" w:rsidR="00EC0CC0" w:rsidRPr="00F02063" w:rsidRDefault="00EC0CC0" w:rsidP="00250AB6">
            <w:pPr>
              <w:widowControl w:val="0"/>
              <w:tabs>
                <w:tab w:val="left" w:pos="640"/>
              </w:tabs>
              <w:autoSpaceDE w:val="0"/>
              <w:autoSpaceDN w:val="0"/>
              <w:adjustRightInd w:val="0"/>
              <w:spacing w:after="240" w:line="276" w:lineRule="auto"/>
            </w:pPr>
            <w:r w:rsidRPr="00F02063">
              <w:t>Kalra et al.</w:t>
            </w:r>
            <w:r w:rsidRPr="00F02063">
              <w:fldChar w:fldCharType="begin">
                <w:fldData xml:space="preserve">PEVuZE5vdGU+PENpdGU+PEF1dGhvcj5LYWxyYTwvQXV0aG9yPjxZZWFyPjIwMTU8L1llYXI+PFJl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</w:fldData>
              </w:fldChar>
            </w:r>
            <w:r w:rsidR="00250AB6">
              <w:instrText xml:space="preserve"> ADDIN EN.CITE </w:instrText>
            </w:r>
            <w:r w:rsidR="00250AB6">
              <w:fldChar w:fldCharType="begin">
                <w:fldData xml:space="preserve">PEVuZE5vdGU+PENpdGU+PEF1dGhvcj5LYWxyYTwvQXV0aG9yPjxZZWFyPjIwMTU8L1llYXI+PFJl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3</w:t>
            </w:r>
            <w:r w:rsidRPr="00F02063">
              <w:fldChar w:fldCharType="end"/>
            </w:r>
          </w:p>
        </w:tc>
        <w:tc>
          <w:tcPr>
            <w:tcW w:w="1434" w:type="dxa"/>
            <w:noWrap/>
            <w:vAlign w:val="center"/>
            <w:hideMark/>
          </w:tcPr>
          <w:p w14:paraId="4CAEF3E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4</w:t>
            </w:r>
          </w:p>
        </w:tc>
        <w:tc>
          <w:tcPr>
            <w:tcW w:w="1536" w:type="dxa"/>
            <w:noWrap/>
            <w:vAlign w:val="center"/>
            <w:hideMark/>
          </w:tcPr>
          <w:p w14:paraId="6ECEEA1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12F8192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52EAA77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8 - 2014</w:t>
            </w:r>
          </w:p>
        </w:tc>
        <w:tc>
          <w:tcPr>
            <w:tcW w:w="1417" w:type="dxa"/>
            <w:noWrap/>
            <w:vAlign w:val="center"/>
            <w:hideMark/>
          </w:tcPr>
          <w:p w14:paraId="0F2865F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8</w:t>
            </w:r>
          </w:p>
        </w:tc>
        <w:tc>
          <w:tcPr>
            <w:tcW w:w="1630" w:type="dxa"/>
            <w:noWrap/>
            <w:vAlign w:val="center"/>
            <w:hideMark/>
          </w:tcPr>
          <w:p w14:paraId="1BDB87E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49.3</w:t>
            </w:r>
          </w:p>
        </w:tc>
        <w:tc>
          <w:tcPr>
            <w:tcW w:w="1323" w:type="dxa"/>
            <w:noWrap/>
            <w:vAlign w:val="center"/>
            <w:hideMark/>
          </w:tcPr>
          <w:p w14:paraId="4FF84E2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8:10</w:t>
            </w:r>
          </w:p>
        </w:tc>
        <w:tc>
          <w:tcPr>
            <w:tcW w:w="1473" w:type="dxa"/>
            <w:noWrap/>
            <w:vAlign w:val="center"/>
            <w:hideMark/>
          </w:tcPr>
          <w:p w14:paraId="03DA12D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8</w:t>
            </w:r>
          </w:p>
        </w:tc>
      </w:tr>
      <w:tr w:rsidR="00EC0CC0" w:rsidRPr="00F02063" w14:paraId="0CB5AB8B" w14:textId="77777777" w:rsidTr="00EC0CC0">
        <w:trPr>
          <w:trHeight w:val="20"/>
        </w:trPr>
        <w:tc>
          <w:tcPr>
            <w:tcW w:w="2830" w:type="dxa"/>
            <w:shd w:val="clear" w:color="auto" w:fill="E5E5E5" w:themeFill="background2" w:themeFillTint="66"/>
            <w:noWrap/>
            <w:vAlign w:val="center"/>
            <w:hideMark/>
          </w:tcPr>
          <w:p w14:paraId="213BE632" w14:textId="41AEA71B" w:rsidR="00EC0CC0" w:rsidRPr="00F02063" w:rsidRDefault="00EC0CC0" w:rsidP="00250AB6">
            <w:pPr>
              <w:widowControl w:val="0"/>
              <w:tabs>
                <w:tab w:val="left" w:pos="640"/>
              </w:tabs>
              <w:autoSpaceDE w:val="0"/>
              <w:autoSpaceDN w:val="0"/>
              <w:adjustRightInd w:val="0"/>
              <w:spacing w:after="240" w:line="276" w:lineRule="auto"/>
            </w:pPr>
            <w:r w:rsidRPr="00F02063">
              <w:t>Kumar et al.</w:t>
            </w:r>
            <w:r w:rsidRPr="00F02063">
              <w:fldChar w:fldCharType="begin"/>
            </w:r>
            <w:r w:rsidR="00250AB6">
              <w:instrText xml:space="preserve"> ADDIN EN.CITE &lt;EndNote&gt;&lt;Cite&gt;&lt;Author&gt;Kumar&lt;/Author&gt;&lt;Year&gt;2014&lt;/Year&gt;&lt;RecNum&gt;1963&lt;/RecNum&gt;&lt;DisplayText&gt;&lt;style face="superscript"&gt;24&lt;/style&gt;&lt;/DisplayText&gt;&lt;record&gt;&lt;rec-number&gt;1963&lt;/rec-number&gt;&lt;foreign-keys&gt;&lt;key app="EN" db-id="50v5x5e2rfp0sbez0eoxadwaffp29rfxdzsw" timestamp="1538514142"&gt;1963&lt;/key&gt;&lt;/foreign-keys&gt;&lt;ref-type name="Journal Article"&gt;17&lt;/ref-type&gt;&lt;contributors&gt;&lt;authors&gt;&lt;author&gt;Kumar, R.&lt;/author&gt;&lt;author&gt;Das, K. K.&lt;/author&gt;&lt;author&gt;Sahu, R. K.&lt;/author&gt;&lt;author&gt;Sharma, P.&lt;/author&gt;&lt;author&gt;Mehrotra, A.&lt;/author&gt;&lt;author&gt;Srivastava, A. K.&lt;/author&gt;&lt;author&gt;Sahu, R. N.&lt;/author&gt;&lt;author&gt;Jaiswal, A. K.&lt;/author&gt;&lt;author&gt;Behari, S.&lt;/author&gt;&lt;/authors&gt;&lt;/contributors&gt;&lt;auth-address&gt;Department of Neurosurgery, Sanjay Gandhi Post Graduate Institute of Medical Science, Lucknow, Uttar Pradesh, India&lt;/auth-address&gt;&lt;titles&gt;&lt;title&gt;Angio negative spontaneous subarachnoid hemorrhage: Is repeat angiogram required in all cases?&lt;/title&gt;&lt;secondary-title&gt;Surg Neurol Int&lt;/secondary-title&gt;&lt;/titles&gt;&lt;periodical&gt;&lt;full-title&gt;Surg Neurol Int&lt;/full-title&gt;&lt;/periodical&gt;&lt;volume&gt;5&lt;/volume&gt;&lt;dates&gt;&lt;year&gt;2014&lt;/year&gt;&lt;/dates&gt;&lt;isbn&gt;2229-5097 (Print)2152-7806 (Electronic)&lt;/isbn&gt;&lt;accession-num&gt;25140284&lt;/accession-num&gt;&lt;urls&gt;&lt;related-urls&gt;&lt;url&gt;http://dx.doi.org/10.4103/2152-7806.138367&lt;/url&gt;&lt;/related-urls&gt;&lt;/urls&gt;&lt;electronic-resource-num&gt;10.4103/2152-7806.138367&lt;/electronic-resource-num&gt;&lt;language&gt;eng&lt;/language&gt;&lt;/record&gt;&lt;/Cite&gt;&lt;/EndNote&gt;</w:instrText>
            </w:r>
            <w:r w:rsidRPr="00F02063">
              <w:fldChar w:fldCharType="separate"/>
            </w:r>
            <w:r w:rsidR="00250AB6" w:rsidRPr="00250AB6">
              <w:rPr>
                <w:noProof/>
                <w:vertAlign w:val="superscript"/>
              </w:rPr>
              <w:t>24</w:t>
            </w:r>
            <w:r w:rsidRPr="00F02063">
              <w:fldChar w:fldCharType="end"/>
            </w:r>
          </w:p>
        </w:tc>
        <w:tc>
          <w:tcPr>
            <w:tcW w:w="1434" w:type="dxa"/>
            <w:noWrap/>
            <w:vAlign w:val="center"/>
            <w:hideMark/>
          </w:tcPr>
          <w:p w14:paraId="11FADC3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4</w:t>
            </w:r>
          </w:p>
        </w:tc>
        <w:tc>
          <w:tcPr>
            <w:tcW w:w="1536" w:type="dxa"/>
            <w:noWrap/>
            <w:vAlign w:val="center"/>
            <w:hideMark/>
          </w:tcPr>
          <w:p w14:paraId="5FDDF6F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Prospective</w:t>
            </w:r>
          </w:p>
        </w:tc>
        <w:tc>
          <w:tcPr>
            <w:tcW w:w="968" w:type="dxa"/>
            <w:noWrap/>
            <w:vAlign w:val="center"/>
            <w:hideMark/>
          </w:tcPr>
          <w:p w14:paraId="6158B0FB" w14:textId="77777777" w:rsidR="00EC0CC0" w:rsidRPr="00F02063" w:rsidRDefault="00EC0CC0" w:rsidP="00EC0CC0">
            <w:pPr>
              <w:widowControl w:val="0"/>
              <w:tabs>
                <w:tab w:val="left" w:pos="640"/>
              </w:tabs>
              <w:autoSpaceDE w:val="0"/>
              <w:autoSpaceDN w:val="0"/>
              <w:adjustRightInd w:val="0"/>
              <w:spacing w:after="240" w:line="276" w:lineRule="auto"/>
              <w:jc w:val="center"/>
              <w:rPr>
                <w:rtl/>
              </w:rPr>
            </w:pPr>
            <w:r w:rsidRPr="00F02063">
              <w:t>SC</w:t>
            </w:r>
          </w:p>
        </w:tc>
        <w:tc>
          <w:tcPr>
            <w:tcW w:w="1559" w:type="dxa"/>
            <w:noWrap/>
            <w:vAlign w:val="center"/>
            <w:hideMark/>
          </w:tcPr>
          <w:p w14:paraId="228A770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1 - 2013</w:t>
            </w:r>
          </w:p>
        </w:tc>
        <w:tc>
          <w:tcPr>
            <w:tcW w:w="1417" w:type="dxa"/>
            <w:noWrap/>
            <w:vAlign w:val="center"/>
            <w:hideMark/>
          </w:tcPr>
          <w:p w14:paraId="3506472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w:t>
            </w:r>
          </w:p>
        </w:tc>
        <w:tc>
          <w:tcPr>
            <w:tcW w:w="1630" w:type="dxa"/>
            <w:noWrap/>
            <w:vAlign w:val="center"/>
            <w:hideMark/>
          </w:tcPr>
          <w:p w14:paraId="4CE5633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52.5</w:t>
            </w:r>
          </w:p>
        </w:tc>
        <w:tc>
          <w:tcPr>
            <w:tcW w:w="1323" w:type="dxa"/>
            <w:noWrap/>
            <w:vAlign w:val="center"/>
            <w:hideMark/>
          </w:tcPr>
          <w:p w14:paraId="171AFA1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6:14</w:t>
            </w:r>
          </w:p>
        </w:tc>
        <w:tc>
          <w:tcPr>
            <w:tcW w:w="1473" w:type="dxa"/>
            <w:noWrap/>
            <w:vAlign w:val="center"/>
            <w:hideMark/>
          </w:tcPr>
          <w:p w14:paraId="00F9DD9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w:t>
            </w:r>
          </w:p>
        </w:tc>
      </w:tr>
      <w:tr w:rsidR="00EC0CC0" w:rsidRPr="00F02063" w14:paraId="6B97338B" w14:textId="77777777" w:rsidTr="00EC0CC0">
        <w:trPr>
          <w:trHeight w:val="20"/>
        </w:trPr>
        <w:tc>
          <w:tcPr>
            <w:tcW w:w="2830" w:type="dxa"/>
            <w:shd w:val="clear" w:color="auto" w:fill="E5E5E5" w:themeFill="background2" w:themeFillTint="66"/>
            <w:noWrap/>
            <w:vAlign w:val="center"/>
            <w:hideMark/>
          </w:tcPr>
          <w:p w14:paraId="308298E3" w14:textId="05CDBF39" w:rsidR="00EC0CC0" w:rsidRPr="00F02063" w:rsidRDefault="00EC0CC0" w:rsidP="00250AB6">
            <w:pPr>
              <w:widowControl w:val="0"/>
              <w:tabs>
                <w:tab w:val="left" w:pos="640"/>
              </w:tabs>
              <w:autoSpaceDE w:val="0"/>
              <w:autoSpaceDN w:val="0"/>
              <w:adjustRightInd w:val="0"/>
              <w:spacing w:after="240" w:line="276" w:lineRule="auto"/>
            </w:pPr>
            <w:r w:rsidRPr="00F02063">
              <w:lastRenderedPageBreak/>
              <w:t>Germans et al.</w:t>
            </w:r>
            <w:r w:rsidRPr="00F02063">
              <w:fldChar w:fldCharType="begin"/>
            </w:r>
            <w:r w:rsidR="00250AB6">
              <w:instrText xml:space="preserve"> ADDIN EN.CITE &lt;EndNote&gt;&lt;Cite&gt;&lt;Author&gt;Germans&lt;/Author&gt;&lt;Year&gt;2014&lt;/Year&gt;&lt;RecNum&gt;1266&lt;/RecNum&gt;&lt;DisplayText&gt;&lt;style face="superscript"&gt;25&lt;/style&gt;&lt;/DisplayText&gt;&lt;record&gt;&lt;rec-number&gt;1266&lt;/rec-number&gt;&lt;foreign-keys&gt;&lt;key app="EN" db-id="pvrvw0ewdazrs9evar6vtpe5ax59es9a00xx" timestamp="1532355555"&gt;1266&lt;/key&gt;&lt;/foreign-keys&gt;&lt;ref-type name="Journal Article"&gt;17&lt;/ref-type&gt;&lt;contributors&gt;&lt;authors&gt;&lt;author&gt;Germans, Menno R.&lt;/author&gt;&lt;author&gt;Coert, Bert A.&lt;/author&gt;&lt;author&gt;Majoie, Charles B. L. M.&lt;/author&gt;&lt;author&gt;van den Berg, Rene&lt;/author&gt;&lt;author&gt;Verbaan, Dagmar&lt;/author&gt;&lt;author&gt;Vandertop, W. Peter&lt;/author&gt;&lt;/authors&gt;&lt;/contributors&gt;&lt;titles&gt;&lt;title&gt;Spinal axis imaging in non-aneurysmal subarachnoid hemorrhage: a prospective cohort study&lt;/title&gt;&lt;secondary-title&gt;Journal of neurology&lt;/secondary-title&gt;&lt;/titles&gt;&lt;periodical&gt;&lt;full-title&gt;Journal of Neurology&lt;/full-title&gt;&lt;/periodical&gt;&lt;pages&gt;2199-203&lt;/pages&gt;&lt;volume&gt;261&lt;/volume&gt;&lt;number&gt;11&lt;/number&gt;&lt;section&gt;Germans, Menno R. Deparment of Neurosurgery, Neurosurgical Center Amsterdam, Academic Medical Center (AMC), H2-241 Meibergdreef 9, 1105 AZ, Amsterdam, The Netherlands, mrgermans@hotmail.com.&lt;/section&gt;&lt;keywords&gt;&lt;keyword&gt;Adult&lt;/keyword&gt;&lt;keyword&gt;Aged&lt;/keyword&gt;&lt;keyword&gt;*Axis, Cervical Vertebra/dg [Diagnostic Imaging]&lt;/keyword&gt;&lt;keyword&gt;Cohort Studies&lt;/keyword&gt;&lt;keyword&gt;Female&lt;/keyword&gt;&lt;keyword&gt;Humans&lt;/keyword&gt;&lt;keyword&gt;Male&lt;/keyword&gt;&lt;keyword&gt;Middle Aged&lt;/keyword&gt;&lt;keyword&gt;Prospective Studies&lt;/keyword&gt;&lt;keyword&gt;Subarachnoid Hemorrhage/cf [Cerebrospinal Fluid]&lt;/keyword&gt;&lt;keyword&gt;*Subarachnoid Hemorrhage/dg [Diagnostic Imaging]&lt;/keyword&gt;&lt;keyword&gt;Tomography, Spiral Computed/mt [Methods]&lt;/keyword&gt;&lt;/keywords&gt;&lt;dates&gt;&lt;year&gt;2014&lt;/year&gt;&lt;/dates&gt;&lt;pub-location&gt;Germany&lt;/pub-location&gt;&lt;isbn&gt;1432-1459&amp;#xD;0340-5354&lt;/isbn&gt;&lt;urls&gt;&lt;related-urls&gt;&lt;url&gt;http://ovidsp.ovid.com/ovidweb.cgi?T=JS&amp;amp;PAGE=reference&amp;amp;D=med8&amp;amp;NEWS=N&amp;amp;AN=25182702&lt;/url&gt;&lt;/related-urls&gt;&lt;/urls&gt;&lt;electronic-resource-num&gt;https://dx.doi.org/10.1007/s00415-014-7480-y&lt;/electronic-resource-num&gt;&lt;/record&gt;&lt;/Cite&gt;&lt;/EndNote&gt;</w:instrText>
            </w:r>
            <w:r w:rsidRPr="00F02063">
              <w:fldChar w:fldCharType="separate"/>
            </w:r>
            <w:r w:rsidR="00250AB6" w:rsidRPr="00250AB6">
              <w:rPr>
                <w:noProof/>
                <w:vertAlign w:val="superscript"/>
              </w:rPr>
              <w:t>25</w:t>
            </w:r>
            <w:r w:rsidRPr="00F02063">
              <w:fldChar w:fldCharType="end"/>
            </w:r>
          </w:p>
        </w:tc>
        <w:tc>
          <w:tcPr>
            <w:tcW w:w="1434" w:type="dxa"/>
            <w:noWrap/>
            <w:vAlign w:val="center"/>
            <w:hideMark/>
          </w:tcPr>
          <w:p w14:paraId="1D3013F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4</w:t>
            </w:r>
          </w:p>
        </w:tc>
        <w:tc>
          <w:tcPr>
            <w:tcW w:w="1536" w:type="dxa"/>
            <w:noWrap/>
            <w:vAlign w:val="center"/>
            <w:hideMark/>
          </w:tcPr>
          <w:p w14:paraId="5879F41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Prospective</w:t>
            </w:r>
          </w:p>
        </w:tc>
        <w:tc>
          <w:tcPr>
            <w:tcW w:w="968" w:type="dxa"/>
            <w:noWrap/>
            <w:vAlign w:val="center"/>
            <w:hideMark/>
          </w:tcPr>
          <w:p w14:paraId="59959E8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5BF0BCB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9 - 2012</w:t>
            </w:r>
          </w:p>
        </w:tc>
        <w:tc>
          <w:tcPr>
            <w:tcW w:w="1417" w:type="dxa"/>
            <w:noWrap/>
            <w:vAlign w:val="center"/>
            <w:hideMark/>
          </w:tcPr>
          <w:p w14:paraId="3D83F65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53</w:t>
            </w:r>
          </w:p>
        </w:tc>
        <w:tc>
          <w:tcPr>
            <w:tcW w:w="1630" w:type="dxa"/>
            <w:noWrap/>
            <w:vAlign w:val="center"/>
            <w:hideMark/>
          </w:tcPr>
          <w:p w14:paraId="0A8D72B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52/NR</w:t>
            </w:r>
          </w:p>
        </w:tc>
        <w:tc>
          <w:tcPr>
            <w:tcW w:w="1323" w:type="dxa"/>
            <w:noWrap/>
            <w:vAlign w:val="center"/>
            <w:hideMark/>
          </w:tcPr>
          <w:p w14:paraId="6F76C8E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3:30</w:t>
            </w:r>
          </w:p>
        </w:tc>
        <w:tc>
          <w:tcPr>
            <w:tcW w:w="1473" w:type="dxa"/>
            <w:noWrap/>
            <w:vAlign w:val="center"/>
            <w:hideMark/>
          </w:tcPr>
          <w:p w14:paraId="3B05E10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52</w:t>
            </w:r>
          </w:p>
        </w:tc>
      </w:tr>
      <w:tr w:rsidR="00EC0CC0" w:rsidRPr="00F02063" w14:paraId="59550F71" w14:textId="77777777" w:rsidTr="00EC0CC0">
        <w:trPr>
          <w:trHeight w:val="20"/>
        </w:trPr>
        <w:tc>
          <w:tcPr>
            <w:tcW w:w="2830" w:type="dxa"/>
            <w:shd w:val="clear" w:color="auto" w:fill="E5E5E5" w:themeFill="background2" w:themeFillTint="66"/>
            <w:noWrap/>
            <w:vAlign w:val="center"/>
            <w:hideMark/>
          </w:tcPr>
          <w:p w14:paraId="22A13F74" w14:textId="220692DD" w:rsidR="00EC0CC0" w:rsidRPr="00F02063" w:rsidRDefault="00EC0CC0" w:rsidP="00250AB6">
            <w:pPr>
              <w:widowControl w:val="0"/>
              <w:tabs>
                <w:tab w:val="left" w:pos="640"/>
              </w:tabs>
              <w:autoSpaceDE w:val="0"/>
              <w:autoSpaceDN w:val="0"/>
              <w:adjustRightInd w:val="0"/>
              <w:spacing w:after="240" w:line="276" w:lineRule="auto"/>
            </w:pPr>
            <w:r w:rsidRPr="00F02063">
              <w:t>Yap et al.</w:t>
            </w:r>
            <w:r w:rsidRPr="00F02063">
              <w:fldChar w:fldCharType="begin">
                <w:fldData xml:space="preserve">PEVuZE5vdGU+PENpdGU+PEF1dGhvcj5ZYXA8L0F1dGhvcj48WWVhcj4yMDE1PC9ZZWFyPjxSZWNO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</w:fldData>
              </w:fldChar>
            </w:r>
            <w:r w:rsidR="00250AB6">
              <w:instrText xml:space="preserve"> ADDIN EN.CITE </w:instrText>
            </w:r>
            <w:r w:rsidR="00250AB6">
              <w:fldChar w:fldCharType="begin">
                <w:fldData xml:space="preserve">PEVuZE5vdGU+PENpdGU+PEF1dGhvcj5ZYXA8L0F1dGhvcj48WWVhcj4yMDE1PC9ZZWFyPjxSZWNO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6</w:t>
            </w:r>
            <w:r w:rsidRPr="00F02063">
              <w:fldChar w:fldCharType="end"/>
            </w:r>
          </w:p>
        </w:tc>
        <w:tc>
          <w:tcPr>
            <w:tcW w:w="1434" w:type="dxa"/>
            <w:noWrap/>
            <w:vAlign w:val="center"/>
            <w:hideMark/>
          </w:tcPr>
          <w:p w14:paraId="1F0C049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5</w:t>
            </w:r>
          </w:p>
        </w:tc>
        <w:tc>
          <w:tcPr>
            <w:tcW w:w="1536" w:type="dxa"/>
            <w:noWrap/>
            <w:vAlign w:val="center"/>
            <w:hideMark/>
          </w:tcPr>
          <w:p w14:paraId="2B19826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Prospective</w:t>
            </w:r>
          </w:p>
        </w:tc>
        <w:tc>
          <w:tcPr>
            <w:tcW w:w="968" w:type="dxa"/>
            <w:noWrap/>
            <w:vAlign w:val="center"/>
            <w:hideMark/>
          </w:tcPr>
          <w:p w14:paraId="0CAB957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2D90A72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7 - 2013</w:t>
            </w:r>
          </w:p>
        </w:tc>
        <w:tc>
          <w:tcPr>
            <w:tcW w:w="1417" w:type="dxa"/>
            <w:noWrap/>
            <w:vAlign w:val="center"/>
            <w:hideMark/>
          </w:tcPr>
          <w:p w14:paraId="216874B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39</w:t>
            </w:r>
          </w:p>
        </w:tc>
        <w:tc>
          <w:tcPr>
            <w:tcW w:w="1630" w:type="dxa"/>
            <w:noWrap/>
            <w:vAlign w:val="center"/>
            <w:hideMark/>
          </w:tcPr>
          <w:p w14:paraId="3F52F84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NR</w:t>
            </w:r>
          </w:p>
        </w:tc>
        <w:tc>
          <w:tcPr>
            <w:tcW w:w="1323" w:type="dxa"/>
            <w:noWrap/>
            <w:vAlign w:val="center"/>
            <w:hideMark/>
          </w:tcPr>
          <w:p w14:paraId="6D0CC86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1E70681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35</w:t>
            </w:r>
          </w:p>
        </w:tc>
      </w:tr>
      <w:tr w:rsidR="00EC0CC0" w:rsidRPr="00F02063" w14:paraId="58315EE0" w14:textId="77777777" w:rsidTr="00EC0CC0">
        <w:trPr>
          <w:trHeight w:val="20"/>
        </w:trPr>
        <w:tc>
          <w:tcPr>
            <w:tcW w:w="2830" w:type="dxa"/>
            <w:shd w:val="clear" w:color="auto" w:fill="E5E5E5" w:themeFill="background2" w:themeFillTint="66"/>
            <w:noWrap/>
            <w:vAlign w:val="center"/>
            <w:hideMark/>
          </w:tcPr>
          <w:p w14:paraId="2F3E55E4" w14:textId="1A59EC8D" w:rsidR="00EC0CC0" w:rsidRPr="00F02063" w:rsidRDefault="00EC0CC0" w:rsidP="00250AB6">
            <w:pPr>
              <w:widowControl w:val="0"/>
              <w:tabs>
                <w:tab w:val="left" w:pos="640"/>
              </w:tabs>
              <w:autoSpaceDE w:val="0"/>
              <w:autoSpaceDN w:val="0"/>
              <w:adjustRightInd w:val="0"/>
              <w:spacing w:after="240" w:line="276" w:lineRule="auto"/>
            </w:pPr>
            <w:r w:rsidRPr="00F02063">
              <w:t>Canneti et al.</w:t>
            </w:r>
            <w:r w:rsidRPr="00F02063">
              <w:fldChar w:fldCharType="begin">
                <w:fldData xml:space="preserve">PEVuZE5vdGU+PENpdGU+PEF1dGhvcj5DYW5uZXRpPC9BdXRob3I+PFllYXI+MjAxNTwvWWVhcj48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</w:fldData>
              </w:fldChar>
            </w:r>
            <w:r w:rsidR="00250AB6">
              <w:instrText xml:space="preserve"> ADDIN EN.CITE </w:instrText>
            </w:r>
            <w:r w:rsidR="00250AB6">
              <w:fldChar w:fldCharType="begin">
                <w:fldData xml:space="preserve">PEVuZE5vdGU+PENpdGU+PEF1dGhvcj5DYW5uZXRpPC9BdXRob3I+PFllYXI+MjAxNTwvWWVhcj48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7</w:t>
            </w:r>
            <w:r w:rsidRPr="00F02063">
              <w:fldChar w:fldCharType="end"/>
            </w:r>
          </w:p>
        </w:tc>
        <w:tc>
          <w:tcPr>
            <w:tcW w:w="1434" w:type="dxa"/>
            <w:noWrap/>
            <w:vAlign w:val="center"/>
            <w:hideMark/>
          </w:tcPr>
          <w:p w14:paraId="0571DEA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5</w:t>
            </w:r>
          </w:p>
        </w:tc>
        <w:tc>
          <w:tcPr>
            <w:tcW w:w="1536" w:type="dxa"/>
            <w:noWrap/>
            <w:vAlign w:val="center"/>
            <w:hideMark/>
          </w:tcPr>
          <w:p w14:paraId="7C766EF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668B3D6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06BFDCF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2 - 2013</w:t>
            </w:r>
          </w:p>
        </w:tc>
        <w:tc>
          <w:tcPr>
            <w:tcW w:w="1417" w:type="dxa"/>
            <w:noWrap/>
            <w:vAlign w:val="center"/>
            <w:hideMark/>
          </w:tcPr>
          <w:p w14:paraId="098C677E"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5</w:t>
            </w:r>
          </w:p>
        </w:tc>
        <w:tc>
          <w:tcPr>
            <w:tcW w:w="1630" w:type="dxa"/>
            <w:noWrap/>
            <w:vAlign w:val="center"/>
            <w:hideMark/>
          </w:tcPr>
          <w:p w14:paraId="6A6B00FF"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51.5</w:t>
            </w:r>
          </w:p>
        </w:tc>
        <w:tc>
          <w:tcPr>
            <w:tcW w:w="1323" w:type="dxa"/>
            <w:noWrap/>
            <w:vAlign w:val="center"/>
            <w:hideMark/>
          </w:tcPr>
          <w:p w14:paraId="261227A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7:8</w:t>
            </w:r>
          </w:p>
        </w:tc>
        <w:tc>
          <w:tcPr>
            <w:tcW w:w="1473" w:type="dxa"/>
            <w:noWrap/>
            <w:vAlign w:val="center"/>
            <w:hideMark/>
          </w:tcPr>
          <w:p w14:paraId="2187220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5</w:t>
            </w:r>
          </w:p>
        </w:tc>
      </w:tr>
      <w:tr w:rsidR="00EC0CC0" w:rsidRPr="00F02063" w14:paraId="7B2B60D2" w14:textId="77777777" w:rsidTr="00EC0CC0">
        <w:trPr>
          <w:trHeight w:val="20"/>
        </w:trPr>
        <w:tc>
          <w:tcPr>
            <w:tcW w:w="2830" w:type="dxa"/>
            <w:shd w:val="clear" w:color="auto" w:fill="E5E5E5" w:themeFill="background2" w:themeFillTint="66"/>
            <w:noWrap/>
            <w:vAlign w:val="center"/>
            <w:hideMark/>
          </w:tcPr>
          <w:p w14:paraId="7911ACA2" w14:textId="01C15822" w:rsidR="00EC0CC0" w:rsidRPr="00F02063" w:rsidRDefault="00EC0CC0" w:rsidP="00250AB6">
            <w:pPr>
              <w:widowControl w:val="0"/>
              <w:tabs>
                <w:tab w:val="left" w:pos="640"/>
              </w:tabs>
              <w:autoSpaceDE w:val="0"/>
              <w:autoSpaceDN w:val="0"/>
              <w:adjustRightInd w:val="0"/>
              <w:spacing w:after="240" w:line="276" w:lineRule="auto"/>
            </w:pPr>
            <w:r w:rsidRPr="00F02063">
              <w:t>Ramgren et al.</w:t>
            </w:r>
            <w:r w:rsidRPr="00F02063">
              <w:fldChar w:fldCharType="begin">
                <w:fldData xml:space="preserve">PEVuZE5vdGU+PENpdGU+PEF1dGhvcj5SYW1ncmVuPC9BdXRob3I+PFllYXI+MjAxNTwvWWVhcj48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</w:fldData>
              </w:fldChar>
            </w:r>
            <w:r w:rsidR="00250AB6">
              <w:instrText xml:space="preserve"> ADDIN EN.CITE </w:instrText>
            </w:r>
            <w:r w:rsidR="00250AB6">
              <w:fldChar w:fldCharType="begin">
                <w:fldData xml:space="preserve">PEVuZE5vdGU+PENpdGU+PEF1dGhvcj5SYW1ncmVuPC9BdXRob3I+PFllYXI+MjAxNTwvWWVhcj48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8</w:t>
            </w:r>
            <w:r w:rsidRPr="00F02063">
              <w:fldChar w:fldCharType="end"/>
            </w:r>
          </w:p>
        </w:tc>
        <w:tc>
          <w:tcPr>
            <w:tcW w:w="1434" w:type="dxa"/>
            <w:noWrap/>
            <w:vAlign w:val="center"/>
            <w:hideMark/>
          </w:tcPr>
          <w:p w14:paraId="3618CD5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5</w:t>
            </w:r>
          </w:p>
        </w:tc>
        <w:tc>
          <w:tcPr>
            <w:tcW w:w="1536" w:type="dxa"/>
            <w:noWrap/>
            <w:vAlign w:val="center"/>
            <w:hideMark/>
          </w:tcPr>
          <w:p w14:paraId="7089900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6867B3E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6D6CE6C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5 - 2015</w:t>
            </w:r>
          </w:p>
        </w:tc>
        <w:tc>
          <w:tcPr>
            <w:tcW w:w="1417" w:type="dxa"/>
            <w:noWrap/>
            <w:vAlign w:val="center"/>
            <w:hideMark/>
          </w:tcPr>
          <w:p w14:paraId="05DF306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7</w:t>
            </w:r>
          </w:p>
        </w:tc>
        <w:tc>
          <w:tcPr>
            <w:tcW w:w="1630" w:type="dxa"/>
            <w:noWrap/>
            <w:vAlign w:val="center"/>
            <w:hideMark/>
          </w:tcPr>
          <w:p w14:paraId="5E51731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NR</w:t>
            </w:r>
          </w:p>
        </w:tc>
        <w:tc>
          <w:tcPr>
            <w:tcW w:w="1323" w:type="dxa"/>
            <w:noWrap/>
            <w:vAlign w:val="center"/>
            <w:hideMark/>
          </w:tcPr>
          <w:p w14:paraId="75B8A9E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485B8C8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7</w:t>
            </w:r>
          </w:p>
        </w:tc>
      </w:tr>
      <w:tr w:rsidR="00EC0CC0" w:rsidRPr="00F02063" w14:paraId="73EC6CF6" w14:textId="77777777" w:rsidTr="00EC0CC0">
        <w:trPr>
          <w:trHeight w:val="20"/>
        </w:trPr>
        <w:tc>
          <w:tcPr>
            <w:tcW w:w="2830" w:type="dxa"/>
            <w:shd w:val="clear" w:color="auto" w:fill="E5E5E5" w:themeFill="background2" w:themeFillTint="66"/>
            <w:noWrap/>
            <w:vAlign w:val="center"/>
            <w:hideMark/>
          </w:tcPr>
          <w:p w14:paraId="4A2E5E8F" w14:textId="10D6A2CB" w:rsidR="00EC0CC0" w:rsidRPr="00F02063" w:rsidRDefault="00EC0CC0" w:rsidP="00250AB6">
            <w:pPr>
              <w:widowControl w:val="0"/>
              <w:tabs>
                <w:tab w:val="left" w:pos="640"/>
              </w:tabs>
              <w:autoSpaceDE w:val="0"/>
              <w:autoSpaceDN w:val="0"/>
              <w:adjustRightInd w:val="0"/>
              <w:spacing w:after="240" w:line="276" w:lineRule="auto"/>
            </w:pPr>
            <w:r w:rsidRPr="00F02063">
              <w:t>Heit et al.</w:t>
            </w:r>
            <w:r w:rsidRPr="00F02063">
              <w:fldChar w:fldCharType="begin">
                <w:fldData xml:space="preserve">PEVuZE5vdGU+PENpdGU+PEF1dGhvcj5IZWl0PC9BdXRob3I+PFllYXI+MjAxNjwvWWVhcj48UmVj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</w:fldData>
              </w:fldChar>
            </w:r>
            <w:r w:rsidR="00250AB6">
              <w:instrText xml:space="preserve"> ADDIN EN.CITE </w:instrText>
            </w:r>
            <w:r w:rsidR="00250AB6">
              <w:fldChar w:fldCharType="begin">
                <w:fldData xml:space="preserve">PEVuZE5vdGU+PENpdGU+PEF1dGhvcj5IZWl0PC9BdXRob3I+PFllYXI+MjAxNjwvWWVhcj48UmVj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29</w:t>
            </w:r>
            <w:r w:rsidRPr="00F02063">
              <w:fldChar w:fldCharType="end"/>
            </w:r>
          </w:p>
        </w:tc>
        <w:tc>
          <w:tcPr>
            <w:tcW w:w="1434" w:type="dxa"/>
            <w:noWrap/>
            <w:vAlign w:val="center"/>
            <w:hideMark/>
          </w:tcPr>
          <w:p w14:paraId="6FEE80F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6</w:t>
            </w:r>
          </w:p>
        </w:tc>
        <w:tc>
          <w:tcPr>
            <w:tcW w:w="1536" w:type="dxa"/>
            <w:noWrap/>
            <w:vAlign w:val="center"/>
            <w:hideMark/>
          </w:tcPr>
          <w:p w14:paraId="2BD68EF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6136C6A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0D6F2433"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2 - 2012</w:t>
            </w:r>
          </w:p>
        </w:tc>
        <w:tc>
          <w:tcPr>
            <w:tcW w:w="1417" w:type="dxa"/>
            <w:noWrap/>
            <w:vAlign w:val="center"/>
            <w:hideMark/>
          </w:tcPr>
          <w:p w14:paraId="7BCC68D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71</w:t>
            </w:r>
          </w:p>
        </w:tc>
        <w:tc>
          <w:tcPr>
            <w:tcW w:w="1630" w:type="dxa"/>
            <w:noWrap/>
            <w:vAlign w:val="center"/>
            <w:hideMark/>
          </w:tcPr>
          <w:p w14:paraId="6BDF7977"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323" w:type="dxa"/>
            <w:noWrap/>
            <w:vAlign w:val="center"/>
            <w:hideMark/>
          </w:tcPr>
          <w:p w14:paraId="7743B740"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w:t>
            </w:r>
          </w:p>
        </w:tc>
        <w:tc>
          <w:tcPr>
            <w:tcW w:w="1473" w:type="dxa"/>
            <w:noWrap/>
            <w:vAlign w:val="center"/>
            <w:hideMark/>
          </w:tcPr>
          <w:p w14:paraId="7BD9F72D"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71</w:t>
            </w:r>
          </w:p>
        </w:tc>
      </w:tr>
      <w:tr w:rsidR="00EC0CC0" w:rsidRPr="00F02063" w14:paraId="2BE28244" w14:textId="77777777" w:rsidTr="00EC0CC0">
        <w:trPr>
          <w:trHeight w:val="20"/>
        </w:trPr>
        <w:tc>
          <w:tcPr>
            <w:tcW w:w="2830" w:type="dxa"/>
            <w:shd w:val="clear" w:color="auto" w:fill="E5E5E5" w:themeFill="background2" w:themeFillTint="66"/>
            <w:noWrap/>
            <w:vAlign w:val="center"/>
            <w:hideMark/>
          </w:tcPr>
          <w:p w14:paraId="501CFDB2" w14:textId="2D1EE598" w:rsidR="00EC0CC0" w:rsidRPr="00F02063" w:rsidRDefault="00EC0CC0" w:rsidP="00250AB6">
            <w:pPr>
              <w:widowControl w:val="0"/>
              <w:tabs>
                <w:tab w:val="left" w:pos="640"/>
              </w:tabs>
              <w:autoSpaceDE w:val="0"/>
              <w:autoSpaceDN w:val="0"/>
              <w:adjustRightInd w:val="0"/>
              <w:spacing w:after="240" w:line="276" w:lineRule="auto"/>
            </w:pPr>
            <w:r w:rsidRPr="00F02063">
              <w:t>Mortimer et al.</w:t>
            </w:r>
            <w:r w:rsidRPr="00F02063">
              <w:fldChar w:fldCharType="begin">
                <w:fldData xml:space="preserve">PEVuZE5vdGU+PENpdGU+PEF1dGhvcj5Nb3J0aW1lcjwvQXV0aG9yPjxZZWFyPjIwMTY8L1llYXI+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</w:fldData>
              </w:fldChar>
            </w:r>
            <w:r w:rsidR="00250AB6">
              <w:instrText xml:space="preserve"> ADDIN EN.CITE </w:instrText>
            </w:r>
            <w:r w:rsidR="00250AB6">
              <w:fldChar w:fldCharType="begin">
                <w:fldData xml:space="preserve">PEVuZE5vdGU+PENpdGU+PEF1dGhvcj5Nb3J0aW1lcjwvQXV0aG9yPjxZZWFyPjIwMTY8L1llYXI+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30</w:t>
            </w:r>
            <w:r w:rsidRPr="00F02063">
              <w:fldChar w:fldCharType="end"/>
            </w:r>
          </w:p>
        </w:tc>
        <w:tc>
          <w:tcPr>
            <w:tcW w:w="1434" w:type="dxa"/>
            <w:noWrap/>
            <w:vAlign w:val="center"/>
            <w:hideMark/>
          </w:tcPr>
          <w:p w14:paraId="033D77E6"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6</w:t>
            </w:r>
          </w:p>
        </w:tc>
        <w:tc>
          <w:tcPr>
            <w:tcW w:w="1536" w:type="dxa"/>
            <w:noWrap/>
            <w:vAlign w:val="center"/>
            <w:hideMark/>
          </w:tcPr>
          <w:p w14:paraId="682D6B0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3170A9EB"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4A335ED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06 - 2014</w:t>
            </w:r>
          </w:p>
        </w:tc>
        <w:tc>
          <w:tcPr>
            <w:tcW w:w="1417" w:type="dxa"/>
            <w:noWrap/>
            <w:vAlign w:val="center"/>
            <w:hideMark/>
          </w:tcPr>
          <w:p w14:paraId="2FC9EFA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72</w:t>
            </w:r>
          </w:p>
        </w:tc>
        <w:tc>
          <w:tcPr>
            <w:tcW w:w="1630" w:type="dxa"/>
            <w:noWrap/>
            <w:vAlign w:val="center"/>
            <w:hideMark/>
          </w:tcPr>
          <w:p w14:paraId="70FB2D62"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52.7</w:t>
            </w:r>
          </w:p>
        </w:tc>
        <w:tc>
          <w:tcPr>
            <w:tcW w:w="1323" w:type="dxa"/>
            <w:noWrap/>
            <w:vAlign w:val="center"/>
            <w:hideMark/>
          </w:tcPr>
          <w:p w14:paraId="6F08FB64"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4:48</w:t>
            </w:r>
          </w:p>
        </w:tc>
        <w:tc>
          <w:tcPr>
            <w:tcW w:w="1473" w:type="dxa"/>
            <w:noWrap/>
            <w:vAlign w:val="center"/>
            <w:hideMark/>
          </w:tcPr>
          <w:p w14:paraId="46A10FA8"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72</w:t>
            </w:r>
          </w:p>
        </w:tc>
      </w:tr>
      <w:tr w:rsidR="00EC0CC0" w:rsidRPr="00F02063" w14:paraId="1113C84E" w14:textId="77777777" w:rsidTr="00EC0CC0">
        <w:trPr>
          <w:trHeight w:val="20"/>
        </w:trPr>
        <w:tc>
          <w:tcPr>
            <w:tcW w:w="2830" w:type="dxa"/>
            <w:shd w:val="clear" w:color="auto" w:fill="E5E5E5" w:themeFill="background2" w:themeFillTint="66"/>
            <w:noWrap/>
            <w:vAlign w:val="center"/>
            <w:hideMark/>
          </w:tcPr>
          <w:p w14:paraId="2BAC2333" w14:textId="0A42E185" w:rsidR="00EC0CC0" w:rsidRPr="00F02063" w:rsidRDefault="00EC0CC0" w:rsidP="00250AB6">
            <w:pPr>
              <w:widowControl w:val="0"/>
              <w:tabs>
                <w:tab w:val="left" w:pos="640"/>
              </w:tabs>
              <w:autoSpaceDE w:val="0"/>
              <w:autoSpaceDN w:val="0"/>
              <w:adjustRightInd w:val="0"/>
              <w:spacing w:after="240" w:line="276" w:lineRule="auto"/>
            </w:pPr>
            <w:r w:rsidRPr="00F02063">
              <w:t>Bashir et al.</w:t>
            </w:r>
            <w:r w:rsidRPr="00F02063">
              <w:fldChar w:fldCharType="begin">
                <w:fldData xml:space="preserve">PEVuZE5vdGU+PENpdGU+PEF1dGhvcj5CYXNoaXI8L0F1dGhvcj48WWVhcj4yMDE4PC9ZZWFyPjxS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</w:fldData>
              </w:fldChar>
            </w:r>
            <w:r w:rsidR="00250AB6">
              <w:instrText xml:space="preserve"> ADDIN EN.CITE </w:instrText>
            </w:r>
            <w:r w:rsidR="00250AB6">
              <w:fldChar w:fldCharType="begin">
                <w:fldData xml:space="preserve">PEVuZE5vdGU+PENpdGU+PEF1dGhvcj5CYXNoaXI8L0F1dGhvcj48WWVhcj4yMDE4PC9ZZWFyPjxS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</w:fldData>
              </w:fldChar>
            </w:r>
            <w:r w:rsidR="00250AB6">
              <w:instrText xml:space="preserve"> ADDIN EN.CITE.DATA </w:instrText>
            </w:r>
            <w:r w:rsidR="00250AB6">
              <w:fldChar w:fldCharType="end"/>
            </w:r>
            <w:r w:rsidRPr="00F02063">
              <w:fldChar w:fldCharType="separate"/>
            </w:r>
            <w:r w:rsidR="00250AB6" w:rsidRPr="00250AB6">
              <w:rPr>
                <w:noProof/>
                <w:vertAlign w:val="superscript"/>
              </w:rPr>
              <w:t>31</w:t>
            </w:r>
            <w:r w:rsidRPr="00F02063">
              <w:fldChar w:fldCharType="end"/>
            </w:r>
            <w:r w:rsidR="004B4610" w:rsidRPr="00B82DAB">
              <w:rPr>
                <w:vertAlign w:val="superscript"/>
              </w:rPr>
              <w:t>†</w:t>
            </w:r>
          </w:p>
        </w:tc>
        <w:tc>
          <w:tcPr>
            <w:tcW w:w="1434" w:type="dxa"/>
            <w:noWrap/>
            <w:vAlign w:val="center"/>
            <w:hideMark/>
          </w:tcPr>
          <w:p w14:paraId="05CF33B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8</w:t>
            </w:r>
          </w:p>
        </w:tc>
        <w:tc>
          <w:tcPr>
            <w:tcW w:w="1536" w:type="dxa"/>
            <w:noWrap/>
            <w:vAlign w:val="center"/>
            <w:hideMark/>
          </w:tcPr>
          <w:p w14:paraId="78FFEBAA"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Retrospective</w:t>
            </w:r>
          </w:p>
        </w:tc>
        <w:tc>
          <w:tcPr>
            <w:tcW w:w="968" w:type="dxa"/>
            <w:noWrap/>
            <w:vAlign w:val="center"/>
            <w:hideMark/>
          </w:tcPr>
          <w:p w14:paraId="0D00C016"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SC</w:t>
            </w:r>
          </w:p>
        </w:tc>
        <w:tc>
          <w:tcPr>
            <w:tcW w:w="1559" w:type="dxa"/>
            <w:noWrap/>
            <w:vAlign w:val="center"/>
            <w:hideMark/>
          </w:tcPr>
          <w:p w14:paraId="70D5D20C"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2011 - 2017</w:t>
            </w:r>
          </w:p>
        </w:tc>
        <w:tc>
          <w:tcPr>
            <w:tcW w:w="1417" w:type="dxa"/>
            <w:noWrap/>
            <w:vAlign w:val="center"/>
            <w:hideMark/>
          </w:tcPr>
          <w:p w14:paraId="55E8103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35</w:t>
            </w:r>
          </w:p>
        </w:tc>
        <w:tc>
          <w:tcPr>
            <w:tcW w:w="1630" w:type="dxa"/>
            <w:noWrap/>
            <w:vAlign w:val="center"/>
            <w:hideMark/>
          </w:tcPr>
          <w:p w14:paraId="42C20F21"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NR/NR</w:t>
            </w:r>
          </w:p>
        </w:tc>
        <w:tc>
          <w:tcPr>
            <w:tcW w:w="1323" w:type="dxa"/>
            <w:noWrap/>
            <w:vAlign w:val="center"/>
            <w:hideMark/>
          </w:tcPr>
          <w:p w14:paraId="29CB2AF9"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13:22</w:t>
            </w:r>
          </w:p>
        </w:tc>
        <w:tc>
          <w:tcPr>
            <w:tcW w:w="1473" w:type="dxa"/>
            <w:noWrap/>
            <w:vAlign w:val="center"/>
            <w:hideMark/>
          </w:tcPr>
          <w:p w14:paraId="723C5EF5" w14:textId="77777777" w:rsidR="00EC0CC0" w:rsidRPr="00F02063" w:rsidRDefault="00EC0CC0" w:rsidP="00EC0CC0">
            <w:pPr>
              <w:widowControl w:val="0"/>
              <w:tabs>
                <w:tab w:val="left" w:pos="640"/>
              </w:tabs>
              <w:autoSpaceDE w:val="0"/>
              <w:autoSpaceDN w:val="0"/>
              <w:adjustRightInd w:val="0"/>
              <w:spacing w:after="240" w:line="276" w:lineRule="auto"/>
              <w:jc w:val="center"/>
            </w:pPr>
            <w:r w:rsidRPr="00F02063">
              <w:t>35</w:t>
            </w:r>
          </w:p>
        </w:tc>
      </w:tr>
      <w:tr w:rsidR="00EC0CC0" w:rsidRPr="00F02063" w14:paraId="0F618205" w14:textId="77777777" w:rsidTr="00EC0CC0">
        <w:trPr>
          <w:trHeight w:val="58"/>
        </w:trPr>
        <w:tc>
          <w:tcPr>
            <w:tcW w:w="14170" w:type="dxa"/>
            <w:gridSpan w:val="9"/>
            <w:noWrap/>
            <w:vAlign w:val="center"/>
          </w:tcPr>
          <w:p w14:paraId="3EF81002" w14:textId="77777777" w:rsidR="00EC0CC0" w:rsidRPr="00484F2C" w:rsidRDefault="00EC0CC0" w:rsidP="00EC0CC0">
            <w:pPr>
              <w:widowControl w:val="0"/>
              <w:tabs>
                <w:tab w:val="left" w:pos="640"/>
              </w:tabs>
              <w:autoSpaceDE w:val="0"/>
              <w:autoSpaceDN w:val="0"/>
              <w:adjustRightInd w:val="0"/>
              <w:spacing w:after="240" w:line="276" w:lineRule="auto"/>
              <w:rPr>
                <w:sz w:val="20"/>
              </w:rPr>
            </w:pPr>
            <w:r w:rsidRPr="00484F2C">
              <w:rPr>
                <w:sz w:val="20"/>
              </w:rPr>
              <w:t xml:space="preserve">Abbreviations: NR=not reported; SC=single centre; MC=multi-centre </w:t>
            </w:r>
          </w:p>
          <w:p w14:paraId="4D8AF4FE" w14:textId="77777777" w:rsidR="00EC0CC0" w:rsidRPr="00484F2C" w:rsidRDefault="00EC0CC0" w:rsidP="00EC0CC0">
            <w:pPr>
              <w:widowControl w:val="0"/>
              <w:tabs>
                <w:tab w:val="left" w:pos="640"/>
              </w:tabs>
              <w:autoSpaceDE w:val="0"/>
              <w:autoSpaceDN w:val="0"/>
              <w:adjustRightInd w:val="0"/>
              <w:spacing w:after="240" w:line="276" w:lineRule="auto"/>
              <w:rPr>
                <w:sz w:val="20"/>
              </w:rPr>
            </w:pPr>
            <w:r w:rsidRPr="00484F2C">
              <w:rPr>
                <w:sz w:val="20"/>
              </w:rPr>
              <w:t>*Study did not specify the end date of study period. Submission date was used instead</w:t>
            </w:r>
          </w:p>
          <w:p w14:paraId="66E58D10" w14:textId="42D261B7" w:rsidR="00EC0CC0" w:rsidRPr="00F02063" w:rsidRDefault="004B4610" w:rsidP="00EC0CC0">
            <w:pPr>
              <w:widowControl w:val="0"/>
              <w:tabs>
                <w:tab w:val="left" w:pos="640"/>
              </w:tabs>
              <w:autoSpaceDE w:val="0"/>
              <w:autoSpaceDN w:val="0"/>
              <w:adjustRightInd w:val="0"/>
              <w:spacing w:after="240" w:line="276" w:lineRule="auto"/>
            </w:pPr>
            <w:r w:rsidRPr="00484F2C">
              <w:rPr>
                <w:sz w:val="20"/>
              </w:rPr>
              <w:t>†</w:t>
            </w:r>
            <w:r w:rsidR="00EC0CC0" w:rsidRPr="00484F2C">
              <w:rPr>
                <w:sz w:val="20"/>
              </w:rPr>
              <w:t>5 patients for whom the initial diagnostic test was not clear were excluded</w:t>
            </w:r>
          </w:p>
        </w:tc>
      </w:tr>
    </w:tbl>
    <w:p w14:paraId="49886855" w14:textId="32D4A1F1" w:rsidR="002A6EFB" w:rsidRDefault="002A6EFB" w:rsidP="00D66031">
      <w:pPr>
        <w:spacing w:after="160" w:line="480" w:lineRule="auto"/>
        <w:jc w:val="both"/>
      </w:pPr>
    </w:p>
    <w:p w14:paraId="22557C2F" w14:textId="743F94E9" w:rsidR="00EC0CC0" w:rsidRDefault="00EC0CC0" w:rsidP="00D66031">
      <w:pPr>
        <w:spacing w:after="160" w:line="480" w:lineRule="auto"/>
        <w:jc w:val="both"/>
      </w:pPr>
    </w:p>
    <w:p w14:paraId="0C4C6E0A" w14:textId="77777777" w:rsidR="00EC0CC0" w:rsidRDefault="00EC0CC0" w:rsidP="00D66031">
      <w:pPr>
        <w:spacing w:after="160" w:line="480" w:lineRule="auto"/>
        <w:jc w:val="both"/>
        <w:sectPr w:rsidR="00EC0CC0" w:rsidSect="00EC0CC0">
          <w:pgSz w:w="16838" w:h="11906" w:orient="landscape"/>
          <w:pgMar w:top="1440" w:right="1276" w:bottom="1440" w:left="1440" w:header="709" w:footer="850" w:gutter="0"/>
          <w:cols w:space="720"/>
          <w:docGrid w:linePitch="326"/>
        </w:sectPr>
      </w:pPr>
    </w:p>
    <w:p w14:paraId="449577BC" w14:textId="77777777" w:rsidR="00484F2C" w:rsidRPr="005E5518" w:rsidRDefault="00484F2C" w:rsidP="0013640D">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lastRenderedPageBreak/>
        <w:t xml:space="preserve">CTA protocol </w:t>
      </w:r>
    </w:p>
    <w:p w14:paraId="351F2F74" w14:textId="77777777" w:rsidR="00484F2C" w:rsidRPr="00FA6FEC" w:rsidRDefault="00484F2C" w:rsidP="0013640D">
      <w:pPr>
        <w:spacing w:after="160" w:line="480" w:lineRule="auto"/>
        <w:jc w:val="both"/>
      </w:pPr>
      <w:r w:rsidRPr="00FA6FEC">
        <w:t xml:space="preserve">Time from ictus to CTA was not available for 87.4% of patients. For those with available data, the time frame ranged from 0 (day of admission) to 17 days. Time from CT to CTA was not available in all studies. Studies which reported a CTA protocol (15 studies), </w:t>
      </w:r>
      <w:r>
        <w:t>utilised</w:t>
      </w:r>
      <w:r w:rsidRPr="00FA6FEC">
        <w:t xml:space="preserve"> a helical or spiral multi-detector CT scanner. Interpretation of CTA was carried out by one neuroradiologist in 51.4% (196/381 with available data) </w:t>
      </w:r>
      <w:r>
        <w:t xml:space="preserve">of </w:t>
      </w:r>
      <w:r w:rsidRPr="00FA6FEC">
        <w:t>patients.</w:t>
      </w:r>
      <w:r>
        <w:t xml:space="preserve"> </w:t>
      </w:r>
      <w:r w:rsidRPr="00FA6FEC">
        <w:t xml:space="preserve">The remaining radiology was subject to dual reporting. CTA was reported prior to DSA in 167 patients. </w:t>
      </w:r>
    </w:p>
    <w:p w14:paraId="086C4BE9" w14:textId="77777777" w:rsidR="00484F2C" w:rsidRPr="005E5518" w:rsidRDefault="00484F2C" w:rsidP="0013640D">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 xml:space="preserve">First DSA protocol </w:t>
      </w:r>
    </w:p>
    <w:p w14:paraId="3DA8EA29" w14:textId="77777777" w:rsidR="00484F2C" w:rsidRPr="00FA6FEC" w:rsidRDefault="00484F2C" w:rsidP="0013640D">
      <w:pPr>
        <w:spacing w:after="160" w:line="480" w:lineRule="auto"/>
        <w:jc w:val="both"/>
      </w:pPr>
      <w:r w:rsidRPr="00FA6FEC">
        <w:t>Time from CTA to first DSA ranged from 0 (occurring concurrently) to 20 days; with 68.6% (83/121</w:t>
      </w:r>
      <w:r>
        <w:t xml:space="preserve"> </w:t>
      </w:r>
      <w:r w:rsidRPr="00FA6FEC">
        <w:t xml:space="preserve">with available data) </w:t>
      </w:r>
      <w:r>
        <w:t xml:space="preserve">of patients </w:t>
      </w:r>
      <w:r w:rsidRPr="00FA6FEC">
        <w:t xml:space="preserve">having their DSA within 24 hours. DSA was performed in a biplane neuroangiography unit in </w:t>
      </w:r>
      <w:r>
        <w:t>78.6% (</w:t>
      </w:r>
      <w:r w:rsidRPr="00FA6FEC">
        <w:t>427/543</w:t>
      </w:r>
      <w:r>
        <w:t xml:space="preserve"> </w:t>
      </w:r>
      <w:r w:rsidRPr="00FA6FEC">
        <w:t>with available data</w:t>
      </w:r>
      <w:r>
        <w:t>) of patients</w:t>
      </w:r>
      <w:r w:rsidRPr="00FA6FEC">
        <w:t xml:space="preserve">. A </w:t>
      </w:r>
      <w:r>
        <w:t>4-</w:t>
      </w:r>
      <w:r w:rsidRPr="00FA6FEC">
        <w:t>vessel DSA was carried out in 237 (35.4%) patients, a</w:t>
      </w:r>
      <w:r>
        <w:t xml:space="preserve"> 6-</w:t>
      </w:r>
      <w:r w:rsidRPr="00FA6FEC">
        <w:t xml:space="preserve">vessel DSA in 231 (34.5%) patients whereas in the remaining cohort, the data was not available. </w:t>
      </w:r>
      <w:r>
        <w:t xml:space="preserve">A three-dimensional rotational DSA was used in 64.3% (205/319 with available data) of patients. </w:t>
      </w:r>
      <w:r w:rsidRPr="00FA6FEC">
        <w:t>Dual or triple interpretation of DSA by neuroradiologists was undertaken in 72.5% (137/189 with available data)</w:t>
      </w:r>
      <w:r>
        <w:t xml:space="preserve"> of patients</w:t>
      </w:r>
      <w:r w:rsidRPr="00FA6FEC">
        <w:t xml:space="preserve">. </w:t>
      </w:r>
    </w:p>
    <w:p w14:paraId="142BE96F" w14:textId="77777777" w:rsidR="00484F2C" w:rsidRPr="005E5518" w:rsidRDefault="00484F2C" w:rsidP="0013640D">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Repeat 2</w:t>
      </w:r>
      <w:r w:rsidRPr="005E5518">
        <w:rPr>
          <w:rFonts w:ascii="Times New Roman" w:hAnsi="Times New Roman" w:cs="Times New Roman"/>
          <w:b/>
          <w:color w:val="auto"/>
          <w:vertAlign w:val="superscript"/>
          <w:lang w:val="en-GB"/>
        </w:rPr>
        <w:t>nd</w:t>
      </w:r>
      <w:r w:rsidRPr="005E5518">
        <w:rPr>
          <w:rFonts w:ascii="Times New Roman" w:hAnsi="Times New Roman" w:cs="Times New Roman"/>
          <w:b/>
          <w:color w:val="auto"/>
          <w:lang w:val="en-GB"/>
        </w:rPr>
        <w:t xml:space="preserve"> and 3</w:t>
      </w:r>
      <w:r w:rsidRPr="005E5518">
        <w:rPr>
          <w:rFonts w:ascii="Times New Roman" w:hAnsi="Times New Roman" w:cs="Times New Roman"/>
          <w:b/>
          <w:color w:val="auto"/>
          <w:vertAlign w:val="superscript"/>
          <w:lang w:val="en-GB"/>
        </w:rPr>
        <w:t>rd</w:t>
      </w:r>
      <w:r w:rsidRPr="005E5518">
        <w:rPr>
          <w:rFonts w:ascii="Times New Roman" w:hAnsi="Times New Roman" w:cs="Times New Roman"/>
          <w:b/>
          <w:color w:val="auto"/>
          <w:lang w:val="en-GB"/>
        </w:rPr>
        <w:t xml:space="preserve"> DSA protocol </w:t>
      </w:r>
    </w:p>
    <w:p w14:paraId="73A70630" w14:textId="77777777" w:rsidR="00484F2C" w:rsidRPr="00FA6FEC" w:rsidRDefault="00484F2C" w:rsidP="0013640D">
      <w:pPr>
        <w:spacing w:after="160" w:line="480" w:lineRule="auto"/>
        <w:jc w:val="both"/>
      </w:pPr>
      <w:r w:rsidRPr="00FA6FEC">
        <w:t>One hundred and forty-four patients underwent a 2</w:t>
      </w:r>
      <w:r w:rsidRPr="00FA6FEC">
        <w:rPr>
          <w:vertAlign w:val="superscript"/>
        </w:rPr>
        <w:t>nd</w:t>
      </w:r>
      <w:r w:rsidRPr="00FA6FEC">
        <w:t xml:space="preserve"> DSA. Timing was reported for 51 patients, with 22 undergoing the </w:t>
      </w:r>
      <w:r>
        <w:t>2</w:t>
      </w:r>
      <w:r w:rsidRPr="00B07565">
        <w:rPr>
          <w:vertAlign w:val="superscript"/>
        </w:rPr>
        <w:t>nd</w:t>
      </w:r>
      <w:r>
        <w:t xml:space="preserve"> </w:t>
      </w:r>
      <w:r w:rsidRPr="00FA6FEC">
        <w:t>DSA after 6 weeks of first DSA. A mean duration of 6.4 days was observed between first and 2</w:t>
      </w:r>
      <w:r w:rsidRPr="00FA6FEC">
        <w:rPr>
          <w:vertAlign w:val="superscript"/>
        </w:rPr>
        <w:t>nd</w:t>
      </w:r>
      <w:r w:rsidRPr="00FA6FEC">
        <w:t xml:space="preserve"> DSAs in 29 patients.  A 3</w:t>
      </w:r>
      <w:r w:rsidRPr="00FA6FEC">
        <w:rPr>
          <w:vertAlign w:val="superscript"/>
        </w:rPr>
        <w:t>rd</w:t>
      </w:r>
      <w:r w:rsidRPr="00FA6FEC">
        <w:t xml:space="preserve"> repeat DSA was only carried in one patient. Timing was not reported. </w:t>
      </w:r>
    </w:p>
    <w:p w14:paraId="69A5487C" w14:textId="77777777" w:rsidR="00484F2C" w:rsidRPr="005E5518" w:rsidRDefault="00484F2C" w:rsidP="0013640D">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lastRenderedPageBreak/>
        <w:t>Missed vascular abnormalities on initial CTA</w:t>
      </w:r>
    </w:p>
    <w:p w14:paraId="04DAB05E" w14:textId="77777777" w:rsidR="00484F2C" w:rsidRDefault="00484F2C" w:rsidP="00484F2C">
      <w:pPr>
        <w:spacing w:after="160" w:line="480" w:lineRule="auto"/>
        <w:jc w:val="both"/>
        <w:sectPr w:rsidR="00484F2C" w:rsidSect="00EC0CC0">
          <w:pgSz w:w="11906" w:h="16838"/>
          <w:pgMar w:top="1276" w:right="1440" w:bottom="1440" w:left="1440" w:header="709" w:footer="850" w:gutter="0"/>
          <w:cols w:space="720"/>
          <w:docGrid w:linePitch="326"/>
        </w:sectPr>
      </w:pPr>
      <w:r w:rsidRPr="00FA6FEC">
        <w:t xml:space="preserve">A total of 7 (1.05%) abnormalities were found on first or subsequent DSA which were not identified on </w:t>
      </w:r>
      <w:r>
        <w:t xml:space="preserve">initial </w:t>
      </w:r>
      <w:r w:rsidRPr="00FA6FEC">
        <w:t>CTA. These are summari</w:t>
      </w:r>
      <w:r>
        <w:t>sed</w:t>
      </w:r>
      <w:r w:rsidRPr="00FA6FEC">
        <w:t xml:space="preserve"> in </w:t>
      </w:r>
      <w:r w:rsidRPr="009C7BBF">
        <w:rPr>
          <w:b/>
        </w:rPr>
        <w:t>Table 3</w:t>
      </w:r>
      <w:r>
        <w:t>. The o</w:t>
      </w:r>
      <w:r w:rsidRPr="00FA6FEC">
        <w:t xml:space="preserve">verall NPV was 99.0% (95% CI 97.8 – 99.5). </w:t>
      </w:r>
    </w:p>
    <w:tbl>
      <w:tblPr>
        <w:tblStyle w:val="TableGrid"/>
        <w:tblpPr w:leftFromText="180" w:rightFromText="180" w:horzAnchor="margin" w:tblpY="-414"/>
        <w:tblW w:w="14459" w:type="dxa"/>
        <w:tblLook w:val="04A0" w:firstRow="1" w:lastRow="0" w:firstColumn="1" w:lastColumn="0" w:noHBand="0" w:noVBand="1"/>
      </w:tblPr>
      <w:tblGrid>
        <w:gridCol w:w="2127"/>
        <w:gridCol w:w="2884"/>
        <w:gridCol w:w="3069"/>
        <w:gridCol w:w="3119"/>
        <w:gridCol w:w="3260"/>
      </w:tblGrid>
      <w:tr w:rsidR="00EC0CC0" w:rsidRPr="00F02063" w14:paraId="15F41D29" w14:textId="77777777" w:rsidTr="00EC0CC0">
        <w:trPr>
          <w:trHeight w:val="46"/>
        </w:trPr>
        <w:tc>
          <w:tcPr>
            <w:tcW w:w="2127" w:type="dxa"/>
            <w:tcBorders>
              <w:top w:val="nil"/>
              <w:left w:val="nil"/>
              <w:bottom w:val="nil"/>
              <w:right w:val="single" w:sz="4" w:space="0" w:color="auto"/>
            </w:tcBorders>
            <w:vAlign w:val="center"/>
          </w:tcPr>
          <w:p w14:paraId="47CA71B7" w14:textId="77777777" w:rsidR="00EC0CC0" w:rsidRPr="00F02063" w:rsidRDefault="00EC0CC0" w:rsidP="00EC0CC0">
            <w:pPr>
              <w:spacing w:after="160" w:line="276" w:lineRule="auto"/>
              <w:rPr>
                <w:b/>
              </w:rPr>
            </w:pPr>
          </w:p>
        </w:tc>
        <w:tc>
          <w:tcPr>
            <w:tcW w:w="12332" w:type="dxa"/>
            <w:gridSpan w:val="4"/>
            <w:tcBorders>
              <w:left w:val="single" w:sz="4" w:space="0" w:color="auto"/>
              <w:bottom w:val="single" w:sz="4" w:space="0" w:color="auto"/>
            </w:tcBorders>
            <w:vAlign w:val="center"/>
          </w:tcPr>
          <w:p w14:paraId="3C795664" w14:textId="77777777" w:rsidR="00EC0CC0" w:rsidRPr="00F02063" w:rsidRDefault="00EC0CC0" w:rsidP="00EC0CC0">
            <w:pPr>
              <w:spacing w:after="160" w:line="276" w:lineRule="auto"/>
              <w:rPr>
                <w:b/>
              </w:rPr>
            </w:pPr>
            <w:r w:rsidRPr="00F02063">
              <w:rPr>
                <w:b/>
              </w:rPr>
              <w:t>Table 3. Missed vascular lesion on initial CTA found subsequently on DSA</w:t>
            </w:r>
          </w:p>
        </w:tc>
      </w:tr>
      <w:tr w:rsidR="00EC0CC0" w:rsidRPr="00F02063" w14:paraId="7EFB0714" w14:textId="77777777" w:rsidTr="00EC0CC0">
        <w:trPr>
          <w:trHeight w:val="132"/>
        </w:trPr>
        <w:tc>
          <w:tcPr>
            <w:tcW w:w="2127" w:type="dxa"/>
            <w:tcBorders>
              <w:top w:val="nil"/>
              <w:left w:val="nil"/>
              <w:bottom w:val="nil"/>
              <w:right w:val="single" w:sz="4" w:space="0" w:color="auto"/>
            </w:tcBorders>
            <w:vAlign w:val="center"/>
          </w:tcPr>
          <w:p w14:paraId="510F77C6" w14:textId="77777777" w:rsidR="00EC0CC0" w:rsidRPr="00F02063" w:rsidRDefault="00EC0CC0" w:rsidP="00EC0CC0">
            <w:pPr>
              <w:spacing w:after="160" w:line="276" w:lineRule="auto"/>
              <w:jc w:val="center"/>
              <w:rPr>
                <w:b/>
              </w:rPr>
            </w:pPr>
          </w:p>
        </w:tc>
        <w:tc>
          <w:tcPr>
            <w:tcW w:w="5953" w:type="dxa"/>
            <w:gridSpan w:val="2"/>
            <w:tcBorders>
              <w:left w:val="single" w:sz="4" w:space="0" w:color="auto"/>
            </w:tcBorders>
            <w:shd w:val="clear" w:color="auto" w:fill="BFBFBF" w:themeFill="background2"/>
            <w:vAlign w:val="center"/>
          </w:tcPr>
          <w:p w14:paraId="5972C484" w14:textId="77777777" w:rsidR="00EC0CC0" w:rsidRPr="00F02063" w:rsidRDefault="00EC0CC0" w:rsidP="00EC0CC0">
            <w:pPr>
              <w:spacing w:after="160" w:line="276" w:lineRule="auto"/>
              <w:jc w:val="center"/>
              <w:rPr>
                <w:b/>
              </w:rPr>
            </w:pPr>
            <w:r w:rsidRPr="00F02063">
              <w:rPr>
                <w:b/>
              </w:rPr>
              <w:t>First DSA</w:t>
            </w:r>
          </w:p>
        </w:tc>
        <w:tc>
          <w:tcPr>
            <w:tcW w:w="6379" w:type="dxa"/>
            <w:gridSpan w:val="2"/>
            <w:shd w:val="clear" w:color="auto" w:fill="BFBFBF" w:themeFill="background2"/>
            <w:vAlign w:val="center"/>
          </w:tcPr>
          <w:p w14:paraId="22E9D0C6" w14:textId="77777777" w:rsidR="00EC0CC0" w:rsidRPr="00F02063" w:rsidRDefault="00EC0CC0" w:rsidP="00EC0CC0">
            <w:pPr>
              <w:spacing w:after="160" w:line="276" w:lineRule="auto"/>
              <w:jc w:val="center"/>
              <w:rPr>
                <w:b/>
              </w:rPr>
            </w:pPr>
            <w:r w:rsidRPr="00F02063">
              <w:rPr>
                <w:b/>
              </w:rPr>
              <w:t>Second DSA</w:t>
            </w:r>
          </w:p>
        </w:tc>
      </w:tr>
      <w:tr w:rsidR="00EC0CC0" w:rsidRPr="00F02063" w14:paraId="2D9E26DC" w14:textId="77777777" w:rsidTr="00EC0CC0">
        <w:trPr>
          <w:trHeight w:val="256"/>
        </w:trPr>
        <w:tc>
          <w:tcPr>
            <w:tcW w:w="2127" w:type="dxa"/>
            <w:tcBorders>
              <w:top w:val="nil"/>
              <w:left w:val="nil"/>
              <w:bottom w:val="nil"/>
              <w:right w:val="single" w:sz="4" w:space="0" w:color="auto"/>
            </w:tcBorders>
            <w:vAlign w:val="center"/>
          </w:tcPr>
          <w:p w14:paraId="7F4B9195" w14:textId="77777777" w:rsidR="00EC0CC0" w:rsidRPr="00F02063" w:rsidRDefault="00EC0CC0" w:rsidP="00EC0CC0">
            <w:pPr>
              <w:spacing w:after="160" w:line="276" w:lineRule="auto"/>
              <w:jc w:val="center"/>
              <w:rPr>
                <w:b/>
              </w:rPr>
            </w:pPr>
          </w:p>
        </w:tc>
        <w:tc>
          <w:tcPr>
            <w:tcW w:w="5953" w:type="dxa"/>
            <w:gridSpan w:val="2"/>
            <w:tcBorders>
              <w:left w:val="single" w:sz="4" w:space="0" w:color="auto"/>
              <w:bottom w:val="single" w:sz="4" w:space="0" w:color="auto"/>
            </w:tcBorders>
            <w:shd w:val="clear" w:color="auto" w:fill="D8D8D8" w:themeFill="background2" w:themeFillTint="99"/>
            <w:vAlign w:val="center"/>
          </w:tcPr>
          <w:p w14:paraId="111D0322" w14:textId="77777777" w:rsidR="00EC0CC0" w:rsidRPr="00F02063" w:rsidRDefault="00EC0CC0" w:rsidP="00EC0CC0">
            <w:pPr>
              <w:spacing w:after="160" w:line="276" w:lineRule="auto"/>
              <w:jc w:val="center"/>
              <w:rPr>
                <w:b/>
              </w:rPr>
            </w:pPr>
            <w:r w:rsidRPr="00F02063">
              <w:rPr>
                <w:b/>
              </w:rPr>
              <w:t>Vascular lesion</w:t>
            </w:r>
          </w:p>
        </w:tc>
        <w:tc>
          <w:tcPr>
            <w:tcW w:w="6379" w:type="dxa"/>
            <w:gridSpan w:val="2"/>
            <w:tcBorders>
              <w:bottom w:val="single" w:sz="4" w:space="0" w:color="auto"/>
            </w:tcBorders>
            <w:shd w:val="clear" w:color="auto" w:fill="D8D8D8" w:themeFill="background2" w:themeFillTint="99"/>
            <w:vAlign w:val="center"/>
          </w:tcPr>
          <w:p w14:paraId="210DE886" w14:textId="77777777" w:rsidR="00EC0CC0" w:rsidRPr="00F02063" w:rsidRDefault="00EC0CC0" w:rsidP="00EC0CC0">
            <w:pPr>
              <w:spacing w:after="160" w:line="276" w:lineRule="auto"/>
              <w:jc w:val="center"/>
              <w:rPr>
                <w:b/>
              </w:rPr>
            </w:pPr>
            <w:r w:rsidRPr="00F02063">
              <w:rPr>
                <w:b/>
              </w:rPr>
              <w:t>Vascular lesion</w:t>
            </w:r>
          </w:p>
        </w:tc>
      </w:tr>
      <w:tr w:rsidR="00EC0CC0" w:rsidRPr="00F02063" w14:paraId="7FBA8AF3" w14:textId="77777777" w:rsidTr="00EC0CC0">
        <w:tc>
          <w:tcPr>
            <w:tcW w:w="2127" w:type="dxa"/>
            <w:tcBorders>
              <w:top w:val="nil"/>
              <w:left w:val="nil"/>
            </w:tcBorders>
            <w:vAlign w:val="center"/>
          </w:tcPr>
          <w:p w14:paraId="27459905" w14:textId="77777777" w:rsidR="00EC0CC0" w:rsidRPr="00F02063" w:rsidRDefault="00EC0CC0" w:rsidP="00EC0CC0">
            <w:pPr>
              <w:spacing w:after="160" w:line="276" w:lineRule="auto"/>
              <w:jc w:val="center"/>
              <w:rPr>
                <w:b/>
              </w:rPr>
            </w:pPr>
          </w:p>
        </w:tc>
        <w:tc>
          <w:tcPr>
            <w:tcW w:w="2884" w:type="dxa"/>
            <w:shd w:val="pct10" w:color="auto" w:fill="auto"/>
            <w:vAlign w:val="center"/>
          </w:tcPr>
          <w:p w14:paraId="340C1927" w14:textId="77777777" w:rsidR="00EC0CC0" w:rsidRPr="00F02063" w:rsidRDefault="00EC0CC0" w:rsidP="00EC0CC0">
            <w:pPr>
              <w:spacing w:after="160" w:line="276" w:lineRule="auto"/>
              <w:jc w:val="center"/>
              <w:rPr>
                <w:b/>
              </w:rPr>
            </w:pPr>
            <w:r w:rsidRPr="00F02063">
              <w:rPr>
                <w:b/>
              </w:rPr>
              <w:t>Definite cause of bleed*</w:t>
            </w:r>
          </w:p>
        </w:tc>
        <w:tc>
          <w:tcPr>
            <w:tcW w:w="3069" w:type="dxa"/>
            <w:shd w:val="pct10" w:color="auto" w:fill="auto"/>
            <w:vAlign w:val="center"/>
          </w:tcPr>
          <w:p w14:paraId="4F2DB9D2" w14:textId="77777777" w:rsidR="00EC0CC0" w:rsidRPr="00F02063" w:rsidRDefault="00EC0CC0" w:rsidP="00EC0CC0">
            <w:pPr>
              <w:spacing w:after="160" w:line="276" w:lineRule="auto"/>
              <w:jc w:val="center"/>
              <w:rPr>
                <w:b/>
              </w:rPr>
            </w:pPr>
            <w:r w:rsidRPr="00F02063">
              <w:rPr>
                <w:b/>
              </w:rPr>
              <w:t xml:space="preserve">Abnormalities felt not to be the cause of the bleed* </w:t>
            </w:r>
          </w:p>
        </w:tc>
        <w:tc>
          <w:tcPr>
            <w:tcW w:w="3119" w:type="dxa"/>
            <w:shd w:val="pct10" w:color="auto" w:fill="auto"/>
            <w:vAlign w:val="center"/>
          </w:tcPr>
          <w:p w14:paraId="283E8029" w14:textId="77777777" w:rsidR="00EC0CC0" w:rsidRPr="00F02063" w:rsidRDefault="00EC0CC0" w:rsidP="00EC0CC0">
            <w:pPr>
              <w:spacing w:after="160" w:line="276" w:lineRule="auto"/>
              <w:jc w:val="center"/>
              <w:rPr>
                <w:b/>
              </w:rPr>
            </w:pPr>
            <w:r w:rsidRPr="00F02063">
              <w:rPr>
                <w:b/>
              </w:rPr>
              <w:t>Definite cause of bleed*</w:t>
            </w:r>
          </w:p>
        </w:tc>
        <w:tc>
          <w:tcPr>
            <w:tcW w:w="3260" w:type="dxa"/>
            <w:shd w:val="pct10" w:color="auto" w:fill="auto"/>
            <w:vAlign w:val="center"/>
          </w:tcPr>
          <w:p w14:paraId="00C77AB1" w14:textId="77777777" w:rsidR="00EC0CC0" w:rsidRPr="00F02063" w:rsidRDefault="00EC0CC0" w:rsidP="00EC0CC0">
            <w:pPr>
              <w:spacing w:after="160" w:line="276" w:lineRule="auto"/>
              <w:jc w:val="center"/>
              <w:rPr>
                <w:b/>
              </w:rPr>
            </w:pPr>
            <w:r w:rsidRPr="00F02063">
              <w:rPr>
                <w:b/>
              </w:rPr>
              <w:t>Abnormalities felt not to be the cause of the bleed*</w:t>
            </w:r>
          </w:p>
        </w:tc>
      </w:tr>
      <w:tr w:rsidR="00EC0CC0" w:rsidRPr="00F02063" w14:paraId="2280631F" w14:textId="77777777" w:rsidTr="00EC0CC0">
        <w:tc>
          <w:tcPr>
            <w:tcW w:w="2127" w:type="dxa"/>
            <w:shd w:val="clear" w:color="auto" w:fill="E5E5E5" w:themeFill="background2" w:themeFillTint="66"/>
            <w:vAlign w:val="center"/>
          </w:tcPr>
          <w:p w14:paraId="32718464" w14:textId="053655CA" w:rsidR="00EC0CC0" w:rsidRPr="00F02063" w:rsidRDefault="00EC0CC0" w:rsidP="00250AB6">
            <w:pPr>
              <w:spacing w:after="160" w:line="276" w:lineRule="auto"/>
              <w:jc w:val="center"/>
            </w:pPr>
            <w:r w:rsidRPr="00F02063">
              <w:t>Cruz et al. 2011</w:t>
            </w:r>
            <w:r>
              <w:fldChar w:fldCharType="begin"/>
            </w:r>
            <w:r w:rsidR="00250AB6">
              <w:instrText xml:space="preserve"> ADDIN EN.CITE &lt;EndNote&gt;&lt;Cite&gt;&lt;Author&gt;Cruz&lt;/Author&gt;&lt;Year&gt;2011&lt;/Year&gt;&lt;RecNum&gt;1092&lt;/RecNum&gt;&lt;DisplayText&gt;&lt;style face="superscript"&gt;19&lt;/style&gt;&lt;/DisplayText&gt;&lt;record&gt;&lt;rec-number&gt;1092&lt;/rec-number&gt;&lt;foreign-keys&gt;&lt;key app="EN" db-id="50v5x5e2rfp0sbez0eoxadwaffp29rfxdzsw" timestamp="1538513954"&gt;1092&lt;/key&gt;&lt;/foreign-keys&gt;&lt;ref-type name="Journal Article"&gt;17&lt;/ref-type&gt;&lt;contributors&gt;&lt;authors&gt;&lt;author&gt;Cruz, Juan Pablo&lt;/author&gt;&lt;author&gt;Sarma, Dipanka&lt;/author&gt;&lt;author&gt;Noel de Tilly, Lyne&lt;/author&gt;&lt;/authors&gt;&lt;/contributors&gt;&lt;titles&gt;&lt;title&gt;Perimesencephalic subarachnoid hemorrhage: when to stop imaging?&lt;/title&gt;&lt;secondary-title&gt;Emergency radiology&lt;/secondary-title&gt;&lt;/titles&gt;&lt;periodical&gt;&lt;full-title&gt;Emergency radiology&lt;/full-title&gt;&lt;/periodical&gt;&lt;pages&gt;197-202&lt;/pages&gt;&lt;volume&gt;18&lt;/volume&gt;&lt;number&gt;3&lt;/number&gt;&lt;section&gt;Cruz, Juan Pablo. Department of Medical Imaging, University of Toronto, 150 College Street, Toronto, Ontario, Canada.&lt;/section&gt;&lt;keywords&gt;&lt;keyword&gt;Adult&lt;/keyword&gt;&lt;keyword&gt;Aged&lt;/keyword&gt;&lt;keyword&gt;Aneurysm/di [Diagnosis]&lt;/keyword&gt;&lt;keyword&gt;Angiography, Digital Subtraction&lt;/keyword&gt;&lt;keyword&gt;False Negative Reactions&lt;/keyword&gt;&lt;keyword&gt;Female&lt;/keyword&gt;&lt;keyword&gt;Humans&lt;/keyword&gt;&lt;keyword&gt;Male&lt;/keyword&gt;&lt;keyword&gt;*Mesencephalon/dg [Diagnostic Imaging]&lt;/keyword&gt;&lt;keyword&gt;Mesencephalon/pa [Pathology]&lt;/keyword&gt;&lt;keyword&gt;Middle Aged&lt;/keyword&gt;&lt;keyword&gt;Observer Variation&lt;/keyword&gt;&lt;keyword&gt;Retrospective Studies&lt;/keyword&gt;&lt;keyword&gt;Subarachnoid Hemorrhage/dg [Diagnostic Imaging]&lt;/keyword&gt;&lt;keyword&gt;Subarachnoid Hemorrhage/pa [Pathology]&lt;/keyword&gt;&lt;keyword&gt;*Subarachnoid Hemorrhage&lt;/keyword&gt;&lt;/keywords&gt;&lt;dates&gt;&lt;year&gt;2011&lt;/year&gt;&lt;/dates&gt;&lt;pub-location&gt;United States&lt;/pub-location&gt;&lt;isbn&gt;1438-1435&amp;#xD;1070-3004&lt;/isbn&gt;&lt;urls&gt;&lt;related-urls&gt;&lt;url&gt;http://ovidsp.ovid.com/ovidweb.cgi?T=JS&amp;amp;PAGE=reference&amp;amp;D=med7&amp;amp;NEWS=N&amp;amp;AN=21360167&lt;/url&gt;&lt;/related-urls&gt;&lt;/urls&gt;&lt;electronic-resource-num&gt;https://dx.doi.org/10.1007/s10140-011-0939-6&lt;/electronic-resource-num&gt;&lt;/record&gt;&lt;/Cite&gt;&lt;/EndNote&gt;</w:instrText>
            </w:r>
            <w:r>
              <w:fldChar w:fldCharType="separate"/>
            </w:r>
            <w:r w:rsidR="00250AB6" w:rsidRPr="00250AB6">
              <w:rPr>
                <w:noProof/>
                <w:vertAlign w:val="superscript"/>
              </w:rPr>
              <w:t>19</w:t>
            </w:r>
            <w:r>
              <w:fldChar w:fldCharType="end"/>
            </w:r>
          </w:p>
        </w:tc>
        <w:tc>
          <w:tcPr>
            <w:tcW w:w="2884" w:type="dxa"/>
            <w:shd w:val="clear" w:color="auto" w:fill="5F5F5F" w:themeFill="background2" w:themeFillShade="80"/>
            <w:vAlign w:val="center"/>
          </w:tcPr>
          <w:p w14:paraId="47F0B5F0" w14:textId="77777777" w:rsidR="00EC0CC0" w:rsidRPr="00F02063" w:rsidRDefault="00EC0CC0" w:rsidP="00EC0CC0">
            <w:pPr>
              <w:spacing w:after="160" w:line="276" w:lineRule="auto"/>
              <w:jc w:val="center"/>
            </w:pPr>
            <w:r w:rsidRPr="00F02063">
              <w:t>-</w:t>
            </w:r>
          </w:p>
        </w:tc>
        <w:tc>
          <w:tcPr>
            <w:tcW w:w="3069" w:type="dxa"/>
            <w:vAlign w:val="center"/>
          </w:tcPr>
          <w:p w14:paraId="78808835" w14:textId="77777777" w:rsidR="00EC0CC0" w:rsidRPr="00F02063" w:rsidRDefault="00EC0CC0" w:rsidP="00EC0CC0">
            <w:pPr>
              <w:spacing w:after="160" w:line="276" w:lineRule="auto"/>
              <w:jc w:val="center"/>
            </w:pPr>
            <w:r w:rsidRPr="00F02063">
              <w:t>1-mm left internal carotid artery aneurysm</w:t>
            </w:r>
          </w:p>
        </w:tc>
        <w:tc>
          <w:tcPr>
            <w:tcW w:w="3119" w:type="dxa"/>
            <w:shd w:val="clear" w:color="auto" w:fill="5F5F5F" w:themeFill="background2" w:themeFillShade="80"/>
            <w:vAlign w:val="center"/>
          </w:tcPr>
          <w:p w14:paraId="75F65927"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06C72FC6" w14:textId="77777777" w:rsidR="00EC0CC0" w:rsidRPr="00F02063" w:rsidRDefault="00EC0CC0" w:rsidP="00EC0CC0">
            <w:pPr>
              <w:spacing w:after="160" w:line="276" w:lineRule="auto"/>
              <w:jc w:val="center"/>
              <w:rPr>
                <w:b/>
              </w:rPr>
            </w:pPr>
            <w:r w:rsidRPr="00F02063">
              <w:rPr>
                <w:b/>
              </w:rPr>
              <w:t>-</w:t>
            </w:r>
          </w:p>
        </w:tc>
      </w:tr>
      <w:tr w:rsidR="00EC0CC0" w:rsidRPr="00F02063" w14:paraId="22D1950B" w14:textId="77777777" w:rsidTr="00EC0CC0">
        <w:tc>
          <w:tcPr>
            <w:tcW w:w="2127" w:type="dxa"/>
            <w:shd w:val="clear" w:color="auto" w:fill="E5E5E5" w:themeFill="background2" w:themeFillTint="66"/>
            <w:vAlign w:val="center"/>
          </w:tcPr>
          <w:p w14:paraId="32676BD6" w14:textId="091B25D2" w:rsidR="00EC0CC0" w:rsidRPr="00F02063" w:rsidRDefault="00EC0CC0" w:rsidP="00DC660E">
            <w:pPr>
              <w:spacing w:line="276" w:lineRule="auto"/>
              <w:jc w:val="center"/>
              <w:rPr>
                <w:color w:val="000000"/>
              </w:rPr>
            </w:pPr>
            <w:r w:rsidRPr="00F02063">
              <w:rPr>
                <w:color w:val="000000"/>
              </w:rPr>
              <w:t>Delgado Almandoz et al. 2012</w:t>
            </w:r>
            <w:r w:rsidR="00DC660E">
              <w:rPr>
                <w:color w:val="000000"/>
              </w:rPr>
              <w:fldChar w:fldCharType="begin"/>
            </w:r>
            <w:r w:rsidR="00DC660E">
              <w:rPr>
                <w:color w:val="000000"/>
              </w:rPr>
              <w:instrText xml:space="preserve"> ADDIN EN.CITE &lt;EndNote&gt;&lt;Cite&gt;&lt;Author&gt;Delgado Almandoz&lt;/Author&gt;&lt;Year&gt;2012&lt;/Year&gt;&lt;RecNum&gt;2283&lt;/RecNum&gt;&lt;DisplayText&gt;&lt;style face="superscript"&gt;32&lt;/style&gt;&lt;/DisplayText&gt;&lt;record&gt;&lt;rec-number&gt;2283&lt;/rec-number&gt;&lt;foreign-keys&gt;&lt;key app="EN" db-id="50v5x5e2rfp0sbez0eoxadwaffp29rfxdzsw" timestamp="1547817227"&gt;2283&lt;/key&gt;&lt;/foreign-keys&gt;&lt;ref-type name="Journal Article"&gt;17&lt;/ref-type&gt;&lt;contributors&gt;&lt;authors&gt;&lt;author&gt;Delgado Almandoz, Josser E&lt;/author&gt;&lt;author&gt;Jagadeesan, Bharathi D&lt;/author&gt;&lt;author&gt;Refai, Daniel&lt;/author&gt;&lt;author&gt;Moran, Christopher J&lt;/author&gt;&lt;author&gt;Cross III, DeWitte T&lt;/author&gt;&lt;author&gt;Chicoine, Michael R&lt;/author&gt;&lt;author&gt;Rich, Keith M&lt;/author&gt;&lt;author&gt;Diringer, Michael N&lt;/author&gt;&lt;author&gt;Dacey Jr, Ralph G&lt;/author&gt;&lt;author&gt;Derdeyn, Colin P&lt;/author&gt;&lt;author&gt;Zipfel, Gregory J&lt;/author&gt;&lt;/authors&gt;&lt;/contributors&gt;&lt;titles&gt;&lt;title&gt;Diagnostic Yield of Repeat Catheter Angiography in Patients With Catheter and Computed Tomography Angiography Negative Subarachnoid Hemorrhage&lt;/title&gt;&lt;secondary-title&gt;Neurosurgery&lt;/secondary-title&gt;&lt;/titles&gt;&lt;periodical&gt;&lt;full-title&gt;Neurosurgery&lt;/full-title&gt;&lt;abbr-1&gt;Neurosurgery&lt;/abbr-1&gt;&lt;/periodical&gt;&lt;pages&gt;1135-1142&lt;/pages&gt;&lt;volume&gt;70&lt;/volume&gt;&lt;number&gt;5&lt;/number&gt;&lt;dates&gt;&lt;year&gt;2012&lt;/year&gt;&lt;pub-dates&gt;&lt;date&gt;May&lt;/date&gt;&lt;/pub-dates&gt;&lt;/dates&gt;&lt;accession-num&gt;22105208&lt;/accession-num&gt;&lt;label&gt;r03535&lt;/label&gt;&lt;urls&gt;&lt;related-urls&gt;&lt;url&gt;https://academic.oup.com/neurosurgery/article-lookup/doi/10.1227/NEU.0b013e318242575e&lt;/url&gt;&lt;/related-urls&gt;&lt;/urls&gt;&lt;custom3&gt;papers3://publication/uuid/B191F367-93CE-46DA-8156-C484659FD6D9&lt;/custom3&gt;&lt;electronic-resource-num&gt;10.1227/NEU.0b013e318242575e&lt;/electronic-resource-num&gt;&lt;language&gt;English&lt;/language&gt;&lt;/record&gt;&lt;/Cite&gt;&lt;/EndNote&gt;</w:instrText>
            </w:r>
            <w:r w:rsidR="00DC660E">
              <w:rPr>
                <w:color w:val="000000"/>
              </w:rPr>
              <w:fldChar w:fldCharType="separate"/>
            </w:r>
            <w:r w:rsidR="00DC660E" w:rsidRPr="00DC660E">
              <w:rPr>
                <w:noProof/>
                <w:color w:val="000000"/>
                <w:vertAlign w:val="superscript"/>
              </w:rPr>
              <w:t>32</w:t>
            </w:r>
            <w:r w:rsidR="00DC660E">
              <w:rPr>
                <w:color w:val="000000"/>
              </w:rPr>
              <w:fldChar w:fldCharType="end"/>
            </w:r>
          </w:p>
        </w:tc>
        <w:tc>
          <w:tcPr>
            <w:tcW w:w="2884" w:type="dxa"/>
            <w:shd w:val="clear" w:color="auto" w:fill="5F5F5F" w:themeFill="background2" w:themeFillShade="80"/>
            <w:vAlign w:val="center"/>
          </w:tcPr>
          <w:p w14:paraId="44A0C6D6" w14:textId="77777777" w:rsidR="00EC0CC0" w:rsidRPr="00F02063" w:rsidRDefault="00EC0CC0" w:rsidP="00EC0CC0">
            <w:pPr>
              <w:spacing w:after="160" w:line="276" w:lineRule="auto"/>
              <w:jc w:val="center"/>
            </w:pPr>
            <w:r w:rsidRPr="00F02063">
              <w:t>-</w:t>
            </w:r>
          </w:p>
        </w:tc>
        <w:tc>
          <w:tcPr>
            <w:tcW w:w="3069" w:type="dxa"/>
            <w:shd w:val="clear" w:color="auto" w:fill="5F5F5F" w:themeFill="background2" w:themeFillShade="80"/>
            <w:vAlign w:val="center"/>
          </w:tcPr>
          <w:p w14:paraId="66F8CE44" w14:textId="77777777" w:rsidR="00EC0CC0" w:rsidRPr="00F02063" w:rsidRDefault="00EC0CC0" w:rsidP="00EC0CC0">
            <w:pPr>
              <w:spacing w:after="160" w:line="276" w:lineRule="auto"/>
              <w:jc w:val="center"/>
            </w:pPr>
            <w:r w:rsidRPr="00F02063">
              <w:t>-</w:t>
            </w:r>
          </w:p>
        </w:tc>
        <w:tc>
          <w:tcPr>
            <w:tcW w:w="3119" w:type="dxa"/>
            <w:vAlign w:val="center"/>
          </w:tcPr>
          <w:p w14:paraId="720DEE54" w14:textId="1432D944" w:rsidR="00EC0CC0" w:rsidRPr="00F02063" w:rsidRDefault="00EC0CC0" w:rsidP="00EC0CC0">
            <w:pPr>
              <w:spacing w:after="160" w:line="276" w:lineRule="auto"/>
              <w:jc w:val="center"/>
            </w:pPr>
            <w:r w:rsidRPr="00F02063">
              <w:t>2-mm aneurysm arising from a branch of the left superior cerebellar artery</w:t>
            </w:r>
            <w:r w:rsidR="00276C3D" w:rsidRPr="00B82DAB">
              <w:rPr>
                <w:vertAlign w:val="superscript"/>
              </w:rPr>
              <w:t>†</w:t>
            </w:r>
          </w:p>
        </w:tc>
        <w:tc>
          <w:tcPr>
            <w:tcW w:w="3260" w:type="dxa"/>
            <w:shd w:val="clear" w:color="auto" w:fill="5F5F5F" w:themeFill="background2" w:themeFillShade="80"/>
            <w:vAlign w:val="center"/>
          </w:tcPr>
          <w:p w14:paraId="1B7CEE60" w14:textId="77777777" w:rsidR="00EC0CC0" w:rsidRPr="00F02063" w:rsidRDefault="00EC0CC0" w:rsidP="00EC0CC0">
            <w:pPr>
              <w:spacing w:after="160" w:line="276" w:lineRule="auto"/>
              <w:jc w:val="center"/>
              <w:rPr>
                <w:b/>
              </w:rPr>
            </w:pPr>
            <w:r w:rsidRPr="00F02063">
              <w:rPr>
                <w:b/>
              </w:rPr>
              <w:t>-</w:t>
            </w:r>
          </w:p>
        </w:tc>
      </w:tr>
      <w:tr w:rsidR="00EC0CC0" w:rsidRPr="00F02063" w14:paraId="5DA21993" w14:textId="77777777" w:rsidTr="00EC0CC0">
        <w:tc>
          <w:tcPr>
            <w:tcW w:w="2127" w:type="dxa"/>
            <w:vMerge w:val="restart"/>
            <w:shd w:val="clear" w:color="auto" w:fill="E5E5E5" w:themeFill="background2" w:themeFillTint="66"/>
            <w:vAlign w:val="center"/>
          </w:tcPr>
          <w:p w14:paraId="5D4F9B5D" w14:textId="77777777" w:rsidR="00EC0CC0" w:rsidRPr="00F02063" w:rsidRDefault="00EC0CC0" w:rsidP="00EC0CC0">
            <w:pPr>
              <w:spacing w:after="160" w:line="276" w:lineRule="auto"/>
              <w:jc w:val="center"/>
            </w:pPr>
          </w:p>
          <w:p w14:paraId="52082CDB" w14:textId="2567C460" w:rsidR="00EC0CC0" w:rsidRPr="00F02063" w:rsidRDefault="00EC0CC0" w:rsidP="00EC0CC0">
            <w:pPr>
              <w:spacing w:after="160" w:line="276" w:lineRule="auto"/>
              <w:jc w:val="center"/>
            </w:pPr>
            <w:r w:rsidRPr="00F02063">
              <w:t>Heit et al. 2016</w:t>
            </w:r>
            <w:r w:rsidR="00C02CF9">
              <w:fldChar w:fldCharType="begin">
                <w:fldData xml:space="preserve">PEVuZE5vdGU+PENpdGU+PEF1dGhvcj5IZWl0PC9BdXRob3I+PFllYXI+MjAxNjwvWWVhcj48UmVj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</w:fldData>
              </w:fldChar>
            </w:r>
            <w:r w:rsidR="00250AB6">
              <w:instrText xml:space="preserve"> ADDIN EN.CITE </w:instrText>
            </w:r>
            <w:r w:rsidR="00250AB6">
              <w:fldChar w:fldCharType="begin">
                <w:fldData xml:space="preserve">PEVuZE5vdGU+PENpdGU+PEF1dGhvcj5IZWl0PC9BdXRob3I+PFllYXI+MjAxNjwvWWVhcj48UmVj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</w:fldData>
              </w:fldChar>
            </w:r>
            <w:r w:rsidR="00250AB6">
              <w:instrText xml:space="preserve"> ADDIN EN.CITE.DATA </w:instrText>
            </w:r>
            <w:r w:rsidR="00250AB6">
              <w:fldChar w:fldCharType="end"/>
            </w:r>
            <w:r w:rsidR="00C02CF9">
              <w:fldChar w:fldCharType="separate"/>
            </w:r>
            <w:r w:rsidR="00250AB6" w:rsidRPr="00250AB6">
              <w:rPr>
                <w:noProof/>
                <w:vertAlign w:val="superscript"/>
              </w:rPr>
              <w:t>29</w:t>
            </w:r>
            <w:r w:rsidR="00C02CF9">
              <w:fldChar w:fldCharType="end"/>
            </w:r>
          </w:p>
          <w:p w14:paraId="1EADA0E2" w14:textId="77777777" w:rsidR="00EC0CC0" w:rsidRPr="00F02063" w:rsidRDefault="00EC0CC0" w:rsidP="00EC0CC0">
            <w:pPr>
              <w:spacing w:after="160" w:line="276" w:lineRule="auto"/>
              <w:jc w:val="center"/>
            </w:pPr>
          </w:p>
        </w:tc>
        <w:tc>
          <w:tcPr>
            <w:tcW w:w="2884" w:type="dxa"/>
            <w:vAlign w:val="center"/>
          </w:tcPr>
          <w:p w14:paraId="0601B0FB" w14:textId="77777777" w:rsidR="00EC0CC0" w:rsidRPr="00F02063" w:rsidRDefault="00EC0CC0" w:rsidP="00EC0CC0">
            <w:pPr>
              <w:spacing w:after="160" w:line="276" w:lineRule="auto"/>
              <w:jc w:val="center"/>
            </w:pPr>
            <w:r w:rsidRPr="00F02063">
              <w:t>Vasculitis</w:t>
            </w:r>
          </w:p>
        </w:tc>
        <w:tc>
          <w:tcPr>
            <w:tcW w:w="3069" w:type="dxa"/>
            <w:shd w:val="clear" w:color="auto" w:fill="5F5F5F" w:themeFill="background2" w:themeFillShade="80"/>
            <w:vAlign w:val="center"/>
          </w:tcPr>
          <w:p w14:paraId="09EF4D7A" w14:textId="77777777" w:rsidR="00EC0CC0" w:rsidRPr="00F02063" w:rsidRDefault="00EC0CC0" w:rsidP="00EC0CC0">
            <w:pPr>
              <w:spacing w:after="160" w:line="276" w:lineRule="auto"/>
              <w:jc w:val="center"/>
              <w:rPr>
                <w:b/>
              </w:rPr>
            </w:pPr>
            <w:r w:rsidRPr="00F02063">
              <w:rPr>
                <w:b/>
              </w:rPr>
              <w:t>-</w:t>
            </w:r>
          </w:p>
        </w:tc>
        <w:tc>
          <w:tcPr>
            <w:tcW w:w="3119" w:type="dxa"/>
            <w:shd w:val="clear" w:color="auto" w:fill="5F5F5F" w:themeFill="background2" w:themeFillShade="80"/>
            <w:vAlign w:val="center"/>
          </w:tcPr>
          <w:p w14:paraId="3C7BEEF4"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798AD1DE" w14:textId="77777777" w:rsidR="00EC0CC0" w:rsidRPr="00F02063" w:rsidRDefault="00EC0CC0" w:rsidP="00EC0CC0">
            <w:pPr>
              <w:spacing w:after="160" w:line="276" w:lineRule="auto"/>
              <w:jc w:val="center"/>
              <w:rPr>
                <w:b/>
              </w:rPr>
            </w:pPr>
            <w:r w:rsidRPr="00F02063">
              <w:rPr>
                <w:b/>
              </w:rPr>
              <w:t>-</w:t>
            </w:r>
          </w:p>
        </w:tc>
      </w:tr>
      <w:tr w:rsidR="00EC0CC0" w:rsidRPr="00F02063" w14:paraId="27D96129" w14:textId="77777777" w:rsidTr="00EC0CC0">
        <w:tc>
          <w:tcPr>
            <w:tcW w:w="2127" w:type="dxa"/>
            <w:vMerge/>
            <w:vAlign w:val="center"/>
          </w:tcPr>
          <w:p w14:paraId="2EBBF3D8" w14:textId="77777777" w:rsidR="00EC0CC0" w:rsidRPr="00F02063" w:rsidRDefault="00EC0CC0" w:rsidP="00EC0CC0">
            <w:pPr>
              <w:spacing w:after="160" w:line="276" w:lineRule="auto"/>
              <w:jc w:val="center"/>
            </w:pPr>
          </w:p>
        </w:tc>
        <w:tc>
          <w:tcPr>
            <w:tcW w:w="2884" w:type="dxa"/>
            <w:vAlign w:val="center"/>
          </w:tcPr>
          <w:p w14:paraId="7B867E55" w14:textId="77777777" w:rsidR="00EC0CC0" w:rsidRPr="00F02063" w:rsidRDefault="00EC0CC0" w:rsidP="00EC0CC0">
            <w:pPr>
              <w:spacing w:after="160" w:line="276" w:lineRule="auto"/>
              <w:jc w:val="center"/>
            </w:pPr>
            <w:r w:rsidRPr="00F02063">
              <w:t>Right supra clinoid internal carotid artery aneurysm</w:t>
            </w:r>
          </w:p>
        </w:tc>
        <w:tc>
          <w:tcPr>
            <w:tcW w:w="3069" w:type="dxa"/>
            <w:shd w:val="clear" w:color="auto" w:fill="5F5F5F" w:themeFill="background2" w:themeFillShade="80"/>
            <w:vAlign w:val="center"/>
          </w:tcPr>
          <w:p w14:paraId="71A96D0D" w14:textId="77777777" w:rsidR="00EC0CC0" w:rsidRPr="00F02063" w:rsidRDefault="00EC0CC0" w:rsidP="00EC0CC0">
            <w:pPr>
              <w:spacing w:after="160" w:line="276" w:lineRule="auto"/>
              <w:jc w:val="center"/>
              <w:rPr>
                <w:b/>
              </w:rPr>
            </w:pPr>
            <w:r w:rsidRPr="00F02063">
              <w:rPr>
                <w:b/>
              </w:rPr>
              <w:t>-</w:t>
            </w:r>
          </w:p>
        </w:tc>
        <w:tc>
          <w:tcPr>
            <w:tcW w:w="3119" w:type="dxa"/>
            <w:shd w:val="clear" w:color="auto" w:fill="5F5F5F" w:themeFill="background2" w:themeFillShade="80"/>
            <w:vAlign w:val="center"/>
          </w:tcPr>
          <w:p w14:paraId="0BC97467"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4A833D74" w14:textId="77777777" w:rsidR="00EC0CC0" w:rsidRPr="00F02063" w:rsidRDefault="00EC0CC0" w:rsidP="00EC0CC0">
            <w:pPr>
              <w:spacing w:after="160" w:line="276" w:lineRule="auto"/>
              <w:jc w:val="center"/>
              <w:rPr>
                <w:b/>
              </w:rPr>
            </w:pPr>
            <w:r w:rsidRPr="00F02063">
              <w:rPr>
                <w:b/>
              </w:rPr>
              <w:t>-</w:t>
            </w:r>
          </w:p>
        </w:tc>
      </w:tr>
      <w:tr w:rsidR="00EC0CC0" w:rsidRPr="00F02063" w14:paraId="275E8CF5" w14:textId="77777777" w:rsidTr="00EC0CC0">
        <w:tc>
          <w:tcPr>
            <w:tcW w:w="2127" w:type="dxa"/>
            <w:vMerge/>
            <w:vAlign w:val="center"/>
          </w:tcPr>
          <w:p w14:paraId="59712973" w14:textId="77777777" w:rsidR="00EC0CC0" w:rsidRPr="00F02063" w:rsidRDefault="00EC0CC0" w:rsidP="00EC0CC0">
            <w:pPr>
              <w:spacing w:after="160" w:line="276" w:lineRule="auto"/>
              <w:jc w:val="center"/>
            </w:pPr>
          </w:p>
        </w:tc>
        <w:tc>
          <w:tcPr>
            <w:tcW w:w="2884" w:type="dxa"/>
            <w:vAlign w:val="center"/>
          </w:tcPr>
          <w:p w14:paraId="65500C86" w14:textId="77777777" w:rsidR="00EC0CC0" w:rsidRPr="00F02063" w:rsidRDefault="00EC0CC0" w:rsidP="00EC0CC0">
            <w:pPr>
              <w:spacing w:after="160" w:line="276" w:lineRule="auto"/>
              <w:jc w:val="center"/>
            </w:pPr>
            <w:r w:rsidRPr="00F02063">
              <w:t>Aneurysm (unspecified)</w:t>
            </w:r>
          </w:p>
        </w:tc>
        <w:tc>
          <w:tcPr>
            <w:tcW w:w="3069" w:type="dxa"/>
            <w:shd w:val="clear" w:color="auto" w:fill="5F5F5F" w:themeFill="background2" w:themeFillShade="80"/>
            <w:vAlign w:val="center"/>
          </w:tcPr>
          <w:p w14:paraId="4AFD5229" w14:textId="77777777" w:rsidR="00EC0CC0" w:rsidRPr="00F02063" w:rsidRDefault="00EC0CC0" w:rsidP="00EC0CC0">
            <w:pPr>
              <w:spacing w:after="160" w:line="276" w:lineRule="auto"/>
              <w:jc w:val="center"/>
              <w:rPr>
                <w:b/>
              </w:rPr>
            </w:pPr>
            <w:r w:rsidRPr="00F02063">
              <w:rPr>
                <w:b/>
              </w:rPr>
              <w:t>-</w:t>
            </w:r>
          </w:p>
        </w:tc>
        <w:tc>
          <w:tcPr>
            <w:tcW w:w="3119" w:type="dxa"/>
            <w:shd w:val="clear" w:color="auto" w:fill="5F5F5F" w:themeFill="background2" w:themeFillShade="80"/>
            <w:vAlign w:val="center"/>
          </w:tcPr>
          <w:p w14:paraId="7345D4CB"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59017125" w14:textId="77777777" w:rsidR="00EC0CC0" w:rsidRPr="00F02063" w:rsidRDefault="00EC0CC0" w:rsidP="00EC0CC0">
            <w:pPr>
              <w:spacing w:after="160" w:line="276" w:lineRule="auto"/>
              <w:jc w:val="center"/>
              <w:rPr>
                <w:b/>
              </w:rPr>
            </w:pPr>
            <w:r w:rsidRPr="00F02063">
              <w:rPr>
                <w:b/>
              </w:rPr>
              <w:t>-</w:t>
            </w:r>
          </w:p>
        </w:tc>
      </w:tr>
      <w:tr w:rsidR="00EC0CC0" w:rsidRPr="00F02063" w14:paraId="1ABCA25C" w14:textId="77777777" w:rsidTr="00EC0CC0">
        <w:tc>
          <w:tcPr>
            <w:tcW w:w="2127" w:type="dxa"/>
            <w:vMerge w:val="restart"/>
            <w:shd w:val="clear" w:color="auto" w:fill="E5E5E5" w:themeFill="background2" w:themeFillTint="66"/>
            <w:vAlign w:val="center"/>
          </w:tcPr>
          <w:p w14:paraId="715257C9" w14:textId="19ADAAB9" w:rsidR="00EC0CC0" w:rsidRPr="00F02063" w:rsidRDefault="00EC0CC0" w:rsidP="00250AB6">
            <w:pPr>
              <w:spacing w:after="160" w:line="276" w:lineRule="auto"/>
              <w:jc w:val="center"/>
            </w:pPr>
            <w:r w:rsidRPr="00F02063">
              <w:t>Mortimer et al. 2016</w:t>
            </w:r>
            <w:r w:rsidR="00C02CF9">
              <w:fldChar w:fldCharType="begin">
                <w:fldData xml:space="preserve">PEVuZE5vdGU+PENpdGU+PEF1dGhvcj5Nb3J0aW1lcjwvQXV0aG9yPjxZZWFyPjIwMTY8L1llYXI+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</w:fldData>
              </w:fldChar>
            </w:r>
            <w:r w:rsidR="00250AB6">
              <w:instrText xml:space="preserve"> ADDIN EN.CITE </w:instrText>
            </w:r>
            <w:r w:rsidR="00250AB6">
              <w:fldChar w:fldCharType="begin">
                <w:fldData xml:space="preserve">PEVuZE5vdGU+PENpdGU+PEF1dGhvcj5Nb3J0aW1lcjwvQXV0aG9yPjxZZWFyPjIwMTY8L1llYXI+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</w:fldData>
              </w:fldChar>
            </w:r>
            <w:r w:rsidR="00250AB6">
              <w:instrText xml:space="preserve"> ADDIN EN.CITE.DATA </w:instrText>
            </w:r>
            <w:r w:rsidR="00250AB6">
              <w:fldChar w:fldCharType="end"/>
            </w:r>
            <w:r w:rsidR="00C02CF9">
              <w:fldChar w:fldCharType="separate"/>
            </w:r>
            <w:r w:rsidR="00250AB6" w:rsidRPr="00250AB6">
              <w:rPr>
                <w:noProof/>
                <w:vertAlign w:val="superscript"/>
              </w:rPr>
              <w:t>30</w:t>
            </w:r>
            <w:r w:rsidR="00C02CF9">
              <w:fldChar w:fldCharType="end"/>
            </w:r>
          </w:p>
        </w:tc>
        <w:tc>
          <w:tcPr>
            <w:tcW w:w="2884" w:type="dxa"/>
            <w:shd w:val="clear" w:color="auto" w:fill="5F5F5F" w:themeFill="background2" w:themeFillShade="80"/>
            <w:vAlign w:val="center"/>
          </w:tcPr>
          <w:p w14:paraId="7EFEB07A" w14:textId="77777777" w:rsidR="00EC0CC0" w:rsidRPr="00F02063" w:rsidRDefault="00EC0CC0" w:rsidP="00EC0CC0">
            <w:pPr>
              <w:spacing w:after="160" w:line="276" w:lineRule="auto"/>
              <w:jc w:val="center"/>
            </w:pPr>
            <w:r w:rsidRPr="00F02063">
              <w:t>-</w:t>
            </w:r>
          </w:p>
        </w:tc>
        <w:tc>
          <w:tcPr>
            <w:tcW w:w="3069" w:type="dxa"/>
            <w:vAlign w:val="center"/>
          </w:tcPr>
          <w:p w14:paraId="0BC53F45" w14:textId="2B8E104C" w:rsidR="00EC0CC0" w:rsidRPr="00F02063" w:rsidRDefault="00E27D8A" w:rsidP="00EC0CC0">
            <w:pPr>
              <w:spacing w:after="160" w:line="276" w:lineRule="auto"/>
              <w:jc w:val="center"/>
            </w:pPr>
            <w:r>
              <w:t xml:space="preserve">Small A1 </w:t>
            </w:r>
            <w:r w:rsidR="00EC0CC0" w:rsidRPr="00F02063">
              <w:t>anterior cerebral artery bleb</w:t>
            </w:r>
            <w:r w:rsidR="00B96142" w:rsidRPr="00B82DAB">
              <w:rPr>
                <w:vertAlign w:val="superscript"/>
              </w:rPr>
              <w:t xml:space="preserve">‡ </w:t>
            </w:r>
            <w:r w:rsidR="00EC0CC0" w:rsidRPr="00F02063">
              <w:t xml:space="preserve"> </w:t>
            </w:r>
          </w:p>
        </w:tc>
        <w:tc>
          <w:tcPr>
            <w:tcW w:w="3119" w:type="dxa"/>
            <w:shd w:val="clear" w:color="auto" w:fill="5F5F5F" w:themeFill="background2" w:themeFillShade="80"/>
            <w:vAlign w:val="center"/>
          </w:tcPr>
          <w:p w14:paraId="2918F2CA"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3D26F61E" w14:textId="77777777" w:rsidR="00EC0CC0" w:rsidRPr="00F02063" w:rsidRDefault="00EC0CC0" w:rsidP="00EC0CC0">
            <w:pPr>
              <w:spacing w:after="160" w:line="276" w:lineRule="auto"/>
              <w:jc w:val="center"/>
              <w:rPr>
                <w:b/>
              </w:rPr>
            </w:pPr>
            <w:r w:rsidRPr="00F02063">
              <w:rPr>
                <w:b/>
              </w:rPr>
              <w:t>-</w:t>
            </w:r>
          </w:p>
        </w:tc>
      </w:tr>
      <w:tr w:rsidR="00EC0CC0" w:rsidRPr="00F02063" w14:paraId="62DF46B0" w14:textId="77777777" w:rsidTr="00EC0CC0">
        <w:tc>
          <w:tcPr>
            <w:tcW w:w="2127" w:type="dxa"/>
            <w:vMerge/>
            <w:vAlign w:val="center"/>
          </w:tcPr>
          <w:p w14:paraId="51AD6582" w14:textId="77777777" w:rsidR="00EC0CC0" w:rsidRPr="00F02063" w:rsidRDefault="00EC0CC0" w:rsidP="00EC0CC0">
            <w:pPr>
              <w:spacing w:after="160" w:line="276" w:lineRule="auto"/>
              <w:jc w:val="center"/>
            </w:pPr>
          </w:p>
        </w:tc>
        <w:tc>
          <w:tcPr>
            <w:tcW w:w="2884" w:type="dxa"/>
            <w:vAlign w:val="center"/>
          </w:tcPr>
          <w:p w14:paraId="041C0E03" w14:textId="1BFB7E60" w:rsidR="00EC0CC0" w:rsidRPr="00F02063" w:rsidRDefault="00EC0CC0" w:rsidP="00EC0CC0">
            <w:pPr>
              <w:spacing w:after="160" w:line="276" w:lineRule="auto"/>
              <w:jc w:val="center"/>
            </w:pPr>
            <w:r w:rsidRPr="00F02063">
              <w:t>Non-dominant vertebral artery irregularity: atheroma or dissection</w:t>
            </w:r>
            <w:r w:rsidR="00BC0E27" w:rsidRPr="00B82DAB">
              <w:rPr>
                <w:vertAlign w:val="superscript"/>
              </w:rPr>
              <w:t>†</w:t>
            </w:r>
          </w:p>
        </w:tc>
        <w:tc>
          <w:tcPr>
            <w:tcW w:w="3069" w:type="dxa"/>
            <w:shd w:val="clear" w:color="auto" w:fill="5F5F5F" w:themeFill="background2" w:themeFillShade="80"/>
            <w:vAlign w:val="center"/>
          </w:tcPr>
          <w:p w14:paraId="43523E24" w14:textId="77777777" w:rsidR="00EC0CC0" w:rsidRPr="00F02063" w:rsidRDefault="00EC0CC0" w:rsidP="00EC0CC0">
            <w:pPr>
              <w:spacing w:after="160" w:line="276" w:lineRule="auto"/>
              <w:jc w:val="center"/>
              <w:rPr>
                <w:b/>
              </w:rPr>
            </w:pPr>
            <w:r w:rsidRPr="00F02063">
              <w:rPr>
                <w:b/>
              </w:rPr>
              <w:t>-</w:t>
            </w:r>
          </w:p>
        </w:tc>
        <w:tc>
          <w:tcPr>
            <w:tcW w:w="3119" w:type="dxa"/>
            <w:shd w:val="clear" w:color="auto" w:fill="5F5F5F" w:themeFill="background2" w:themeFillShade="80"/>
            <w:vAlign w:val="center"/>
          </w:tcPr>
          <w:p w14:paraId="4526B5A2"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7912D76C" w14:textId="77777777" w:rsidR="00EC0CC0" w:rsidRPr="00F02063" w:rsidRDefault="00EC0CC0" w:rsidP="00EC0CC0">
            <w:pPr>
              <w:spacing w:after="160" w:line="276" w:lineRule="auto"/>
              <w:jc w:val="center"/>
              <w:rPr>
                <w:b/>
              </w:rPr>
            </w:pPr>
            <w:r w:rsidRPr="00F02063">
              <w:rPr>
                <w:b/>
              </w:rPr>
              <w:t>-</w:t>
            </w:r>
          </w:p>
        </w:tc>
      </w:tr>
      <w:tr w:rsidR="00EC0CC0" w:rsidRPr="00F02063" w14:paraId="6C5E44A0" w14:textId="77777777" w:rsidTr="00EC0CC0">
        <w:tc>
          <w:tcPr>
            <w:tcW w:w="2127" w:type="dxa"/>
            <w:shd w:val="clear" w:color="auto" w:fill="E5E5E5" w:themeFill="background2" w:themeFillTint="66"/>
            <w:vAlign w:val="center"/>
          </w:tcPr>
          <w:p w14:paraId="2AA7C2E7" w14:textId="77777777" w:rsidR="00EC0CC0" w:rsidRPr="00F02063" w:rsidRDefault="00EC0CC0" w:rsidP="00EC0CC0">
            <w:pPr>
              <w:spacing w:after="160" w:line="276" w:lineRule="auto"/>
              <w:jc w:val="center"/>
            </w:pPr>
            <w:r w:rsidRPr="00F02063">
              <w:t>Total</w:t>
            </w:r>
          </w:p>
        </w:tc>
        <w:tc>
          <w:tcPr>
            <w:tcW w:w="2884" w:type="dxa"/>
            <w:vAlign w:val="center"/>
          </w:tcPr>
          <w:p w14:paraId="00ECE027" w14:textId="77777777" w:rsidR="00EC0CC0" w:rsidRPr="00F02063" w:rsidRDefault="00EC0CC0" w:rsidP="00EC0CC0">
            <w:pPr>
              <w:spacing w:after="160" w:line="276" w:lineRule="auto"/>
              <w:jc w:val="center"/>
            </w:pPr>
            <w:r w:rsidRPr="00F02063">
              <w:t>4</w:t>
            </w:r>
          </w:p>
        </w:tc>
        <w:tc>
          <w:tcPr>
            <w:tcW w:w="3069" w:type="dxa"/>
            <w:vAlign w:val="center"/>
          </w:tcPr>
          <w:p w14:paraId="1A5FEF8B" w14:textId="77777777" w:rsidR="00EC0CC0" w:rsidRPr="00F02063" w:rsidRDefault="00EC0CC0" w:rsidP="00EC0CC0">
            <w:pPr>
              <w:spacing w:after="160" w:line="276" w:lineRule="auto"/>
              <w:jc w:val="center"/>
            </w:pPr>
            <w:r w:rsidRPr="00F02063">
              <w:t>2</w:t>
            </w:r>
          </w:p>
        </w:tc>
        <w:tc>
          <w:tcPr>
            <w:tcW w:w="3119" w:type="dxa"/>
            <w:vAlign w:val="center"/>
          </w:tcPr>
          <w:p w14:paraId="6D7563E3" w14:textId="77777777" w:rsidR="00EC0CC0" w:rsidRPr="00F02063" w:rsidRDefault="00EC0CC0" w:rsidP="00EC0CC0">
            <w:pPr>
              <w:spacing w:after="160" w:line="276" w:lineRule="auto"/>
              <w:jc w:val="center"/>
            </w:pPr>
            <w:r w:rsidRPr="00F02063">
              <w:t>1</w:t>
            </w:r>
          </w:p>
        </w:tc>
        <w:tc>
          <w:tcPr>
            <w:tcW w:w="3260" w:type="dxa"/>
            <w:vAlign w:val="center"/>
          </w:tcPr>
          <w:p w14:paraId="4B85F03D" w14:textId="77777777" w:rsidR="00EC0CC0" w:rsidRPr="00F02063" w:rsidRDefault="00EC0CC0" w:rsidP="00EC0CC0">
            <w:pPr>
              <w:spacing w:after="160" w:line="276" w:lineRule="auto"/>
              <w:jc w:val="center"/>
            </w:pPr>
            <w:r w:rsidRPr="00F02063">
              <w:t>0</w:t>
            </w:r>
          </w:p>
        </w:tc>
      </w:tr>
      <w:tr w:rsidR="00EC0CC0" w:rsidRPr="00F02063" w14:paraId="622C8518" w14:textId="77777777" w:rsidTr="00EC0CC0">
        <w:tc>
          <w:tcPr>
            <w:tcW w:w="2127" w:type="dxa"/>
            <w:shd w:val="clear" w:color="auto" w:fill="E5E5E5" w:themeFill="background2" w:themeFillTint="66"/>
            <w:vAlign w:val="center"/>
          </w:tcPr>
          <w:p w14:paraId="777BA09D" w14:textId="77777777" w:rsidR="00EC0CC0" w:rsidRPr="00F02063" w:rsidRDefault="00EC0CC0" w:rsidP="00EC0CC0">
            <w:pPr>
              <w:spacing w:after="160" w:line="276" w:lineRule="auto"/>
              <w:jc w:val="center"/>
            </w:pPr>
            <w:r w:rsidRPr="00F02063">
              <w:t>%</w:t>
            </w:r>
          </w:p>
        </w:tc>
        <w:tc>
          <w:tcPr>
            <w:tcW w:w="2884" w:type="dxa"/>
            <w:vAlign w:val="center"/>
          </w:tcPr>
          <w:p w14:paraId="5CCD95DA" w14:textId="77777777" w:rsidR="00EC0CC0" w:rsidRPr="00F02063" w:rsidRDefault="00EC0CC0" w:rsidP="00EC0CC0">
            <w:pPr>
              <w:spacing w:after="160" w:line="276" w:lineRule="auto"/>
              <w:jc w:val="center"/>
            </w:pPr>
            <w:r w:rsidRPr="00F02063">
              <w:t>0.59</w:t>
            </w:r>
          </w:p>
        </w:tc>
        <w:tc>
          <w:tcPr>
            <w:tcW w:w="3069" w:type="dxa"/>
            <w:vAlign w:val="center"/>
          </w:tcPr>
          <w:p w14:paraId="55FABEE9" w14:textId="77777777" w:rsidR="00EC0CC0" w:rsidRPr="00F02063" w:rsidRDefault="00EC0CC0" w:rsidP="00EC0CC0">
            <w:pPr>
              <w:spacing w:after="160" w:line="276" w:lineRule="auto"/>
              <w:jc w:val="center"/>
            </w:pPr>
            <w:r w:rsidRPr="00F02063">
              <w:t>0.29</w:t>
            </w:r>
          </w:p>
        </w:tc>
        <w:tc>
          <w:tcPr>
            <w:tcW w:w="3119" w:type="dxa"/>
            <w:vAlign w:val="center"/>
          </w:tcPr>
          <w:p w14:paraId="0F7ACE02" w14:textId="77777777" w:rsidR="00EC0CC0" w:rsidRPr="00F02063" w:rsidRDefault="00EC0CC0" w:rsidP="00EC0CC0">
            <w:pPr>
              <w:spacing w:after="160" w:line="276" w:lineRule="auto"/>
              <w:jc w:val="center"/>
            </w:pPr>
            <w:r w:rsidRPr="00F02063">
              <w:t>0.69</w:t>
            </w:r>
          </w:p>
        </w:tc>
        <w:tc>
          <w:tcPr>
            <w:tcW w:w="3260" w:type="dxa"/>
            <w:shd w:val="clear" w:color="auto" w:fill="5F5F5F" w:themeFill="background2" w:themeFillShade="80"/>
            <w:vAlign w:val="center"/>
          </w:tcPr>
          <w:p w14:paraId="753DE2A3" w14:textId="77777777" w:rsidR="00EC0CC0" w:rsidRPr="00F02063" w:rsidRDefault="00EC0CC0" w:rsidP="00EC0CC0">
            <w:pPr>
              <w:spacing w:after="160" w:line="276" w:lineRule="auto"/>
              <w:jc w:val="center"/>
              <w:rPr>
                <w:b/>
              </w:rPr>
            </w:pPr>
            <w:r w:rsidRPr="00F02063">
              <w:rPr>
                <w:b/>
              </w:rPr>
              <w:t>-</w:t>
            </w:r>
          </w:p>
        </w:tc>
      </w:tr>
      <w:tr w:rsidR="00EC0CC0" w:rsidRPr="00F02063" w14:paraId="2746ECE9" w14:textId="77777777" w:rsidTr="00EC0CC0">
        <w:tc>
          <w:tcPr>
            <w:tcW w:w="2127" w:type="dxa"/>
            <w:vMerge w:val="restart"/>
            <w:shd w:val="clear" w:color="auto" w:fill="E5E5E5" w:themeFill="background2" w:themeFillTint="66"/>
            <w:vAlign w:val="center"/>
          </w:tcPr>
          <w:p w14:paraId="60FAC98D" w14:textId="77777777" w:rsidR="00EC0CC0" w:rsidRPr="00F02063" w:rsidRDefault="00EC0CC0" w:rsidP="00EC0CC0">
            <w:pPr>
              <w:spacing w:after="160" w:line="276" w:lineRule="auto"/>
              <w:jc w:val="center"/>
            </w:pPr>
            <w:r w:rsidRPr="00F02063">
              <w:lastRenderedPageBreak/>
              <w:t>NPV (95% CI)</w:t>
            </w:r>
          </w:p>
        </w:tc>
        <w:tc>
          <w:tcPr>
            <w:tcW w:w="2884" w:type="dxa"/>
            <w:vAlign w:val="center"/>
          </w:tcPr>
          <w:p w14:paraId="10130C47" w14:textId="77777777" w:rsidR="00EC0CC0" w:rsidRPr="00F02063" w:rsidRDefault="00EC0CC0" w:rsidP="00EC0CC0">
            <w:pPr>
              <w:spacing w:after="160" w:line="276" w:lineRule="auto"/>
              <w:jc w:val="center"/>
            </w:pPr>
            <w:r w:rsidRPr="00F02063">
              <w:t>99.4% (98.4 – 99.8)</w:t>
            </w:r>
          </w:p>
        </w:tc>
        <w:tc>
          <w:tcPr>
            <w:tcW w:w="3069" w:type="dxa"/>
            <w:vAlign w:val="center"/>
          </w:tcPr>
          <w:p w14:paraId="45CAC267" w14:textId="77777777" w:rsidR="00EC0CC0" w:rsidRPr="00F02063" w:rsidRDefault="00EC0CC0" w:rsidP="00EC0CC0">
            <w:pPr>
              <w:spacing w:after="160" w:line="276" w:lineRule="auto"/>
              <w:jc w:val="center"/>
            </w:pPr>
            <w:r w:rsidRPr="00F02063">
              <w:t>99.7% (98.8 – 99.9)</w:t>
            </w:r>
          </w:p>
        </w:tc>
        <w:tc>
          <w:tcPr>
            <w:tcW w:w="3119" w:type="dxa"/>
            <w:vAlign w:val="center"/>
          </w:tcPr>
          <w:p w14:paraId="0E90D59E" w14:textId="77777777" w:rsidR="00EC0CC0" w:rsidRPr="00F02063" w:rsidRDefault="00EC0CC0" w:rsidP="00EC0CC0">
            <w:pPr>
              <w:spacing w:after="160" w:line="276" w:lineRule="auto"/>
              <w:jc w:val="center"/>
            </w:pPr>
            <w:r w:rsidRPr="00F02063">
              <w:t>99.3% (95.6 – 99.9)</w:t>
            </w:r>
          </w:p>
        </w:tc>
        <w:tc>
          <w:tcPr>
            <w:tcW w:w="3260" w:type="dxa"/>
            <w:shd w:val="clear" w:color="auto" w:fill="5F5F5F" w:themeFill="background2" w:themeFillShade="80"/>
            <w:vAlign w:val="center"/>
          </w:tcPr>
          <w:p w14:paraId="655FCCF6" w14:textId="77777777" w:rsidR="00EC0CC0" w:rsidRPr="00F02063" w:rsidRDefault="00EC0CC0" w:rsidP="00EC0CC0">
            <w:pPr>
              <w:spacing w:after="160" w:line="276" w:lineRule="auto"/>
              <w:jc w:val="center"/>
              <w:rPr>
                <w:b/>
              </w:rPr>
            </w:pPr>
            <w:r w:rsidRPr="00F02063">
              <w:rPr>
                <w:b/>
              </w:rPr>
              <w:t>-</w:t>
            </w:r>
          </w:p>
        </w:tc>
      </w:tr>
      <w:tr w:rsidR="00EC0CC0" w:rsidRPr="00F02063" w14:paraId="41120E21" w14:textId="77777777" w:rsidTr="00EC0CC0">
        <w:tc>
          <w:tcPr>
            <w:tcW w:w="2127" w:type="dxa"/>
            <w:vMerge/>
            <w:shd w:val="clear" w:color="auto" w:fill="E5E5E5" w:themeFill="background2" w:themeFillTint="66"/>
            <w:vAlign w:val="center"/>
          </w:tcPr>
          <w:p w14:paraId="66FB5D91" w14:textId="77777777" w:rsidR="00EC0CC0" w:rsidRPr="00F02063" w:rsidRDefault="00EC0CC0" w:rsidP="00EC0CC0">
            <w:pPr>
              <w:spacing w:after="160" w:line="276" w:lineRule="auto"/>
              <w:jc w:val="center"/>
              <w:rPr>
                <w:b/>
              </w:rPr>
            </w:pPr>
          </w:p>
        </w:tc>
        <w:tc>
          <w:tcPr>
            <w:tcW w:w="5953" w:type="dxa"/>
            <w:gridSpan w:val="2"/>
            <w:vAlign w:val="center"/>
          </w:tcPr>
          <w:p w14:paraId="544162FC" w14:textId="77777777" w:rsidR="00EC0CC0" w:rsidRPr="00F02063" w:rsidRDefault="00EC0CC0" w:rsidP="00EC0CC0">
            <w:pPr>
              <w:spacing w:after="160" w:line="276" w:lineRule="auto"/>
              <w:jc w:val="center"/>
            </w:pPr>
            <w:r w:rsidRPr="00F02063">
              <w:t>99.1% (98.0 – 99.6)</w:t>
            </w:r>
          </w:p>
        </w:tc>
        <w:tc>
          <w:tcPr>
            <w:tcW w:w="3119" w:type="dxa"/>
            <w:shd w:val="clear" w:color="auto" w:fill="5F5F5F" w:themeFill="background2" w:themeFillShade="80"/>
            <w:vAlign w:val="center"/>
          </w:tcPr>
          <w:p w14:paraId="6B7F392F" w14:textId="77777777" w:rsidR="00EC0CC0" w:rsidRPr="00F02063" w:rsidRDefault="00EC0CC0" w:rsidP="00EC0CC0">
            <w:pPr>
              <w:spacing w:after="160" w:line="276" w:lineRule="auto"/>
              <w:jc w:val="center"/>
              <w:rPr>
                <w:b/>
              </w:rPr>
            </w:pPr>
            <w:r w:rsidRPr="00F02063">
              <w:rPr>
                <w:b/>
              </w:rPr>
              <w:t>-</w:t>
            </w:r>
          </w:p>
        </w:tc>
        <w:tc>
          <w:tcPr>
            <w:tcW w:w="3260" w:type="dxa"/>
            <w:shd w:val="clear" w:color="auto" w:fill="5F5F5F" w:themeFill="background2" w:themeFillShade="80"/>
            <w:vAlign w:val="center"/>
          </w:tcPr>
          <w:p w14:paraId="0AC19F89" w14:textId="77777777" w:rsidR="00EC0CC0" w:rsidRPr="00F02063" w:rsidRDefault="00EC0CC0" w:rsidP="00EC0CC0">
            <w:pPr>
              <w:spacing w:after="160" w:line="276" w:lineRule="auto"/>
              <w:jc w:val="center"/>
              <w:rPr>
                <w:b/>
              </w:rPr>
            </w:pPr>
            <w:r w:rsidRPr="00F02063">
              <w:rPr>
                <w:b/>
              </w:rPr>
              <w:t>-</w:t>
            </w:r>
          </w:p>
        </w:tc>
      </w:tr>
      <w:tr w:rsidR="00EC0CC0" w:rsidRPr="00F02063" w14:paraId="6747D5E4" w14:textId="77777777" w:rsidTr="00EC0CC0">
        <w:tc>
          <w:tcPr>
            <w:tcW w:w="2127" w:type="dxa"/>
            <w:vMerge/>
            <w:shd w:val="clear" w:color="auto" w:fill="E5E5E5" w:themeFill="background2" w:themeFillTint="66"/>
            <w:vAlign w:val="center"/>
          </w:tcPr>
          <w:p w14:paraId="6CB4ED24" w14:textId="77777777" w:rsidR="00EC0CC0" w:rsidRPr="00F02063" w:rsidRDefault="00EC0CC0" w:rsidP="00EC0CC0">
            <w:pPr>
              <w:spacing w:after="160" w:line="276" w:lineRule="auto"/>
              <w:jc w:val="center"/>
              <w:rPr>
                <w:b/>
              </w:rPr>
            </w:pPr>
          </w:p>
        </w:tc>
        <w:tc>
          <w:tcPr>
            <w:tcW w:w="12332" w:type="dxa"/>
            <w:gridSpan w:val="4"/>
            <w:vAlign w:val="center"/>
          </w:tcPr>
          <w:p w14:paraId="73FA6028" w14:textId="77777777" w:rsidR="00EC0CC0" w:rsidRPr="00F02063" w:rsidRDefault="00EC0CC0" w:rsidP="00EC0CC0">
            <w:pPr>
              <w:spacing w:after="160" w:line="276" w:lineRule="auto"/>
              <w:jc w:val="center"/>
            </w:pPr>
            <w:r w:rsidRPr="00F02063">
              <w:t>99.0% (97.8 – 99.5)</w:t>
            </w:r>
          </w:p>
        </w:tc>
      </w:tr>
      <w:tr w:rsidR="00EC0CC0" w:rsidRPr="00F02063" w14:paraId="4EA4E73C" w14:textId="77777777" w:rsidTr="00EC0CC0">
        <w:tc>
          <w:tcPr>
            <w:tcW w:w="14459" w:type="dxa"/>
            <w:gridSpan w:val="5"/>
            <w:shd w:val="clear" w:color="auto" w:fill="FFFFFF" w:themeFill="background1"/>
            <w:vAlign w:val="center"/>
          </w:tcPr>
          <w:p w14:paraId="49E5734E" w14:textId="77777777" w:rsidR="00EC0CC0" w:rsidRPr="00484F2C" w:rsidRDefault="00EC0CC0" w:rsidP="00EC0CC0">
            <w:pPr>
              <w:spacing w:after="160" w:line="276" w:lineRule="auto"/>
              <w:rPr>
                <w:sz w:val="20"/>
              </w:rPr>
            </w:pPr>
            <w:r w:rsidRPr="00484F2C">
              <w:rPr>
                <w:sz w:val="20"/>
              </w:rPr>
              <w:t>Abbreviations: NPV=negative predictive value</w:t>
            </w:r>
          </w:p>
          <w:p w14:paraId="1B0C9E99" w14:textId="77777777" w:rsidR="00EC0CC0" w:rsidRPr="00484F2C" w:rsidRDefault="00EC0CC0" w:rsidP="00EC0CC0">
            <w:pPr>
              <w:spacing w:after="160" w:line="276" w:lineRule="auto"/>
              <w:rPr>
                <w:sz w:val="20"/>
              </w:rPr>
            </w:pPr>
            <w:r w:rsidRPr="00484F2C">
              <w:rPr>
                <w:sz w:val="20"/>
              </w:rPr>
              <w:t xml:space="preserve">*As stated by study authors </w:t>
            </w:r>
          </w:p>
          <w:p w14:paraId="04572E56" w14:textId="7AD9371E" w:rsidR="002961DA" w:rsidRPr="00484F2C" w:rsidRDefault="002961DA" w:rsidP="00EC0CC0">
            <w:pPr>
              <w:spacing w:after="160" w:line="276" w:lineRule="auto"/>
              <w:rPr>
                <w:sz w:val="20"/>
              </w:rPr>
            </w:pPr>
            <w:r w:rsidRPr="00484F2C">
              <w:rPr>
                <w:sz w:val="20"/>
              </w:rPr>
              <w:t>†</w:t>
            </w:r>
            <w:r w:rsidR="0027681A" w:rsidRPr="00484F2C">
              <w:rPr>
                <w:sz w:val="20"/>
              </w:rPr>
              <w:t>Re</w:t>
            </w:r>
            <w:r w:rsidR="00993848" w:rsidRPr="00484F2C">
              <w:rPr>
                <w:sz w:val="20"/>
              </w:rPr>
              <w:t>ce</w:t>
            </w:r>
            <w:r w:rsidR="0027681A" w:rsidRPr="00484F2C">
              <w:rPr>
                <w:sz w:val="20"/>
              </w:rPr>
              <w:t xml:space="preserve">ived endovascular treatment </w:t>
            </w:r>
          </w:p>
          <w:p w14:paraId="3493C44E" w14:textId="77777777" w:rsidR="00B96142" w:rsidRPr="00484F2C" w:rsidRDefault="00B96142" w:rsidP="00EC0CC0">
            <w:pPr>
              <w:spacing w:after="160" w:line="276" w:lineRule="auto"/>
              <w:rPr>
                <w:sz w:val="20"/>
              </w:rPr>
            </w:pPr>
            <w:r w:rsidRPr="00484F2C">
              <w:rPr>
                <w:sz w:val="20"/>
              </w:rPr>
              <w:t>‡</w:t>
            </w:r>
            <w:r w:rsidR="00BB28BC" w:rsidRPr="00484F2C">
              <w:rPr>
                <w:sz w:val="20"/>
              </w:rPr>
              <w:t xml:space="preserve">Managed conservatively </w:t>
            </w:r>
          </w:p>
          <w:p w14:paraId="02854B42" w14:textId="41EB8722" w:rsidR="00A00898" w:rsidRPr="00F02063" w:rsidRDefault="00A00898" w:rsidP="00EC0CC0">
            <w:pPr>
              <w:spacing w:after="160" w:line="276" w:lineRule="auto"/>
            </w:pPr>
            <w:r w:rsidRPr="00484F2C">
              <w:rPr>
                <w:sz w:val="20"/>
              </w:rPr>
              <w:t xml:space="preserve">Details regarding management </w:t>
            </w:r>
            <w:r w:rsidR="00B52F2C" w:rsidRPr="00484F2C">
              <w:rPr>
                <w:sz w:val="20"/>
              </w:rPr>
              <w:t xml:space="preserve">strategies of other abnormalities were not available </w:t>
            </w:r>
          </w:p>
        </w:tc>
      </w:tr>
    </w:tbl>
    <w:p w14:paraId="78C024E1" w14:textId="39169B19" w:rsidR="00EC0CC0" w:rsidRDefault="00EC0CC0" w:rsidP="00EC0CC0"/>
    <w:p w14:paraId="319E836E" w14:textId="7D2A9087" w:rsidR="00EC0CC0" w:rsidRDefault="00EC0CC0" w:rsidP="00EC0CC0"/>
    <w:p w14:paraId="64F77DE8" w14:textId="77777777" w:rsidR="00EC0CC0" w:rsidRPr="00EC0CC0" w:rsidRDefault="00EC0CC0" w:rsidP="00EC0CC0">
      <w:pPr>
        <w:sectPr w:rsidR="00EC0CC0" w:rsidRPr="00EC0CC0" w:rsidSect="00EC0CC0">
          <w:pgSz w:w="16838" w:h="11906" w:orient="landscape"/>
          <w:pgMar w:top="1440" w:right="1276" w:bottom="1440" w:left="1440" w:header="709" w:footer="850" w:gutter="0"/>
          <w:cols w:space="720"/>
          <w:docGrid w:linePitch="326"/>
        </w:sectPr>
      </w:pPr>
    </w:p>
    <w:p w14:paraId="6FC8EBCF" w14:textId="77777777" w:rsidR="00484F2C" w:rsidRPr="005E5518" w:rsidRDefault="00484F2C" w:rsidP="00484F2C">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lastRenderedPageBreak/>
        <w:t>CTA- and DSA-related complications</w:t>
      </w:r>
    </w:p>
    <w:p w14:paraId="0A0B5857" w14:textId="77777777" w:rsidR="00484F2C" w:rsidRPr="00FA6FEC" w:rsidRDefault="00484F2C" w:rsidP="00484F2C">
      <w:pPr>
        <w:spacing w:after="160" w:line="480" w:lineRule="auto"/>
        <w:jc w:val="both"/>
      </w:pPr>
      <w:r w:rsidRPr="00FA6FEC">
        <w:t xml:space="preserve">One study comprising 41 patients reported no complications following CTA. The remaining 17 studies did not report whether CTA complications occurred or not. A total of 811 DSAs were performed across the 18 studies included. For 222 (27.4%) DSAs with available data, 3 (1.35%) complications occurred. One patient suffered from a bilateral posterior cerebral artery infarct leading to visual loss and one patient had left vertebral artery dissection with arterial occlusion. Contrast-related nephrotoxicity was the last complication observed resulting in widespread cerebral edema, hemiparesis and coma, albeit patient recovered afterwards. </w:t>
      </w:r>
    </w:p>
    <w:p w14:paraId="7048CA0F" w14:textId="77777777" w:rsidR="00484F2C" w:rsidRPr="005E5518" w:rsidRDefault="00484F2C" w:rsidP="00484F2C">
      <w:pPr>
        <w:pStyle w:val="Heading2"/>
        <w:spacing w:line="480" w:lineRule="auto"/>
        <w:jc w:val="both"/>
        <w:rPr>
          <w:rFonts w:ascii="Times New Roman" w:hAnsi="Times New Roman" w:cs="Times New Roman"/>
          <w:b/>
          <w:color w:val="auto"/>
          <w:lang w:val="en-GB"/>
        </w:rPr>
      </w:pPr>
      <w:r w:rsidRPr="005E5518">
        <w:rPr>
          <w:rFonts w:ascii="Times New Roman" w:hAnsi="Times New Roman" w:cs="Times New Roman"/>
          <w:b/>
          <w:color w:val="auto"/>
          <w:lang w:val="en-GB"/>
        </w:rPr>
        <w:t>Quality and bias assessment</w:t>
      </w:r>
    </w:p>
    <w:p w14:paraId="337C9417" w14:textId="77777777" w:rsidR="00484F2C" w:rsidRDefault="00484F2C" w:rsidP="00484F2C">
      <w:pPr>
        <w:spacing w:after="160" w:line="480" w:lineRule="auto"/>
        <w:jc w:val="both"/>
        <w:sectPr w:rsidR="00484F2C" w:rsidSect="00EC0CC0">
          <w:pgSz w:w="11906" w:h="16838"/>
          <w:pgMar w:top="1276" w:right="1440" w:bottom="1440" w:left="1440" w:header="709" w:footer="850" w:gutter="0"/>
          <w:cols w:space="720"/>
          <w:docGrid w:linePitch="326"/>
        </w:sectPr>
      </w:pPr>
      <w:r>
        <w:t>The q</w:t>
      </w:r>
      <w:r w:rsidRPr="00FA6FEC">
        <w:t xml:space="preserve">uality assessment results are </w:t>
      </w:r>
      <w:r>
        <w:t xml:space="preserve">summarised in </w:t>
      </w:r>
      <w:r w:rsidRPr="009C7BBF">
        <w:rPr>
          <w:b/>
        </w:rPr>
        <w:t>online supplementary figure 2</w:t>
      </w:r>
      <w:r w:rsidRPr="00FA6FEC">
        <w:t>. In most studies, there was a low risk of bias regarding selection of patients. However, lack of details surrounding CTA protocols and timing of DSA following CTA raised bias issues regarding the two domains “index test” and “flow and timing”. Overall, there were no applicability concerns.</w:t>
      </w:r>
    </w:p>
    <w:p w14:paraId="30CB2BD5" w14:textId="77777777" w:rsidR="00484F2C" w:rsidRPr="005E5518" w:rsidRDefault="00484F2C" w:rsidP="00484F2C">
      <w:pPr>
        <w:pStyle w:val="Heading1"/>
        <w:spacing w:line="480" w:lineRule="auto"/>
        <w:jc w:val="both"/>
        <w:rPr>
          <w:rFonts w:ascii="Times New Roman" w:hAnsi="Times New Roman" w:cs="Times New Roman"/>
          <w:b/>
          <w:bCs/>
          <w:color w:val="auto"/>
          <w:sz w:val="28"/>
        </w:rPr>
      </w:pPr>
      <w:r w:rsidRPr="005E5518">
        <w:rPr>
          <w:rFonts w:ascii="Times New Roman" w:hAnsi="Times New Roman" w:cs="Times New Roman"/>
          <w:b/>
          <w:bCs/>
          <w:color w:val="auto"/>
          <w:sz w:val="28"/>
        </w:rPr>
        <w:lastRenderedPageBreak/>
        <w:t>DISCUSSION</w:t>
      </w:r>
    </w:p>
    <w:p w14:paraId="7D5D4DBC" w14:textId="77777777" w:rsidR="00484F2C" w:rsidRPr="005E5518" w:rsidRDefault="00484F2C" w:rsidP="00484F2C">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 xml:space="preserve">Summary of review aims and key findings </w:t>
      </w:r>
    </w:p>
    <w:p w14:paraId="7F7C30CF" w14:textId="77777777" w:rsidR="00484F2C" w:rsidRDefault="00484F2C" w:rsidP="00484F2C">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right="-46"/>
        <w:jc w:val="both"/>
        <w:rPr>
          <w:rFonts w:ascii="Times New Roman" w:hAnsi="Times New Roman" w:cs="Times New Roman"/>
          <w:lang w:val="en-US"/>
        </w:rPr>
      </w:pPr>
      <w:r>
        <w:rPr>
          <w:rFonts w:ascii="Times New Roman" w:hAnsi="Times New Roman" w:cs="Times New Roman"/>
          <w:lang w:val="en-US"/>
        </w:rPr>
        <w:t>This</w:t>
      </w:r>
      <w:r w:rsidRPr="00FA6FEC">
        <w:rPr>
          <w:rFonts w:ascii="Times New Roman" w:hAnsi="Times New Roman" w:cs="Times New Roman"/>
          <w:lang w:val="en-US"/>
        </w:rPr>
        <w:t xml:space="preserve"> systematic review set out to evaluate the value of performing a DSA in CT</w:t>
      </w:r>
      <w:r>
        <w:rPr>
          <w:rFonts w:ascii="Times New Roman" w:hAnsi="Times New Roman" w:cs="Times New Roman"/>
          <w:lang w:val="en-US"/>
        </w:rPr>
        <w:t>A-</w:t>
      </w:r>
      <w:r w:rsidRPr="00FA6FEC">
        <w:rPr>
          <w:rFonts w:ascii="Times New Roman" w:hAnsi="Times New Roman" w:cs="Times New Roman"/>
          <w:lang w:val="en-US"/>
        </w:rPr>
        <w:t>negative PMSAH patients and compare CTA and DSA complication risks.</w:t>
      </w:r>
      <w:r w:rsidRPr="009D12E3">
        <w:rPr>
          <w:b/>
          <w:lang w:val="en-US"/>
        </w:rPr>
        <w:t xml:space="preserve"> </w:t>
      </w:r>
      <w:r w:rsidRPr="00FA6FEC">
        <w:rPr>
          <w:rFonts w:ascii="Times New Roman" w:hAnsi="Times New Roman" w:cs="Times New Roman"/>
          <w:lang w:val="en-US"/>
        </w:rPr>
        <w:t xml:space="preserve">Eighteen studies were included </w:t>
      </w:r>
      <w:r>
        <w:rPr>
          <w:rFonts w:ascii="Times New Roman" w:hAnsi="Times New Roman" w:cs="Times New Roman"/>
          <w:lang w:val="en-US"/>
        </w:rPr>
        <w:t xml:space="preserve">with a total cohort of 669 </w:t>
      </w:r>
      <w:r w:rsidRPr="00FA6FEC">
        <w:rPr>
          <w:rFonts w:ascii="Times New Roman" w:hAnsi="Times New Roman" w:cs="Times New Roman"/>
          <w:lang w:val="en-US"/>
        </w:rPr>
        <w:t>patients. Seven vascular abnormalities missed on initial CTA were identified on subsequent DSA, resulting in a conservative NPV of 99%. Complications following CTA and DSA were sparsely described, albeit at a risk of 0% and 1.3</w:t>
      </w:r>
      <w:r>
        <w:rPr>
          <w:rFonts w:ascii="Times New Roman" w:hAnsi="Times New Roman" w:cs="Times New Roman"/>
          <w:lang w:val="en-US"/>
        </w:rPr>
        <w:t>5</w:t>
      </w:r>
      <w:r w:rsidRPr="00FA6FEC">
        <w:rPr>
          <w:rFonts w:ascii="Times New Roman" w:hAnsi="Times New Roman" w:cs="Times New Roman"/>
          <w:lang w:val="en-US"/>
        </w:rPr>
        <w:t xml:space="preserve">% respectively. </w:t>
      </w:r>
    </w:p>
    <w:p w14:paraId="5A697DCB" w14:textId="77777777" w:rsidR="00484F2C" w:rsidRPr="005E5518" w:rsidRDefault="00484F2C" w:rsidP="00484F2C">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 xml:space="preserve">Imaging protocols </w:t>
      </w:r>
    </w:p>
    <w:p w14:paraId="1C0BB3AF" w14:textId="77777777" w:rsidR="00484F2C" w:rsidRDefault="00484F2C" w:rsidP="00484F2C">
      <w:pPr>
        <w:pStyle w:val="Default"/>
        <w:spacing w:line="480" w:lineRule="auto"/>
        <w:jc w:val="both"/>
        <w:rPr>
          <w:rFonts w:ascii="Times New Roman" w:hAnsi="Times New Roman" w:cs="Times New Roman"/>
          <w:lang w:val="en-US"/>
        </w:rPr>
      </w:pPr>
      <w:r w:rsidRPr="00FA6FEC">
        <w:rPr>
          <w:rFonts w:ascii="Times New Roman" w:hAnsi="Times New Roman" w:cs="Times New Roman"/>
          <w:lang w:val="en-US"/>
        </w:rPr>
        <w:t xml:space="preserve">Our analysis is a contemporary pragmatic record which pooled data from multiple departments, using different types of CTA and DSA protocols. These were performed in several health care settings using primarily a unified definition of PMSAH suggesting that these data are widely applicable to the investigation of PMSAH patients. </w:t>
      </w:r>
    </w:p>
    <w:p w14:paraId="07F8F960" w14:textId="77777777" w:rsidR="00484F2C" w:rsidRDefault="00484F2C" w:rsidP="00484F2C">
      <w:pPr>
        <w:pStyle w:val="Default"/>
        <w:spacing w:line="480" w:lineRule="auto"/>
        <w:jc w:val="both"/>
        <w:rPr>
          <w:rFonts w:ascii="Times New Roman" w:hAnsi="Times New Roman" w:cs="Times New Roman"/>
          <w:lang w:val="en-US"/>
        </w:rPr>
      </w:pPr>
      <w:r w:rsidRPr="00FA6FEC">
        <w:rPr>
          <w:rFonts w:ascii="Times New Roman" w:hAnsi="Times New Roman" w:cs="Times New Roman"/>
          <w:lang w:val="en-US"/>
        </w:rPr>
        <w:t>There are a however several cautions that need to be exerci</w:t>
      </w:r>
      <w:r>
        <w:rPr>
          <w:rFonts w:ascii="Times New Roman" w:hAnsi="Times New Roman" w:cs="Times New Roman"/>
          <w:lang w:val="en-US"/>
        </w:rPr>
        <w:t>s</w:t>
      </w:r>
      <w:r w:rsidRPr="00FA6FEC">
        <w:rPr>
          <w:rFonts w:ascii="Times New Roman" w:hAnsi="Times New Roman" w:cs="Times New Roman"/>
          <w:lang w:val="en-US"/>
        </w:rPr>
        <w:t xml:space="preserve">ed in the interpretation of these results. </w:t>
      </w:r>
      <w:r>
        <w:rPr>
          <w:rFonts w:ascii="Times New Roman" w:hAnsi="Times New Roman" w:cs="Times New Roman"/>
          <w:lang w:val="en-US"/>
        </w:rPr>
        <w:t xml:space="preserve">Patients with a poor </w:t>
      </w:r>
      <w:r w:rsidRPr="00E84AC3">
        <w:rPr>
          <w:rFonts w:ascii="Times New Roman" w:hAnsi="Times New Roman" w:cs="Times New Roman"/>
          <w:lang w:val="en-US"/>
        </w:rPr>
        <w:t>Hunt-Hess or the World Federation o</w:t>
      </w:r>
      <w:r>
        <w:rPr>
          <w:rFonts w:ascii="Times New Roman" w:hAnsi="Times New Roman" w:cs="Times New Roman"/>
          <w:lang w:val="en-US"/>
        </w:rPr>
        <w:t xml:space="preserve">f Neurosurgical Societies’ grade on presentation were excluded from our analysis. </w:t>
      </w:r>
      <w:r w:rsidRPr="00FA6FEC">
        <w:rPr>
          <w:rFonts w:ascii="Times New Roman" w:hAnsi="Times New Roman" w:cs="Times New Roman"/>
          <w:lang w:val="en-US"/>
        </w:rPr>
        <w:t xml:space="preserve">PMSAH is not </w:t>
      </w:r>
      <w:r>
        <w:rPr>
          <w:rFonts w:ascii="Times New Roman" w:hAnsi="Times New Roman" w:cs="Times New Roman"/>
          <w:lang w:val="en-US"/>
        </w:rPr>
        <w:t xml:space="preserve">only </w:t>
      </w:r>
      <w:r w:rsidRPr="00FA6FEC">
        <w:rPr>
          <w:rFonts w:ascii="Times New Roman" w:hAnsi="Times New Roman" w:cs="Times New Roman"/>
          <w:lang w:val="en-US"/>
        </w:rPr>
        <w:t>a radiological diagnosis and imaging findings need to be correlated to the clinical picture</w:t>
      </w:r>
      <w:r w:rsidRPr="00FA6FEC">
        <w:rPr>
          <w:rFonts w:ascii="Times New Roman" w:hAnsi="Times New Roman" w:cs="Times New Roman"/>
          <w:lang w:val="en-US"/>
        </w:rPr>
        <w:fldChar w:fldCharType="begin">
          <w:fldData xml:space="preserve">PEVuZE5vdGU+PENpdGU+PEF1dGhvcj5SaW5rZWw8L0F1dGhvcj48WWVhcj4xOTkxPC9ZZWFyPjxS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SaW5rZWw8L0F1dGhvcj48WWVhcj4xOTkxPC9ZZWFyPjxS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FA6FEC">
        <w:rPr>
          <w:rFonts w:ascii="Times New Roman" w:hAnsi="Times New Roman" w:cs="Times New Roman"/>
          <w:lang w:val="en-US"/>
        </w:rPr>
      </w:r>
      <w:r w:rsidRPr="00FA6FEC">
        <w:rPr>
          <w:rFonts w:ascii="Times New Roman" w:hAnsi="Times New Roman" w:cs="Times New Roman"/>
          <w:lang w:val="en-US"/>
        </w:rPr>
        <w:fldChar w:fldCharType="separate"/>
      </w:r>
      <w:r w:rsidRPr="00250AB6">
        <w:rPr>
          <w:rFonts w:ascii="Times New Roman" w:hAnsi="Times New Roman" w:cs="Times New Roman"/>
          <w:noProof/>
          <w:vertAlign w:val="superscript"/>
          <w:lang w:val="en-US"/>
        </w:rPr>
        <w:t>5</w:t>
      </w:r>
      <w:r w:rsidRPr="00FA6FEC">
        <w:rPr>
          <w:rFonts w:ascii="Times New Roman" w:hAnsi="Times New Roman" w:cs="Times New Roman"/>
          <w:lang w:val="en-US"/>
        </w:rPr>
        <w:fldChar w:fldCharType="end"/>
      </w:r>
      <w:r>
        <w:rPr>
          <w:rFonts w:ascii="Times New Roman" w:hAnsi="Times New Roman" w:cs="Times New Roman"/>
          <w:lang w:val="en-US"/>
        </w:rPr>
        <w:t xml:space="preserve">; a </w:t>
      </w:r>
      <w:r w:rsidRPr="00BC7B62">
        <w:rPr>
          <w:rFonts w:ascii="Times New Roman" w:hAnsi="Times New Roman" w:cs="Times New Roman"/>
          <w:lang w:val="en-US"/>
        </w:rPr>
        <w:t xml:space="preserve">poor admission status </w:t>
      </w:r>
      <w:r>
        <w:rPr>
          <w:rFonts w:ascii="Times New Roman" w:hAnsi="Times New Roman" w:cs="Times New Roman"/>
          <w:lang w:val="en-US"/>
        </w:rPr>
        <w:t>acts as an</w:t>
      </w:r>
      <w:r w:rsidRPr="00BC7B62">
        <w:rPr>
          <w:rFonts w:ascii="Times New Roman" w:hAnsi="Times New Roman" w:cs="Times New Roman"/>
          <w:lang w:val="en-US"/>
        </w:rPr>
        <w:t xml:space="preserve"> independent predictor of unfavo</w:t>
      </w:r>
      <w:r>
        <w:rPr>
          <w:rFonts w:ascii="Times New Roman" w:hAnsi="Times New Roman" w:cs="Times New Roman"/>
          <w:lang w:val="en-US"/>
        </w:rPr>
        <w:t>urable outcome and warrants a management strategy similar to patients of an “aneurysmal” SAH.</w:t>
      </w:r>
      <w:r>
        <w:rPr>
          <w:rFonts w:ascii="Times New Roman" w:hAnsi="Times New Roman" w:cs="Times New Roman"/>
          <w:lang w:val="en-US"/>
        </w:rPr>
        <w:fldChar w:fldCharType="begin">
          <w:fldData xml:space="preserve">PEVuZE5vdGU+PENpdGU+PEF1dGhvcj5Lb25jemFsbGE8L0F1dGhvcj48WWVhcj4yMDE0PC9ZZWFy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b25jemFsbGE8L0F1dGhvcj48WWVhcj4yMDE0PC9ZZWFy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Pr="00DC660E">
        <w:rPr>
          <w:rFonts w:ascii="Times New Roman" w:hAnsi="Times New Roman" w:cs="Times New Roman"/>
          <w:noProof/>
          <w:vertAlign w:val="superscript"/>
          <w:lang w:val="en-US"/>
        </w:rPr>
        <w:t>33 34</w:t>
      </w:r>
      <w:r>
        <w:rPr>
          <w:rFonts w:ascii="Times New Roman" w:hAnsi="Times New Roman" w:cs="Times New Roman"/>
          <w:lang w:val="en-US"/>
        </w:rPr>
        <w:fldChar w:fldCharType="end"/>
      </w:r>
      <w:r>
        <w:rPr>
          <w:rFonts w:ascii="Times New Roman" w:hAnsi="Times New Roman" w:cs="Times New Roman"/>
          <w:lang w:val="en-US"/>
        </w:rPr>
        <w:t xml:space="preserve"> Of patients with appropriately defined PMSAH, a </w:t>
      </w:r>
      <w:r w:rsidRPr="00FA6FEC">
        <w:rPr>
          <w:rFonts w:ascii="Times New Roman" w:hAnsi="Times New Roman" w:cs="Times New Roman"/>
          <w:lang w:val="en-US"/>
        </w:rPr>
        <w:t>benign presenting status</w:t>
      </w:r>
      <w:r>
        <w:rPr>
          <w:rFonts w:ascii="Times New Roman" w:hAnsi="Times New Roman" w:cs="Times New Roman"/>
          <w:lang w:val="en-US"/>
        </w:rPr>
        <w:t xml:space="preserve"> (GCS 15)</w:t>
      </w:r>
      <w:r w:rsidRPr="00FA6FEC">
        <w:rPr>
          <w:rFonts w:ascii="Times New Roman" w:hAnsi="Times New Roman" w:cs="Times New Roman"/>
          <w:lang w:val="en-US"/>
        </w:rPr>
        <w:t xml:space="preserve"> </w:t>
      </w:r>
      <w:r>
        <w:rPr>
          <w:rFonts w:ascii="Times New Roman" w:hAnsi="Times New Roman" w:cs="Times New Roman"/>
          <w:lang w:val="en-US"/>
        </w:rPr>
        <w:t>was present in all</w:t>
      </w:r>
      <w:r w:rsidRPr="00FA6FEC">
        <w:rPr>
          <w:rFonts w:ascii="Times New Roman" w:hAnsi="Times New Roman" w:cs="Times New Roman"/>
          <w:lang w:val="en-US"/>
        </w:rPr>
        <w:t xml:space="preserve">, although </w:t>
      </w:r>
      <w:r>
        <w:rPr>
          <w:rFonts w:ascii="Times New Roman" w:hAnsi="Times New Roman" w:cs="Times New Roman"/>
          <w:lang w:val="en-US"/>
        </w:rPr>
        <w:t xml:space="preserve">a detailed breakdown was </w:t>
      </w:r>
      <w:r w:rsidRPr="00FA6FEC">
        <w:rPr>
          <w:rFonts w:ascii="Times New Roman" w:hAnsi="Times New Roman" w:cs="Times New Roman"/>
          <w:lang w:val="en-US"/>
        </w:rPr>
        <w:t xml:space="preserve">only reported in </w:t>
      </w:r>
      <w:r>
        <w:rPr>
          <w:rFonts w:ascii="Times New Roman" w:hAnsi="Times New Roman" w:cs="Times New Roman"/>
          <w:lang w:val="en-US"/>
        </w:rPr>
        <w:t xml:space="preserve">a </w:t>
      </w:r>
      <w:r w:rsidRPr="00FA6FEC">
        <w:rPr>
          <w:rFonts w:ascii="Times New Roman" w:hAnsi="Times New Roman" w:cs="Times New Roman"/>
          <w:lang w:val="en-US"/>
        </w:rPr>
        <w:t>few studies.</w:t>
      </w:r>
      <w:r>
        <w:rPr>
          <w:rFonts w:ascii="Times New Roman" w:hAnsi="Times New Roman" w:cs="Times New Roman"/>
          <w:lang w:val="en-US"/>
        </w:rPr>
        <w:t xml:space="preserve"> </w:t>
      </w:r>
      <w:r w:rsidRPr="00FA6FEC">
        <w:rPr>
          <w:rFonts w:ascii="Times New Roman" w:hAnsi="Times New Roman" w:cs="Times New Roman"/>
          <w:lang w:val="en-US"/>
        </w:rPr>
        <w:t xml:space="preserve">The time between ictus and CT brain </w:t>
      </w:r>
      <w:r>
        <w:rPr>
          <w:rFonts w:ascii="Times New Roman" w:hAnsi="Times New Roman" w:cs="Times New Roman"/>
          <w:lang w:val="en-US"/>
        </w:rPr>
        <w:t>was</w:t>
      </w:r>
      <w:r w:rsidRPr="00FA6FEC">
        <w:rPr>
          <w:rFonts w:ascii="Times New Roman" w:hAnsi="Times New Roman" w:cs="Times New Roman"/>
          <w:lang w:val="en-US"/>
        </w:rPr>
        <w:t xml:space="preserve"> also not well described in the studies reviewed</w:t>
      </w:r>
      <w:r>
        <w:rPr>
          <w:rFonts w:ascii="Times New Roman" w:hAnsi="Times New Roman" w:cs="Times New Roman"/>
          <w:lang w:val="en-US"/>
        </w:rPr>
        <w:t xml:space="preserve">; four studies provided details regarding the specific timing with about one fifth of patients missing the diagnostic window for PMSAH. </w:t>
      </w:r>
      <w:r w:rsidRPr="00FA6FEC">
        <w:rPr>
          <w:rFonts w:ascii="Times New Roman" w:hAnsi="Times New Roman" w:cs="Times New Roman"/>
          <w:lang w:val="en-US"/>
        </w:rPr>
        <w:t>SAH blood normally resorbs over time, and a scan at 3</w:t>
      </w:r>
      <w:r>
        <w:rPr>
          <w:rFonts w:ascii="Times New Roman" w:hAnsi="Times New Roman" w:cs="Times New Roman"/>
          <w:lang w:val="en-US"/>
        </w:rPr>
        <w:t>-</w:t>
      </w:r>
      <w:r w:rsidRPr="00FA6FEC">
        <w:rPr>
          <w:rFonts w:ascii="Times New Roman" w:hAnsi="Times New Roman" w:cs="Times New Roman"/>
          <w:lang w:val="en-US"/>
        </w:rPr>
        <w:t xml:space="preserve">days suggesting a PMSAH may well represent the residual blood from </w:t>
      </w:r>
      <w:r>
        <w:rPr>
          <w:rFonts w:ascii="Times New Roman" w:hAnsi="Times New Roman" w:cs="Times New Roman"/>
          <w:lang w:val="en-US"/>
        </w:rPr>
        <w:t>what was in fact a patient with</w:t>
      </w:r>
      <w:r w:rsidRPr="00FA6FEC">
        <w:rPr>
          <w:rFonts w:ascii="Times New Roman" w:hAnsi="Times New Roman" w:cs="Times New Roman"/>
          <w:lang w:val="en-US"/>
        </w:rPr>
        <w:t xml:space="preserve"> diffuse SAH</w:t>
      </w:r>
      <w:r>
        <w:rPr>
          <w:rFonts w:ascii="Times New Roman" w:hAnsi="Times New Roman" w:cs="Times New Roman"/>
          <w:lang w:val="en-US"/>
        </w:rPr>
        <w:t xml:space="preserve"> presenting in a delayed manner</w:t>
      </w:r>
      <w:r w:rsidRPr="00FA6FEC">
        <w:rPr>
          <w:rFonts w:ascii="Times New Roman" w:hAnsi="Times New Roman" w:cs="Times New Roman"/>
          <w:lang w:val="en-US"/>
        </w:rPr>
        <w:t>.</w:t>
      </w:r>
      <w:r>
        <w:rPr>
          <w:rFonts w:ascii="Times New Roman" w:hAnsi="Times New Roman" w:cs="Times New Roman"/>
          <w:lang w:val="en-US"/>
        </w:rPr>
        <w:t xml:space="preserve"> We were unable to ascertain with the data available whether the delayed diagnoses </w:t>
      </w:r>
      <w:r>
        <w:rPr>
          <w:rFonts w:ascii="Times New Roman" w:hAnsi="Times New Roman" w:cs="Times New Roman"/>
          <w:lang w:val="en-US"/>
        </w:rPr>
        <w:lastRenderedPageBreak/>
        <w:t xml:space="preserve">were more prevalent in such patients, however we would </w:t>
      </w:r>
      <w:r w:rsidRPr="00FA6FEC">
        <w:rPr>
          <w:rFonts w:ascii="Times New Roman" w:hAnsi="Times New Roman" w:cs="Times New Roman"/>
          <w:lang w:val="en-US"/>
        </w:rPr>
        <w:t>argue that a more cautious approach should be exercised for patients scanned after 24 hours</w:t>
      </w:r>
      <w:r>
        <w:rPr>
          <w:rFonts w:ascii="Times New Roman" w:hAnsi="Times New Roman" w:cs="Times New Roman"/>
          <w:lang w:val="en-US"/>
        </w:rPr>
        <w:t xml:space="preserve"> of ictus whose CT images demonstrate a perimesencephalic pattern of bleed</w:t>
      </w:r>
      <w:r w:rsidRPr="00FA6FEC">
        <w:rPr>
          <w:rFonts w:ascii="Times New Roman" w:hAnsi="Times New Roman" w:cs="Times New Roman"/>
          <w:lang w:val="en-US"/>
        </w:rPr>
        <w:t xml:space="preserve">. The diagnostic utility of CTA depends on its quality and personnel responsible for reporting. The DSA and CTA studies were all reported by a neuroradiologist, and most series confirmed their radiological findings by </w:t>
      </w:r>
      <w:r>
        <w:rPr>
          <w:rFonts w:ascii="Times New Roman" w:hAnsi="Times New Roman" w:cs="Times New Roman"/>
          <w:lang w:val="en-US"/>
        </w:rPr>
        <w:t>dual</w:t>
      </w:r>
      <w:r w:rsidRPr="00FA6FEC">
        <w:rPr>
          <w:rFonts w:ascii="Times New Roman" w:hAnsi="Times New Roman" w:cs="Times New Roman"/>
          <w:lang w:val="en-US"/>
        </w:rPr>
        <w:t xml:space="preserve"> interpretation. CTA datasets are large and significant arterial pathology could be missed by a single reporter. Double reading reduces error rates, and if a move away</w:t>
      </w:r>
      <w:r w:rsidRPr="00FA6FEC">
        <w:rPr>
          <w:rFonts w:ascii="Times New Roman" w:hAnsi="Times New Roman" w:cs="Times New Roman"/>
        </w:rPr>
        <w:t xml:space="preserve"> </w:t>
      </w:r>
      <w:r w:rsidRPr="00FA6FEC">
        <w:rPr>
          <w:rFonts w:ascii="Times New Roman" w:hAnsi="Times New Roman" w:cs="Times New Roman"/>
          <w:lang w:val="en-US"/>
        </w:rPr>
        <w:t>from DSA is considered, it is not only critical that images are interpreted by experienced clinicians, but also that these images are independently assessed by two clinicians.</w:t>
      </w:r>
      <w:r w:rsidRPr="00FA6FEC">
        <w:rPr>
          <w:rFonts w:ascii="Times New Roman" w:hAnsi="Times New Roman" w:cs="Times New Roman"/>
          <w:lang w:val="en-US"/>
        </w:rPr>
        <w:fldChar w:fldCharType="begin">
          <w:fldData xml:space="preserve">PEVuZE5vdGU+PENpdGU+PEF1dGhvcj5MaWFuPC9BdXRob3I+PFllYXI+MjAxMTwvWWVhcj48UmVj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aWFuPC9BdXRob3I+PFllYXI+MjAxMTwvWWVhcj48UmVj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FA6FEC">
        <w:rPr>
          <w:rFonts w:ascii="Times New Roman" w:hAnsi="Times New Roman" w:cs="Times New Roman"/>
          <w:lang w:val="en-US"/>
        </w:rPr>
      </w:r>
      <w:r w:rsidRPr="00FA6FEC">
        <w:rPr>
          <w:rFonts w:ascii="Times New Roman" w:hAnsi="Times New Roman" w:cs="Times New Roman"/>
          <w:lang w:val="en-US"/>
        </w:rPr>
        <w:fldChar w:fldCharType="separate"/>
      </w:r>
      <w:r w:rsidRPr="00DC660E">
        <w:rPr>
          <w:rFonts w:ascii="Times New Roman" w:hAnsi="Times New Roman" w:cs="Times New Roman"/>
          <w:noProof/>
          <w:vertAlign w:val="superscript"/>
          <w:lang w:val="en-US"/>
        </w:rPr>
        <w:t>35</w:t>
      </w:r>
      <w:r w:rsidRPr="00FA6FEC">
        <w:rPr>
          <w:rFonts w:ascii="Times New Roman" w:hAnsi="Times New Roman" w:cs="Times New Roman"/>
          <w:lang w:val="en-US"/>
        </w:rPr>
        <w:fldChar w:fldCharType="end"/>
      </w:r>
      <w:r>
        <w:rPr>
          <w:rFonts w:ascii="Times New Roman" w:hAnsi="Times New Roman" w:cs="Times New Roman"/>
          <w:lang w:val="en-US"/>
        </w:rPr>
        <w:t xml:space="preserve"> Another issue that should be highlighted is that for patients subject to DSA, a significant proportion were not getting 6-vessel imaging and </w:t>
      </w:r>
      <w:r w:rsidRPr="00EC435E">
        <w:rPr>
          <w:rFonts w:ascii="Times New Roman" w:hAnsi="Times New Roman" w:cs="Times New Roman"/>
          <w:lang w:val="en-US"/>
        </w:rPr>
        <w:t>complete diagnostic information</w:t>
      </w:r>
      <w:r>
        <w:rPr>
          <w:rFonts w:ascii="Times New Roman" w:hAnsi="Times New Roman" w:cs="Times New Roman"/>
          <w:lang w:val="en-US"/>
        </w:rPr>
        <w:t xml:space="preserve">. This is problematic since patients undergoing such invasive procedures are at risk of complications and if performed, should at least be to completeness. </w:t>
      </w:r>
    </w:p>
    <w:p w14:paraId="75837F36" w14:textId="77777777" w:rsidR="00484F2C" w:rsidRPr="005E5518" w:rsidRDefault="00484F2C" w:rsidP="00484F2C">
      <w:pPr>
        <w:pStyle w:val="Heading2"/>
        <w:spacing w:line="480" w:lineRule="auto"/>
        <w:jc w:val="both"/>
        <w:rPr>
          <w:rFonts w:ascii="Times New Roman" w:hAnsi="Times New Roman" w:cs="Times New Roman"/>
          <w:b/>
          <w:color w:val="auto"/>
        </w:rPr>
      </w:pPr>
      <w:r w:rsidRPr="005E5518">
        <w:rPr>
          <w:rFonts w:ascii="Times New Roman" w:hAnsi="Times New Roman" w:cs="Times New Roman"/>
          <w:b/>
          <w:color w:val="auto"/>
        </w:rPr>
        <w:t>Missed vascular abnormalities and DSA complications risk</w:t>
      </w:r>
    </w:p>
    <w:p w14:paraId="50B42251" w14:textId="77777777" w:rsidR="00484F2C" w:rsidRPr="00B54A64" w:rsidRDefault="00484F2C" w:rsidP="00484F2C">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right="-46"/>
        <w:jc w:val="both"/>
        <w:rPr>
          <w:rFonts w:ascii="Times New Roman" w:hAnsi="Times New Roman" w:cs="Times New Roman"/>
          <w:color w:val="auto"/>
          <w:lang w:val="en-US"/>
        </w:rPr>
      </w:pPr>
      <w:r w:rsidRPr="00FA6FEC">
        <w:rPr>
          <w:rFonts w:ascii="Times New Roman" w:hAnsi="Times New Roman" w:cs="Times New Roman"/>
          <w:color w:val="auto"/>
          <w:lang w:val="en-US"/>
        </w:rPr>
        <w:t xml:space="preserve">We found that the probability of a DSA demonstrating any abnormality </w:t>
      </w:r>
      <w:r>
        <w:rPr>
          <w:rFonts w:ascii="Times New Roman" w:hAnsi="Times New Roman" w:cs="Times New Roman"/>
          <w:color w:val="auto"/>
          <w:lang w:val="en-US"/>
        </w:rPr>
        <w:t>in</w:t>
      </w:r>
      <w:r w:rsidRPr="00FA6FEC">
        <w:rPr>
          <w:rFonts w:ascii="Times New Roman" w:hAnsi="Times New Roman" w:cs="Times New Roman"/>
          <w:color w:val="auto"/>
          <w:lang w:val="en-US"/>
        </w:rPr>
        <w:t xml:space="preserve"> </w:t>
      </w:r>
      <w:r w:rsidRPr="00FA6FEC">
        <w:rPr>
          <w:rFonts w:ascii="Times New Roman" w:hAnsi="Times New Roman" w:cs="Times New Roman"/>
        </w:rPr>
        <w:t>CTA</w:t>
      </w:r>
      <w:r>
        <w:rPr>
          <w:rFonts w:ascii="Times New Roman" w:hAnsi="Times New Roman" w:cs="Times New Roman"/>
        </w:rPr>
        <w:t>-</w:t>
      </w:r>
      <w:r w:rsidRPr="00FA6FEC">
        <w:rPr>
          <w:rFonts w:ascii="Times New Roman" w:hAnsi="Times New Roman" w:cs="Times New Roman"/>
        </w:rPr>
        <w:t>negative PMSAH patients</w:t>
      </w:r>
      <w:r w:rsidRPr="00FA6FEC">
        <w:rPr>
          <w:rFonts w:ascii="Times New Roman" w:hAnsi="Times New Roman" w:cs="Times New Roman"/>
          <w:color w:val="auto"/>
          <w:lang w:val="en-US"/>
        </w:rPr>
        <w:t xml:space="preserve"> was approximately 1</w:t>
      </w:r>
      <w:r>
        <w:rPr>
          <w:rFonts w:ascii="Times New Roman" w:hAnsi="Times New Roman" w:cs="Times New Roman"/>
          <w:color w:val="auto"/>
          <w:lang w:val="en-US"/>
        </w:rPr>
        <w:t>0</w:t>
      </w:r>
      <w:r w:rsidRPr="00FA6FEC">
        <w:rPr>
          <w:rFonts w:ascii="Times New Roman" w:hAnsi="Times New Roman" w:cs="Times New Roman"/>
          <w:color w:val="auto"/>
          <w:lang w:val="en-US"/>
        </w:rPr>
        <w:t>/1000. The probability of finding a macrovascular cause responsible for the h</w:t>
      </w:r>
      <w:r>
        <w:rPr>
          <w:rFonts w:ascii="Times New Roman" w:hAnsi="Times New Roman" w:cs="Times New Roman"/>
          <w:color w:val="auto"/>
          <w:lang w:val="en-US"/>
        </w:rPr>
        <w:t>a</w:t>
      </w:r>
      <w:r w:rsidRPr="00FA6FEC">
        <w:rPr>
          <w:rFonts w:ascii="Times New Roman" w:hAnsi="Times New Roman" w:cs="Times New Roman"/>
          <w:color w:val="auto"/>
          <w:lang w:val="en-US"/>
        </w:rPr>
        <w:t>emorrhage as stated by the study authors was 7/1000. We also found that performing a DSA in PMSAH patients is not without risk and can result in serious adverse event</w:t>
      </w:r>
      <w:r>
        <w:rPr>
          <w:rFonts w:ascii="Times New Roman" w:hAnsi="Times New Roman" w:cs="Times New Roman"/>
          <w:color w:val="auto"/>
          <w:lang w:val="en-US"/>
        </w:rPr>
        <w:t>s</w:t>
      </w:r>
      <w:r w:rsidRPr="00FA6FEC">
        <w:rPr>
          <w:rFonts w:ascii="Times New Roman" w:hAnsi="Times New Roman" w:cs="Times New Roman"/>
          <w:color w:val="auto"/>
          <w:lang w:val="en-US"/>
        </w:rPr>
        <w:t xml:space="preserve"> in </w:t>
      </w:r>
      <w:r>
        <w:rPr>
          <w:rFonts w:ascii="Times New Roman" w:hAnsi="Times New Roman" w:cs="Times New Roman"/>
          <w:color w:val="auto"/>
          <w:lang w:val="en-US"/>
        </w:rPr>
        <w:t>14/1000</w:t>
      </w:r>
      <w:r w:rsidRPr="00FA6FEC">
        <w:rPr>
          <w:rFonts w:ascii="Times New Roman" w:hAnsi="Times New Roman" w:cs="Times New Roman"/>
          <w:color w:val="auto"/>
          <w:lang w:val="en-US"/>
        </w:rPr>
        <w:t xml:space="preserve"> patients. If one applies </w:t>
      </w:r>
      <w:r>
        <w:rPr>
          <w:rFonts w:ascii="Times New Roman" w:hAnsi="Times New Roman" w:cs="Times New Roman"/>
          <w:color w:val="auto"/>
          <w:lang w:val="en-US"/>
        </w:rPr>
        <w:t>one of the two</w:t>
      </w:r>
      <w:r w:rsidRPr="00FA6FEC">
        <w:rPr>
          <w:rFonts w:ascii="Times New Roman" w:hAnsi="Times New Roman" w:cs="Times New Roman"/>
          <w:color w:val="auto"/>
          <w:lang w:val="en-US"/>
        </w:rPr>
        <w:t xml:space="preserve"> miss rate</w:t>
      </w:r>
      <w:r>
        <w:rPr>
          <w:rFonts w:ascii="Times New Roman" w:hAnsi="Times New Roman" w:cs="Times New Roman"/>
          <w:color w:val="auto"/>
          <w:lang w:val="en-US"/>
        </w:rPr>
        <w:t>s</w:t>
      </w:r>
      <w:r w:rsidRPr="00FA6FEC">
        <w:rPr>
          <w:rFonts w:ascii="Times New Roman" w:hAnsi="Times New Roman" w:cs="Times New Roman"/>
          <w:color w:val="auto"/>
          <w:lang w:val="en-US"/>
        </w:rPr>
        <w:t xml:space="preserve"> against the risk of serious neurologic</w:t>
      </w:r>
      <w:r>
        <w:rPr>
          <w:rFonts w:ascii="Times New Roman" w:hAnsi="Times New Roman" w:cs="Times New Roman"/>
          <w:color w:val="auto"/>
          <w:lang w:val="en-US"/>
        </w:rPr>
        <w:t>al</w:t>
      </w:r>
      <w:r w:rsidRPr="00FA6FEC">
        <w:rPr>
          <w:rFonts w:ascii="Times New Roman" w:hAnsi="Times New Roman" w:cs="Times New Roman"/>
          <w:color w:val="auto"/>
          <w:lang w:val="en-US"/>
        </w:rPr>
        <w:t xml:space="preserve"> complication</w:t>
      </w:r>
      <w:r>
        <w:rPr>
          <w:rFonts w:ascii="Times New Roman" w:hAnsi="Times New Roman" w:cs="Times New Roman"/>
          <w:color w:val="auto"/>
          <w:lang w:val="en-US"/>
        </w:rPr>
        <w:t>s</w:t>
      </w:r>
      <w:r w:rsidRPr="00FA6FEC">
        <w:rPr>
          <w:rFonts w:ascii="Times New Roman" w:hAnsi="Times New Roman" w:cs="Times New Roman"/>
          <w:color w:val="auto"/>
          <w:lang w:val="en-US"/>
        </w:rPr>
        <w:t xml:space="preserve"> identified in this study, these results suggest that DSA may not be required in </w:t>
      </w:r>
      <w:r>
        <w:rPr>
          <w:rFonts w:ascii="Times New Roman" w:hAnsi="Times New Roman" w:cs="Times New Roman"/>
          <w:color w:val="auto"/>
          <w:lang w:val="en-US"/>
        </w:rPr>
        <w:t xml:space="preserve">patients with </w:t>
      </w:r>
      <w:r w:rsidRPr="00FA6FEC">
        <w:rPr>
          <w:rFonts w:ascii="Times New Roman" w:hAnsi="Times New Roman" w:cs="Times New Roman"/>
          <w:color w:val="auto"/>
          <w:lang w:val="en-US"/>
        </w:rPr>
        <w:t xml:space="preserve">PMSAH, if </w:t>
      </w:r>
      <w:r>
        <w:rPr>
          <w:rFonts w:ascii="Times New Roman" w:hAnsi="Times New Roman" w:cs="Times New Roman"/>
          <w:color w:val="auto"/>
          <w:lang w:val="en-US"/>
        </w:rPr>
        <w:t xml:space="preserve">the </w:t>
      </w:r>
      <w:r w:rsidRPr="00FA6FEC">
        <w:rPr>
          <w:rFonts w:ascii="Times New Roman" w:hAnsi="Times New Roman" w:cs="Times New Roman"/>
          <w:color w:val="auto"/>
          <w:lang w:val="en-US"/>
        </w:rPr>
        <w:t>initial CTA is normal.</w:t>
      </w:r>
      <w:r>
        <w:rPr>
          <w:rFonts w:ascii="Times New Roman" w:hAnsi="Times New Roman" w:cs="Times New Roman"/>
          <w:color w:val="auto"/>
          <w:lang w:val="en-US"/>
        </w:rPr>
        <w:t xml:space="preserve"> The risk of DSA complications varies widely and depends on the timing of follow-up, the adopted definition and clinical setting. The risk of persistent neurological complications has been the primary focus of historic large-scale prospective studies which reported a pooled rate of approximately 0.1%.</w:t>
      </w:r>
      <w:r>
        <w:rPr>
          <w:rFonts w:ascii="Times New Roman" w:hAnsi="Times New Roman" w:cs="Times New Roman"/>
          <w:color w:val="auto"/>
          <w:lang w:val="en-US"/>
        </w:rPr>
        <w:fldChar w:fldCharType="begin"/>
      </w:r>
      <w:r>
        <w:rPr>
          <w:rFonts w:ascii="Times New Roman" w:hAnsi="Times New Roman" w:cs="Times New Roman"/>
          <w:color w:val="auto"/>
          <w:lang w:val="en-US"/>
        </w:rPr>
        <w:instrText xml:space="preserve"> ADDIN EN.CITE &lt;EndNote&gt;&lt;Cite&gt;&lt;Author&gt;Cloft&lt;/Author&gt;&lt;Year&gt;1999&lt;/Year&gt;&lt;RecNum&gt;2516&lt;/RecNum&gt;&lt;DisplayText&gt;&lt;style face="superscript"&gt;36&lt;/style&gt;&lt;/DisplayText&gt;&lt;record&gt;&lt;rec-number&gt;2516&lt;/rec-number&gt;&lt;foreign-keys&gt;&lt;key app="EN" db-id="50v5x5e2rfp0sbez0eoxadwaffp29rfxdzsw" timestamp="1554725038"&gt;2516&lt;/key&gt;&lt;/foreign-keys&gt;&lt;ref-type name="Journal Article"&gt;17&lt;/ref-type&gt;&lt;contributors&gt;&lt;authors&gt;&lt;author&gt;Cloft, H. J.&lt;/author&gt;&lt;author&gt;Joseph, G. J.&lt;/author&gt;&lt;author&gt;Dion, J. E.&lt;/author&gt;&lt;/authors&gt;&lt;/contributors&gt;&lt;auth-address&gt;Departments of Radiology and Neurosurgery, Emory University, Atlanta, GA, USA. harry_cloft@emory.org&lt;/auth-address&gt;&lt;titles&gt;&lt;title&gt;Risk of cerebral angiography in patients with subarachnoid hemorrhage, cerebral aneurysm, and arteriovenous malformation: a meta-analysis&lt;/title&gt;&lt;secondary-title&gt;Stroke&lt;/secondary-title&gt;&lt;/titles&gt;&lt;periodical&gt;&lt;full-title&gt;Stroke&lt;/full-title&gt;&lt;/periodical&gt;&lt;pages&gt;317-20&lt;/pages&gt;&lt;volume&gt;30&lt;/volume&gt;&lt;number&gt;2&lt;/number&gt;&lt;edition&gt;1999/02/05&lt;/edition&gt;&lt;keywords&gt;&lt;keyword&gt;Arteriovenous Malformations/*diagnostic imaging&lt;/keyword&gt;&lt;keyword&gt;Brain Ischemia/epidemiology/*etiology&lt;/keyword&gt;&lt;keyword&gt;Cerebral Angiography/*adverse effects&lt;/keyword&gt;&lt;keyword&gt;Clinical Trials as Topic&lt;/keyword&gt;&lt;keyword&gt;Follow-Up Studies&lt;/keyword&gt;&lt;keyword&gt;Humans&lt;/keyword&gt;&lt;keyword&gt;Incidence&lt;/keyword&gt;&lt;keyword&gt;Intracranial Aneurysm/*diagnostic imaging&lt;/keyword&gt;&lt;keyword&gt;Prospective Studies&lt;/keyword&gt;&lt;keyword&gt;Recurrence&lt;/keyword&gt;&lt;keyword&gt;Risk Assessment/methods&lt;/keyword&gt;&lt;keyword&gt;Subarachnoid Hemorrhage/*diagnostic imaging&lt;/keyword&gt;&lt;/keywords&gt;&lt;dates&gt;&lt;year&gt;1999&lt;/year&gt;&lt;pub-dates&gt;&lt;date&gt;Feb&lt;/date&gt;&lt;/pub-dates&gt;&lt;/dates&gt;&lt;isbn&gt;0039-2499 (Print)0039-2499&lt;/isbn&gt;&lt;accession-num&gt;9933266&lt;/accession-num&gt;&lt;urls&gt;&lt;related-urls&gt;&lt;url&gt;http://dx.doi.org/&lt;/url&gt;&lt;/related-urls&gt;&lt;/urls&gt;&lt;remote-database-provider&gt;NLM&lt;/remote-database-provider&gt;&lt;language&gt;eng&lt;/language&gt;&lt;/record&gt;&lt;/Cite&gt;&lt;/EndNote&gt;</w:instrText>
      </w:r>
      <w:r>
        <w:rPr>
          <w:rFonts w:ascii="Times New Roman" w:hAnsi="Times New Roman" w:cs="Times New Roman"/>
          <w:color w:val="auto"/>
          <w:lang w:val="en-US"/>
        </w:rPr>
        <w:fldChar w:fldCharType="separate"/>
      </w:r>
      <w:r w:rsidRPr="00DC660E">
        <w:rPr>
          <w:rFonts w:ascii="Times New Roman" w:hAnsi="Times New Roman" w:cs="Times New Roman"/>
          <w:noProof/>
          <w:color w:val="auto"/>
          <w:vertAlign w:val="superscript"/>
          <w:lang w:val="en-US"/>
        </w:rPr>
        <w:t>36</w:t>
      </w:r>
      <w:r>
        <w:rPr>
          <w:rFonts w:ascii="Times New Roman" w:hAnsi="Times New Roman" w:cs="Times New Roman"/>
          <w:color w:val="auto"/>
          <w:lang w:val="en-US"/>
        </w:rPr>
        <w:fldChar w:fldCharType="end"/>
      </w:r>
      <w:r>
        <w:rPr>
          <w:rFonts w:ascii="Times New Roman" w:hAnsi="Times New Roman" w:cs="Times New Roman"/>
          <w:color w:val="auto"/>
          <w:lang w:val="en-US"/>
        </w:rPr>
        <w:t xml:space="preserve"> More recent studies similarly report a low risk but show a non-negligible rate (~4-8%) of access-site hematoma, embolic stroke, pulmonary and cardiovascular complications and long term </w:t>
      </w:r>
      <w:r w:rsidRPr="00B54A64">
        <w:rPr>
          <w:rFonts w:ascii="Times New Roman" w:hAnsi="Times New Roman" w:cs="Times New Roman"/>
          <w:color w:val="auto"/>
          <w:lang w:val="en-US"/>
        </w:rPr>
        <w:t>post-</w:t>
      </w:r>
      <w:r w:rsidRPr="00B54A64">
        <w:rPr>
          <w:rFonts w:ascii="Times New Roman" w:hAnsi="Times New Roman" w:cs="Times New Roman"/>
          <w:color w:val="auto"/>
          <w:lang w:val="en-US"/>
        </w:rPr>
        <w:lastRenderedPageBreak/>
        <w:t>procedural headache, which increases with age, comorbidity burden and performance of procedure in low patient-volume centres.</w:t>
      </w:r>
      <w:r w:rsidRPr="00B54A64">
        <w:rPr>
          <w:rFonts w:ascii="Times New Roman" w:hAnsi="Times New Roman" w:cs="Times New Roman"/>
          <w:color w:val="auto"/>
          <w:lang w:val="en-US"/>
        </w:rPr>
        <w:fldChar w:fldCharType="begin">
          <w:fldData xml:space="preserve">PEVuZE5vdGU+PENpdGU+PEF1dGhvcj5LYXVmbWFubjwvQXV0aG9yPjxZZWFyPjIwMDc8L1llYXI+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</w:fldData>
        </w:fldChar>
      </w:r>
      <w:r w:rsidRPr="00B54A64">
        <w:rPr>
          <w:rFonts w:ascii="Times New Roman" w:hAnsi="Times New Roman" w:cs="Times New Roman"/>
          <w:color w:val="auto"/>
          <w:lang w:val="en-US"/>
        </w:rPr>
        <w:instrText xml:space="preserve"> ADDIN EN.CITE </w:instrText>
      </w:r>
      <w:r w:rsidRPr="00B54A64">
        <w:rPr>
          <w:rFonts w:ascii="Times New Roman" w:hAnsi="Times New Roman" w:cs="Times New Roman"/>
          <w:color w:val="auto"/>
          <w:lang w:val="en-US"/>
        </w:rPr>
        <w:fldChar w:fldCharType="begin">
          <w:fldData xml:space="preserve">PEVuZE5vdGU+PENpdGU+PEF1dGhvcj5LYXVmbWFubjwvQXV0aG9yPjxZZWFyPjIwMDc8L1llYXI+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</w:fldData>
        </w:fldChar>
      </w:r>
      <w:r w:rsidRPr="00B54A64">
        <w:rPr>
          <w:rFonts w:ascii="Times New Roman" w:hAnsi="Times New Roman" w:cs="Times New Roman"/>
          <w:color w:val="auto"/>
          <w:lang w:val="en-US"/>
        </w:rPr>
        <w:instrText xml:space="preserve"> ADDIN EN.CITE.DATA </w:instrText>
      </w:r>
      <w:r w:rsidRPr="00B54A64">
        <w:rPr>
          <w:rFonts w:ascii="Times New Roman" w:hAnsi="Times New Roman" w:cs="Times New Roman"/>
          <w:color w:val="auto"/>
          <w:lang w:val="en-US"/>
        </w:rPr>
      </w:r>
      <w:r w:rsidRPr="00B54A64">
        <w:rPr>
          <w:rFonts w:ascii="Times New Roman" w:hAnsi="Times New Roman" w:cs="Times New Roman"/>
          <w:color w:val="auto"/>
          <w:lang w:val="en-US"/>
        </w:rPr>
        <w:fldChar w:fldCharType="end"/>
      </w:r>
      <w:r w:rsidRPr="00B54A64">
        <w:rPr>
          <w:rFonts w:ascii="Times New Roman" w:hAnsi="Times New Roman" w:cs="Times New Roman"/>
          <w:color w:val="auto"/>
          <w:lang w:val="en-US"/>
        </w:rPr>
      </w:r>
      <w:r w:rsidRPr="00B54A64">
        <w:rPr>
          <w:rFonts w:ascii="Times New Roman" w:hAnsi="Times New Roman" w:cs="Times New Roman"/>
          <w:color w:val="auto"/>
          <w:lang w:val="en-US"/>
        </w:rPr>
        <w:fldChar w:fldCharType="separate"/>
      </w:r>
      <w:r w:rsidRPr="00B54A64">
        <w:rPr>
          <w:rFonts w:ascii="Times New Roman" w:hAnsi="Times New Roman" w:cs="Times New Roman"/>
          <w:noProof/>
          <w:color w:val="auto"/>
          <w:vertAlign w:val="superscript"/>
          <w:lang w:val="en-US"/>
        </w:rPr>
        <w:t>8 37 38</w:t>
      </w:r>
      <w:r w:rsidRPr="00B54A64">
        <w:rPr>
          <w:rFonts w:ascii="Times New Roman" w:hAnsi="Times New Roman" w:cs="Times New Roman"/>
          <w:color w:val="auto"/>
          <w:lang w:val="en-US"/>
        </w:rPr>
        <w:fldChar w:fldCharType="end"/>
      </w:r>
      <w:r w:rsidRPr="00B54A64">
        <w:rPr>
          <w:rFonts w:ascii="Times New Roman" w:hAnsi="Times New Roman" w:cs="Times New Roman"/>
          <w:color w:val="auto"/>
          <w:lang w:val="en-US"/>
        </w:rPr>
        <w:t xml:space="preserve"> These factors ought to be considered and conveyed to the patient; specifically, in an era of shared decision making. Economic analyses need to be also undertaken to specifically address the issue of patient transfers to specialist neuroscience units for further investigation and identification of a delayed diagnosis </w:t>
      </w:r>
      <w:r w:rsidRPr="00B54A64">
        <w:rPr>
          <w:rFonts w:ascii="Times New Roman" w:hAnsi="Times New Roman" w:cs="Times New Roman"/>
          <w:i/>
          <w:color w:val="auto"/>
          <w:lang w:val="en-US"/>
        </w:rPr>
        <w:t>versus</w:t>
      </w:r>
      <w:r w:rsidRPr="00B54A64">
        <w:rPr>
          <w:rFonts w:ascii="Times New Roman" w:hAnsi="Times New Roman" w:cs="Times New Roman"/>
          <w:color w:val="auto"/>
          <w:lang w:val="en-US"/>
        </w:rPr>
        <w:t xml:space="preserve"> DSA-associated complications. Furthermore, the clinical relevance of a DSA picking up an abnormality initially missed on CTA needs to be further evaluated. Small irregularities in blood vessels, such as ‘arterial blebs’ or extremely small aneurysms may not warrant treatment, but nevertheless, could warrant radiological follow up. </w:t>
      </w:r>
    </w:p>
    <w:p w14:paraId="29956641" w14:textId="77777777" w:rsidR="00484F2C" w:rsidRPr="00B54A64" w:rsidRDefault="00484F2C" w:rsidP="00484F2C">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right="-46"/>
        <w:jc w:val="both"/>
        <w:rPr>
          <w:rFonts w:ascii="Times New Roman" w:hAnsi="Times New Roman" w:cs="Times New Roman"/>
          <w:color w:val="auto"/>
          <w:lang w:val="en-US"/>
        </w:rPr>
      </w:pPr>
      <w:r w:rsidRPr="00B54A64">
        <w:rPr>
          <w:rFonts w:ascii="Times New Roman" w:hAnsi="Times New Roman" w:cs="Times New Roman"/>
          <w:color w:val="auto"/>
          <w:lang w:val="en-US"/>
        </w:rPr>
        <w:t xml:space="preserve">Given the overall low incidence of vascular abnormalities on delayed invasive imaging in such patients, identification of risk factors of delayed diagnoses requires pooling of a large number of patients from multiple centres. Individual patient data were not available for use in analysis and therefore such inferences could not be made. Assessment of predisposing radiological and clinical features could help stratify diagnostic strategies; high-risk patients may require more comprehensive and early investigation as to facilitate early treatment of vascular abnormalities, if identified, whereas a negative high-quality CTA in low-risk patients with non-favourable DSA-related characteristics may suffice. </w:t>
      </w:r>
    </w:p>
    <w:p w14:paraId="63808382" w14:textId="77777777" w:rsidR="00484F2C" w:rsidRPr="00B54A64" w:rsidRDefault="00484F2C" w:rsidP="00484F2C">
      <w:pPr>
        <w:pStyle w:val="Heading2"/>
        <w:spacing w:line="480" w:lineRule="auto"/>
        <w:jc w:val="both"/>
        <w:rPr>
          <w:b/>
          <w:color w:val="auto"/>
          <w:lang w:val="en-GB"/>
        </w:rPr>
      </w:pPr>
      <w:r w:rsidRPr="00B54A64">
        <w:rPr>
          <w:rFonts w:ascii="Times New Roman" w:hAnsi="Times New Roman" w:cs="Times New Roman"/>
          <w:b/>
          <w:color w:val="auto"/>
        </w:rPr>
        <w:t xml:space="preserve">Comparisons to published systematic reviews </w:t>
      </w:r>
    </w:p>
    <w:p w14:paraId="5441FF65" w14:textId="77777777" w:rsidR="00484F2C" w:rsidRDefault="00484F2C" w:rsidP="00484F2C">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right="-46"/>
        <w:jc w:val="both"/>
        <w:rPr>
          <w:rFonts w:ascii="Times New Roman" w:hAnsi="Times New Roman" w:cs="Times New Roman"/>
          <w:color w:val="auto"/>
          <w:lang w:val="en-US"/>
        </w:rPr>
      </w:pPr>
      <w:r w:rsidRPr="00B54A64">
        <w:rPr>
          <w:rFonts w:ascii="Times New Roman" w:hAnsi="Times New Roman" w:cs="Times New Roman"/>
          <w:color w:val="auto"/>
          <w:lang w:val="en-US"/>
        </w:rPr>
        <w:t>In agreement with our results, a recent meta-analysis investigating the utility of repeat imaging after initial negative CTA or DSA concluded that a repeat DSA is not required in patients with PMSAH.</w:t>
      </w:r>
      <w:r w:rsidRPr="00B54A64">
        <w:rPr>
          <w:rFonts w:ascii="Times New Roman" w:hAnsi="Times New Roman" w:cs="Times New Roman"/>
          <w:color w:val="auto"/>
          <w:lang w:val="en-US"/>
        </w:rPr>
        <w:fldChar w:fldCharType="begin">
          <w:fldData xml:space="preserve">PEVuZE5vdGU+PENpdGU+PEF1dGhvcj5LYWxyYTwvQXV0aG9yPjxZZWFyPjIwMTU8L1llYXI+PFJl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</w:fldData>
        </w:fldChar>
      </w:r>
      <w:r w:rsidRPr="00B54A64">
        <w:rPr>
          <w:rFonts w:ascii="Times New Roman" w:hAnsi="Times New Roman" w:cs="Times New Roman"/>
          <w:color w:val="auto"/>
          <w:lang w:val="en-US"/>
        </w:rPr>
        <w:instrText xml:space="preserve"> ADDIN EN.CITE </w:instrText>
      </w:r>
      <w:r w:rsidRPr="00B54A64">
        <w:rPr>
          <w:rFonts w:ascii="Times New Roman" w:hAnsi="Times New Roman" w:cs="Times New Roman"/>
          <w:color w:val="auto"/>
          <w:lang w:val="en-US"/>
        </w:rPr>
        <w:fldChar w:fldCharType="begin">
          <w:fldData xml:space="preserve">PEVuZE5vdGU+PENpdGU+PEF1dGhvcj5LYWxyYTwvQXV0aG9yPjxZZWFyPjIwMTU8L1llYXI+PFJl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</w:fldData>
        </w:fldChar>
      </w:r>
      <w:r w:rsidRPr="00B54A64">
        <w:rPr>
          <w:rFonts w:ascii="Times New Roman" w:hAnsi="Times New Roman" w:cs="Times New Roman"/>
          <w:color w:val="auto"/>
          <w:lang w:val="en-US"/>
        </w:rPr>
        <w:instrText xml:space="preserve"> ADDIN EN.CITE.DATA </w:instrText>
      </w:r>
      <w:r w:rsidRPr="00B54A64">
        <w:rPr>
          <w:rFonts w:ascii="Times New Roman" w:hAnsi="Times New Roman" w:cs="Times New Roman"/>
          <w:color w:val="auto"/>
          <w:lang w:val="en-US"/>
        </w:rPr>
      </w:r>
      <w:r w:rsidRPr="00B54A64">
        <w:rPr>
          <w:rFonts w:ascii="Times New Roman" w:hAnsi="Times New Roman" w:cs="Times New Roman"/>
          <w:color w:val="auto"/>
          <w:lang w:val="en-US"/>
        </w:rPr>
        <w:fldChar w:fldCharType="end"/>
      </w:r>
      <w:r w:rsidRPr="00B54A64">
        <w:rPr>
          <w:rFonts w:ascii="Times New Roman" w:hAnsi="Times New Roman" w:cs="Times New Roman"/>
          <w:color w:val="auto"/>
          <w:lang w:val="en-US"/>
        </w:rPr>
      </w:r>
      <w:r w:rsidRPr="00B54A64">
        <w:rPr>
          <w:rFonts w:ascii="Times New Roman" w:hAnsi="Times New Roman" w:cs="Times New Roman"/>
          <w:color w:val="auto"/>
          <w:lang w:val="en-US"/>
        </w:rPr>
        <w:fldChar w:fldCharType="separate"/>
      </w:r>
      <w:r w:rsidRPr="00B54A64">
        <w:rPr>
          <w:rFonts w:ascii="Times New Roman" w:hAnsi="Times New Roman" w:cs="Times New Roman"/>
          <w:noProof/>
          <w:color w:val="auto"/>
          <w:vertAlign w:val="superscript"/>
          <w:lang w:val="en-US"/>
        </w:rPr>
        <w:t>23</w:t>
      </w:r>
      <w:r w:rsidRPr="00B54A64">
        <w:rPr>
          <w:rFonts w:ascii="Times New Roman" w:hAnsi="Times New Roman" w:cs="Times New Roman"/>
          <w:color w:val="auto"/>
          <w:lang w:val="en-US"/>
        </w:rPr>
        <w:fldChar w:fldCharType="end"/>
      </w:r>
      <w:r w:rsidRPr="00B54A64">
        <w:rPr>
          <w:rFonts w:ascii="Times New Roman" w:hAnsi="Times New Roman" w:cs="Times New Roman"/>
          <w:color w:val="auto"/>
          <w:lang w:val="en-US"/>
        </w:rPr>
        <w:t xml:space="preserve">  Furthermore, another systematic review addressing the question of repeat imaging in patients with non-PMSAH stated that it is warranted. However, they highlighted the heterogeneity of imagi</w:t>
      </w:r>
      <w:r w:rsidRPr="00FA6FEC">
        <w:rPr>
          <w:rFonts w:ascii="Times New Roman" w:hAnsi="Times New Roman" w:cs="Times New Roman"/>
          <w:color w:val="auto"/>
          <w:lang w:val="en-US"/>
        </w:rPr>
        <w:t>ng protocols, an issue replicated in this review of PMSAH patients.</w:t>
      </w:r>
      <w:r w:rsidRPr="00FA6FEC">
        <w:rPr>
          <w:rFonts w:ascii="Times New Roman" w:hAnsi="Times New Roman" w:cs="Times New Roman"/>
          <w:color w:val="auto"/>
          <w:lang w:val="en-US"/>
        </w:rPr>
        <w:fldChar w:fldCharType="begin">
          <w:fldData xml:space="preserve">PEVuZE5vdGU+PENpdGU+PEF1dGhvcj5CYWtrZXI8L0F1dGhvcj48WWVhcj4yMDE0PC9ZZWFyPjxS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</w:fldData>
        </w:fldChar>
      </w:r>
      <w:r>
        <w:rPr>
          <w:rFonts w:ascii="Times New Roman" w:hAnsi="Times New Roman" w:cs="Times New Roman"/>
          <w:color w:val="auto"/>
          <w:lang w:val="en-US"/>
        </w:rPr>
        <w:instrText xml:space="preserve"> ADDIN EN.CITE </w:instrText>
      </w:r>
      <w:r>
        <w:rPr>
          <w:rFonts w:ascii="Times New Roman" w:hAnsi="Times New Roman" w:cs="Times New Roman"/>
          <w:color w:val="auto"/>
          <w:lang w:val="en-US"/>
        </w:rPr>
        <w:fldChar w:fldCharType="begin">
          <w:fldData xml:space="preserve">PEVuZE5vdGU+PENpdGU+PEF1dGhvcj5CYWtrZXI8L0F1dGhvcj48WWVhcj4yMDE0PC9ZZWFyPjxS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</w:fldData>
        </w:fldChar>
      </w:r>
      <w:r>
        <w:rPr>
          <w:rFonts w:ascii="Times New Roman" w:hAnsi="Times New Roman" w:cs="Times New Roman"/>
          <w:color w:val="auto"/>
          <w:lang w:val="en-US"/>
        </w:rPr>
        <w:instrText xml:space="preserve"> ADDIN EN.CITE.DATA </w:instrText>
      </w:r>
      <w:r>
        <w:rPr>
          <w:rFonts w:ascii="Times New Roman" w:hAnsi="Times New Roman" w:cs="Times New Roman"/>
          <w:color w:val="auto"/>
          <w:lang w:val="en-US"/>
        </w:rPr>
      </w:r>
      <w:r>
        <w:rPr>
          <w:rFonts w:ascii="Times New Roman" w:hAnsi="Times New Roman" w:cs="Times New Roman"/>
          <w:color w:val="auto"/>
          <w:lang w:val="en-US"/>
        </w:rPr>
        <w:fldChar w:fldCharType="end"/>
      </w:r>
      <w:r w:rsidRPr="00FA6FEC">
        <w:rPr>
          <w:rFonts w:ascii="Times New Roman" w:hAnsi="Times New Roman" w:cs="Times New Roman"/>
          <w:color w:val="auto"/>
          <w:lang w:val="en-US"/>
        </w:rPr>
      </w:r>
      <w:r w:rsidRPr="00FA6FEC">
        <w:rPr>
          <w:rFonts w:ascii="Times New Roman" w:hAnsi="Times New Roman" w:cs="Times New Roman"/>
          <w:color w:val="auto"/>
          <w:lang w:val="en-US"/>
        </w:rPr>
        <w:fldChar w:fldCharType="separate"/>
      </w:r>
      <w:r w:rsidRPr="00DC660E">
        <w:rPr>
          <w:rFonts w:ascii="Times New Roman" w:hAnsi="Times New Roman" w:cs="Times New Roman"/>
          <w:noProof/>
          <w:color w:val="auto"/>
          <w:vertAlign w:val="superscript"/>
          <w:lang w:val="en-US"/>
        </w:rPr>
        <w:t>39</w:t>
      </w:r>
      <w:r w:rsidRPr="00FA6FEC">
        <w:rPr>
          <w:rFonts w:ascii="Times New Roman" w:hAnsi="Times New Roman" w:cs="Times New Roman"/>
          <w:color w:val="auto"/>
          <w:lang w:val="en-US"/>
        </w:rPr>
        <w:fldChar w:fldCharType="end"/>
      </w:r>
      <w:r w:rsidRPr="00FA6FEC">
        <w:rPr>
          <w:rFonts w:ascii="Times New Roman" w:hAnsi="Times New Roman" w:cs="Times New Roman"/>
          <w:color w:val="auto"/>
          <w:lang w:val="en-US"/>
        </w:rPr>
        <w:t xml:space="preserve"> </w:t>
      </w:r>
    </w:p>
    <w:p w14:paraId="02EFB87C" w14:textId="77777777" w:rsidR="00484F2C" w:rsidRPr="005E5518" w:rsidRDefault="00484F2C" w:rsidP="00484F2C">
      <w:pPr>
        <w:pStyle w:val="Heading2"/>
        <w:spacing w:line="480" w:lineRule="auto"/>
        <w:jc w:val="both"/>
        <w:rPr>
          <w:rFonts w:ascii="Times New Roman" w:hAnsi="Times New Roman" w:cs="Times New Roman"/>
          <w:b/>
          <w:color w:val="auto"/>
        </w:rPr>
      </w:pPr>
      <w:r>
        <w:rPr>
          <w:rFonts w:ascii="Times New Roman" w:hAnsi="Times New Roman" w:cs="Times New Roman"/>
          <w:b/>
          <w:color w:val="auto"/>
        </w:rPr>
        <w:lastRenderedPageBreak/>
        <w:t>Study</w:t>
      </w:r>
      <w:r w:rsidRPr="005E5518">
        <w:rPr>
          <w:rFonts w:ascii="Times New Roman" w:hAnsi="Times New Roman" w:cs="Times New Roman"/>
          <w:b/>
          <w:color w:val="auto"/>
        </w:rPr>
        <w:t xml:space="preserve"> limitations </w:t>
      </w:r>
    </w:p>
    <w:p w14:paraId="41852B03" w14:textId="77777777" w:rsidR="00484F2C" w:rsidRDefault="00484F2C" w:rsidP="00484F2C">
      <w:pPr>
        <w:pStyle w:val="Default"/>
        <w:spacing w:line="480" w:lineRule="auto"/>
        <w:jc w:val="both"/>
        <w:rPr>
          <w:rFonts w:ascii="Times New Roman" w:hAnsi="Times New Roman" w:cs="Times New Roman"/>
          <w:color w:val="auto"/>
          <w:lang w:val="en-US"/>
        </w:rPr>
        <w:sectPr w:rsidR="00484F2C" w:rsidSect="00254040">
          <w:pgSz w:w="11906" w:h="16838"/>
          <w:pgMar w:top="1276" w:right="1440" w:bottom="1440" w:left="1440" w:header="709" w:footer="850" w:gutter="0"/>
          <w:cols w:space="720"/>
          <w:docGrid w:linePitch="326"/>
        </w:sectPr>
      </w:pPr>
      <w:r w:rsidRPr="00FA6FEC">
        <w:rPr>
          <w:rFonts w:ascii="Times New Roman" w:hAnsi="Times New Roman" w:cs="Times New Roman"/>
          <w:color w:val="auto"/>
          <w:lang w:val="en-US"/>
        </w:rPr>
        <w:t xml:space="preserve">The analysis was based mainly on retrospective studies which were largely single </w:t>
      </w:r>
      <w:r w:rsidRPr="00B92E03">
        <w:rPr>
          <w:rFonts w:ascii="Times New Roman" w:hAnsi="Times New Roman" w:cs="Times New Roman"/>
          <w:color w:val="auto"/>
        </w:rPr>
        <w:t>centre</w:t>
      </w:r>
      <w:r w:rsidRPr="00FA6FEC">
        <w:rPr>
          <w:rFonts w:ascii="Times New Roman" w:hAnsi="Times New Roman" w:cs="Times New Roman"/>
          <w:color w:val="auto"/>
          <w:lang w:val="en-US"/>
        </w:rPr>
        <w:t>. As a result, case ascertainment could not be guaranteed. PMSAH accounts for only 6-12% of all patients presenting with a SAH</w:t>
      </w:r>
      <w:r>
        <w:rPr>
          <w:rFonts w:ascii="Times New Roman" w:hAnsi="Times New Roman" w:cs="Times New Roman"/>
          <w:color w:val="auto"/>
          <w:lang w:val="en-US"/>
        </w:rPr>
        <w:t xml:space="preserve">. </w:t>
      </w:r>
      <w:r w:rsidRPr="00FA6FEC">
        <w:rPr>
          <w:rFonts w:ascii="Times New Roman" w:hAnsi="Times New Roman" w:cs="Times New Roman"/>
          <w:color w:val="auto"/>
          <w:lang w:val="en-US"/>
        </w:rPr>
        <w:t>If our CTA false-negative rate is correct</w:t>
      </w:r>
      <w:r>
        <w:rPr>
          <w:rFonts w:ascii="Times New Roman" w:hAnsi="Times New Roman" w:cs="Times New Roman"/>
          <w:color w:val="auto"/>
          <w:lang w:val="en-US"/>
        </w:rPr>
        <w:t>,</w:t>
      </w:r>
      <w:r w:rsidRPr="00FA6FEC">
        <w:rPr>
          <w:rFonts w:ascii="Times New Roman" w:hAnsi="Times New Roman" w:cs="Times New Roman"/>
          <w:color w:val="auto"/>
          <w:lang w:val="en-US"/>
        </w:rPr>
        <w:t xml:space="preserve"> each large </w:t>
      </w:r>
      <w:r>
        <w:rPr>
          <w:rFonts w:ascii="Times New Roman" w:hAnsi="Times New Roman" w:cs="Times New Roman"/>
          <w:color w:val="auto"/>
          <w:lang w:val="en-US"/>
        </w:rPr>
        <w:t>centre</w:t>
      </w:r>
      <w:r w:rsidRPr="00FA6FEC">
        <w:rPr>
          <w:rFonts w:ascii="Times New Roman" w:hAnsi="Times New Roman" w:cs="Times New Roman"/>
          <w:color w:val="auto"/>
          <w:lang w:val="en-US"/>
        </w:rPr>
        <w:t xml:space="preserve"> treating 100 patients with SAH each year is likely to miss a relevant abnormality in two PMSAH patients every 3 years. Given this infrequent rate of presentation, it is possible that not all adverse events </w:t>
      </w:r>
      <w:r>
        <w:rPr>
          <w:rFonts w:ascii="Times New Roman" w:hAnsi="Times New Roman" w:cs="Times New Roman"/>
          <w:color w:val="auto"/>
          <w:lang w:val="en-US"/>
        </w:rPr>
        <w:t xml:space="preserve">and delayed diagnoses </w:t>
      </w:r>
      <w:r w:rsidRPr="00FA6FEC">
        <w:rPr>
          <w:rFonts w:ascii="Times New Roman" w:hAnsi="Times New Roman" w:cs="Times New Roman"/>
          <w:color w:val="auto"/>
          <w:lang w:val="en-US"/>
        </w:rPr>
        <w:t xml:space="preserve">are identified by retrospective studies and the true </w:t>
      </w:r>
      <w:r>
        <w:rPr>
          <w:rFonts w:ascii="Times New Roman" w:hAnsi="Times New Roman" w:cs="Times New Roman"/>
          <w:color w:val="auto"/>
          <w:lang w:val="en-US"/>
        </w:rPr>
        <w:t>risks might be misestimated.</w:t>
      </w:r>
    </w:p>
    <w:p w14:paraId="2CCFF440" w14:textId="77777777" w:rsidR="00484F2C" w:rsidRPr="005E5518" w:rsidRDefault="00484F2C" w:rsidP="00484F2C">
      <w:pPr>
        <w:pStyle w:val="Heading1"/>
        <w:spacing w:line="480" w:lineRule="auto"/>
        <w:jc w:val="both"/>
        <w:rPr>
          <w:rFonts w:ascii="Times New Roman" w:eastAsia="Helvetica Neue" w:hAnsi="Times New Roman" w:cs="Times New Roman"/>
          <w:b/>
          <w:bCs/>
          <w:color w:val="auto"/>
          <w:sz w:val="28"/>
        </w:rPr>
      </w:pPr>
      <w:r w:rsidRPr="005E5518">
        <w:rPr>
          <w:rFonts w:ascii="Times New Roman" w:hAnsi="Times New Roman" w:cs="Times New Roman"/>
          <w:b/>
          <w:bCs/>
          <w:color w:val="auto"/>
          <w:sz w:val="28"/>
          <w:lang w:val="fr-FR"/>
        </w:rPr>
        <w:lastRenderedPageBreak/>
        <w:t>CONCLUSIONS</w:t>
      </w:r>
    </w:p>
    <w:p w14:paraId="40DA03C8" w14:textId="77777777" w:rsidR="00484F2C" w:rsidRDefault="00484F2C" w:rsidP="00484F2C">
      <w:pPr>
        <w:pStyle w:val="Default"/>
        <w:spacing w:line="480" w:lineRule="auto"/>
        <w:jc w:val="both"/>
        <w:rPr>
          <w:rFonts w:ascii="Times New Roman" w:hAnsi="Times New Roman" w:cs="Times New Roman"/>
          <w:color w:val="auto"/>
          <w:lang w:val="en-US"/>
        </w:rPr>
        <w:sectPr w:rsidR="00484F2C" w:rsidSect="00254040">
          <w:pgSz w:w="11906" w:h="16838"/>
          <w:pgMar w:top="1276" w:right="1440" w:bottom="1440" w:left="1440" w:header="709" w:footer="850" w:gutter="0"/>
          <w:cols w:space="720"/>
          <w:docGrid w:linePitch="326"/>
        </w:sectPr>
      </w:pPr>
      <w:r w:rsidRPr="00FA6FEC">
        <w:rPr>
          <w:rFonts w:ascii="Times New Roman" w:hAnsi="Times New Roman" w:cs="Times New Roman"/>
          <w:color w:val="auto"/>
          <w:lang w:val="en-US"/>
        </w:rPr>
        <w:t xml:space="preserve">In patients presenting </w:t>
      </w:r>
      <w:r>
        <w:rPr>
          <w:rFonts w:ascii="Times New Roman" w:hAnsi="Times New Roman" w:cs="Times New Roman"/>
          <w:color w:val="auto"/>
          <w:lang w:val="en-US"/>
        </w:rPr>
        <w:t xml:space="preserve">within 72-hours of ictus </w:t>
      </w:r>
      <w:r w:rsidRPr="00FA6FEC">
        <w:rPr>
          <w:rFonts w:ascii="Times New Roman" w:hAnsi="Times New Roman" w:cs="Times New Roman"/>
          <w:color w:val="auto"/>
          <w:lang w:val="en-US"/>
        </w:rPr>
        <w:t>with a PMSAH</w:t>
      </w:r>
      <w:r>
        <w:rPr>
          <w:rFonts w:ascii="Times New Roman" w:hAnsi="Times New Roman" w:cs="Times New Roman"/>
          <w:color w:val="auto"/>
          <w:lang w:val="en-US"/>
        </w:rPr>
        <w:t xml:space="preserve">, as radiologically and clinically defined in this systematic review, </w:t>
      </w:r>
      <w:r w:rsidRPr="00FA6FEC">
        <w:rPr>
          <w:rFonts w:ascii="Times New Roman" w:hAnsi="Times New Roman" w:cs="Times New Roman"/>
          <w:color w:val="auto"/>
          <w:lang w:val="en-US"/>
        </w:rPr>
        <w:t>an initial negative CTA may be sufficient in ruling out a cause for the h</w:t>
      </w:r>
      <w:r>
        <w:rPr>
          <w:rFonts w:ascii="Times New Roman" w:hAnsi="Times New Roman" w:cs="Times New Roman"/>
          <w:color w:val="auto"/>
          <w:lang w:val="en-US"/>
        </w:rPr>
        <w:t>a</w:t>
      </w:r>
      <w:r w:rsidRPr="00FA6FEC">
        <w:rPr>
          <w:rFonts w:ascii="Times New Roman" w:hAnsi="Times New Roman" w:cs="Times New Roman"/>
          <w:color w:val="auto"/>
          <w:lang w:val="en-US"/>
        </w:rPr>
        <w:t>emorrhage and a subsequent DSA might not be required for most cases.</w:t>
      </w:r>
      <w:r>
        <w:rPr>
          <w:rFonts w:ascii="Times New Roman" w:hAnsi="Times New Roman" w:cs="Times New Roman"/>
          <w:color w:val="auto"/>
          <w:lang w:val="en-US"/>
        </w:rPr>
        <w:t xml:space="preserve"> </w:t>
      </w:r>
      <w:r w:rsidRPr="00FA6FEC">
        <w:rPr>
          <w:rFonts w:ascii="Times New Roman" w:hAnsi="Times New Roman" w:cs="Times New Roman"/>
          <w:color w:val="auto"/>
          <w:lang w:val="en-US"/>
        </w:rPr>
        <w:t>DSA risk cannot be ignored</w:t>
      </w:r>
      <w:r>
        <w:rPr>
          <w:rFonts w:ascii="Times New Roman" w:hAnsi="Times New Roman" w:cs="Times New Roman"/>
          <w:color w:val="auto"/>
          <w:lang w:val="en-US"/>
        </w:rPr>
        <w:t xml:space="preserve"> and is </w:t>
      </w:r>
      <w:r w:rsidRPr="00FA6FEC">
        <w:rPr>
          <w:rFonts w:ascii="Times New Roman" w:hAnsi="Times New Roman" w:cs="Times New Roman"/>
          <w:color w:val="auto"/>
          <w:lang w:val="en-US"/>
        </w:rPr>
        <w:t xml:space="preserve">likely under-reported </w:t>
      </w:r>
      <w:r>
        <w:rPr>
          <w:rFonts w:ascii="Times New Roman" w:hAnsi="Times New Roman" w:cs="Times New Roman"/>
          <w:color w:val="auto"/>
          <w:lang w:val="en-US"/>
        </w:rPr>
        <w:t>but</w:t>
      </w:r>
      <w:r w:rsidRPr="00FA6FEC">
        <w:rPr>
          <w:rFonts w:ascii="Times New Roman" w:hAnsi="Times New Roman" w:cs="Times New Roman"/>
          <w:color w:val="auto"/>
          <w:lang w:val="en-US"/>
        </w:rPr>
        <w:t xml:space="preserve"> if opted for, patients should be appropriately counselled of the potential serious complications and the low probability of a vascular lesion being </w:t>
      </w:r>
      <w:r>
        <w:rPr>
          <w:rFonts w:ascii="Times New Roman" w:hAnsi="Times New Roman" w:cs="Times New Roman"/>
          <w:color w:val="auto"/>
          <w:lang w:val="en-US"/>
        </w:rPr>
        <w:t>identified</w:t>
      </w:r>
      <w:r w:rsidRPr="00FA6FEC">
        <w:rPr>
          <w:rFonts w:ascii="Times New Roman" w:hAnsi="Times New Roman" w:cs="Times New Roman"/>
          <w:color w:val="auto"/>
          <w:lang w:val="en-US"/>
        </w:rPr>
        <w:t>. Due to the poor evidence base comprising retrospective studies, the results of this review need to be validated by a large prospective multi-</w:t>
      </w:r>
      <w:r>
        <w:rPr>
          <w:rFonts w:ascii="Times New Roman" w:hAnsi="Times New Roman" w:cs="Times New Roman"/>
          <w:color w:val="auto"/>
          <w:lang w:val="en-US"/>
        </w:rPr>
        <w:t>cent</w:t>
      </w:r>
      <w:r w:rsidRPr="00FA6FEC">
        <w:rPr>
          <w:rFonts w:ascii="Times New Roman" w:hAnsi="Times New Roman" w:cs="Times New Roman"/>
          <w:color w:val="auto"/>
          <w:lang w:val="en-US"/>
        </w:rPr>
        <w:t>r</w:t>
      </w:r>
      <w:r>
        <w:rPr>
          <w:rFonts w:ascii="Times New Roman" w:hAnsi="Times New Roman" w:cs="Times New Roman"/>
          <w:color w:val="auto"/>
          <w:lang w:val="en-US"/>
        </w:rPr>
        <w:t>e</w:t>
      </w:r>
      <w:r w:rsidRPr="00FA6FEC">
        <w:rPr>
          <w:rFonts w:ascii="Times New Roman" w:hAnsi="Times New Roman" w:cs="Times New Roman"/>
          <w:color w:val="auto"/>
          <w:lang w:val="en-US"/>
        </w:rPr>
        <w:t xml:space="preserve"> study with complete case ascertainment. </w:t>
      </w:r>
    </w:p>
    <w:p w14:paraId="47D19332" w14:textId="3DDD9127" w:rsidR="00066112" w:rsidRPr="005E5518" w:rsidRDefault="005E5518" w:rsidP="00D66031">
      <w:pPr>
        <w:pStyle w:val="Heading1"/>
        <w:spacing w:line="480" w:lineRule="auto"/>
        <w:jc w:val="both"/>
        <w:rPr>
          <w:rFonts w:ascii="Times New Roman" w:hAnsi="Times New Roman" w:cs="Times New Roman"/>
          <w:b/>
          <w:color w:val="auto"/>
          <w:sz w:val="28"/>
        </w:rPr>
      </w:pPr>
      <w:r w:rsidRPr="005E5518">
        <w:rPr>
          <w:rFonts w:ascii="Times New Roman" w:hAnsi="Times New Roman" w:cs="Times New Roman"/>
          <w:b/>
          <w:color w:val="auto"/>
          <w:sz w:val="28"/>
        </w:rPr>
        <w:lastRenderedPageBreak/>
        <w:t>REFERENCES</w:t>
      </w:r>
    </w:p>
    <w:p w14:paraId="7A1F8FF0" w14:textId="77777777" w:rsidR="00DC660E" w:rsidRPr="00DC660E" w:rsidRDefault="00CD3628" w:rsidP="00B82DAB">
      <w:pPr>
        <w:pStyle w:val="EndNoteBibliography"/>
        <w:spacing w:line="360" w:lineRule="auto"/>
        <w:ind w:left="720" w:hanging="720"/>
        <w:jc w:val="both"/>
      </w:pPr>
      <w:r w:rsidRPr="009C7BBF">
        <w:rPr>
          <w:lang w:val="en-GB"/>
        </w:rPr>
        <w:fldChar w:fldCharType="begin"/>
      </w:r>
      <w:r w:rsidRPr="009C7BBF">
        <w:rPr>
          <w:lang w:val="en-GB"/>
        </w:rPr>
        <w:instrText xml:space="preserve"> ADDIN EN.REFLIST </w:instrText>
      </w:r>
      <w:r w:rsidRPr="009C7BBF">
        <w:rPr>
          <w:lang w:val="en-GB"/>
        </w:rPr>
        <w:fldChar w:fldCharType="separate"/>
      </w:r>
      <w:r w:rsidR="00DC660E" w:rsidRPr="00DC660E">
        <w:t>1. Macdonald RL, Schweizer TA. Spontaneous subarachnoid haemorrhage. Lancet (London, England) 2017;</w:t>
      </w:r>
      <w:r w:rsidR="00DC660E" w:rsidRPr="00DC660E">
        <w:rPr>
          <w:b/>
        </w:rPr>
        <w:t>389</w:t>
      </w:r>
      <w:r w:rsidR="00DC660E" w:rsidRPr="00DC660E">
        <w:t>(10069):655-66.</w:t>
      </w:r>
    </w:p>
    <w:p w14:paraId="34EE7A1C" w14:textId="77777777" w:rsidR="00DC660E" w:rsidRPr="00DC660E" w:rsidRDefault="00DC660E" w:rsidP="00B82DAB">
      <w:pPr>
        <w:pStyle w:val="EndNoteBibliography"/>
        <w:spacing w:line="360" w:lineRule="auto"/>
        <w:ind w:left="720" w:hanging="720"/>
        <w:jc w:val="both"/>
      </w:pPr>
      <w:r w:rsidRPr="00DC660E">
        <w:t>2. Marquardt G, Niebauer T, Schick U, et al. Long term follow up after perimesencephalic subarachnoid haemorrhage. Journal of neurology, neurosurgery, and psychiatry 2000;</w:t>
      </w:r>
      <w:r w:rsidRPr="00DC660E">
        <w:rPr>
          <w:b/>
        </w:rPr>
        <w:t>69</w:t>
      </w:r>
      <w:r w:rsidRPr="00DC660E">
        <w:t>(1):127-30.</w:t>
      </w:r>
    </w:p>
    <w:p w14:paraId="1AF5062E" w14:textId="77777777" w:rsidR="00DC660E" w:rsidRPr="00DC660E" w:rsidRDefault="00DC660E" w:rsidP="00B82DAB">
      <w:pPr>
        <w:pStyle w:val="EndNoteBibliography"/>
        <w:spacing w:line="360" w:lineRule="auto"/>
        <w:ind w:left="720" w:hanging="720"/>
        <w:jc w:val="both"/>
      </w:pPr>
      <w:r w:rsidRPr="00DC660E">
        <w:t>3. Greebe P, Rinkel GJ. Life expectancy after perimesencephalic subarachnoid hemorrhage. Stroke 2007;</w:t>
      </w:r>
      <w:r w:rsidRPr="00DC660E">
        <w:rPr>
          <w:b/>
        </w:rPr>
        <w:t>38</w:t>
      </w:r>
      <w:r w:rsidRPr="00DC660E">
        <w:t>(4):1222-4.</w:t>
      </w:r>
    </w:p>
    <w:p w14:paraId="7020E9EB" w14:textId="77777777" w:rsidR="00DC660E" w:rsidRPr="00DC660E" w:rsidRDefault="00DC660E" w:rsidP="00B82DAB">
      <w:pPr>
        <w:pStyle w:val="EndNoteBibliography"/>
        <w:spacing w:line="360" w:lineRule="auto"/>
        <w:ind w:left="720" w:hanging="720"/>
        <w:jc w:val="both"/>
      </w:pPr>
      <w:r w:rsidRPr="00DC660E">
        <w:t>4. van Gijn J, van Dongen KJ, Vermeulen M, et al. Perimesencephalic hemorrhage: a nonaneurysmal and benign form of subarachnoid hemorrhage. Neurology 1985;</w:t>
      </w:r>
      <w:r w:rsidRPr="00DC660E">
        <w:rPr>
          <w:b/>
        </w:rPr>
        <w:t>35</w:t>
      </w:r>
      <w:r w:rsidRPr="00DC660E">
        <w:t>(4):493-7.</w:t>
      </w:r>
    </w:p>
    <w:p w14:paraId="13805CB3" w14:textId="77777777" w:rsidR="00DC660E" w:rsidRPr="00DC660E" w:rsidRDefault="00DC660E" w:rsidP="00B82DAB">
      <w:pPr>
        <w:pStyle w:val="EndNoteBibliography"/>
        <w:spacing w:line="360" w:lineRule="auto"/>
        <w:ind w:left="720" w:hanging="720"/>
        <w:jc w:val="both"/>
      </w:pPr>
      <w:r w:rsidRPr="00DC660E">
        <w:t>5. Rinkel GJ, Wijdicks EF, Vermeulen M, et al. Nonaneurysmal perimesencephalic subarachnoid hemorrhage: CT and MR patterns that differ from aneurysmal rupture. AJNR American journal of neuroradiology 1991;</w:t>
      </w:r>
      <w:r w:rsidRPr="00DC660E">
        <w:rPr>
          <w:b/>
        </w:rPr>
        <w:t>12</w:t>
      </w:r>
      <w:r w:rsidRPr="00DC660E">
        <w:t>(5):829-34.</w:t>
      </w:r>
    </w:p>
    <w:p w14:paraId="4871AC81" w14:textId="77777777" w:rsidR="00DC660E" w:rsidRPr="00DC660E" w:rsidRDefault="00DC660E" w:rsidP="00B82DAB">
      <w:pPr>
        <w:pStyle w:val="EndNoteBibliography"/>
        <w:spacing w:line="360" w:lineRule="auto"/>
        <w:ind w:left="720" w:hanging="720"/>
        <w:jc w:val="both"/>
      </w:pPr>
      <w:r w:rsidRPr="00DC660E">
        <w:t>6. Thaker NG, Turner JD, Cobb WS, et al. Computed tomographic angiography versus digital subtraction angiography for the postoperative detection of residual aneurysms: a single-institution series and meta-analysis. J Neurointerv Surg 2012;</w:t>
      </w:r>
      <w:r w:rsidRPr="00DC660E">
        <w:rPr>
          <w:b/>
        </w:rPr>
        <w:t>4</w:t>
      </w:r>
      <w:r w:rsidRPr="00DC660E">
        <w:t>(3):219-25.</w:t>
      </w:r>
    </w:p>
    <w:p w14:paraId="5C813D3A" w14:textId="77777777" w:rsidR="00DC660E" w:rsidRPr="00DC660E" w:rsidRDefault="00DC660E" w:rsidP="00B82DAB">
      <w:pPr>
        <w:pStyle w:val="EndNoteBibliography"/>
        <w:spacing w:line="360" w:lineRule="auto"/>
        <w:ind w:left="720" w:hanging="720"/>
        <w:jc w:val="both"/>
      </w:pPr>
      <w:r w:rsidRPr="00DC660E">
        <w:t>7. Leffers AM, Wagner A. Neurologic complications of cerebral angiography. A retrospective study of complication rate and patient risk factors. Acta Radiol 2000;</w:t>
      </w:r>
      <w:r w:rsidRPr="00DC660E">
        <w:rPr>
          <w:b/>
        </w:rPr>
        <w:t>41</w:t>
      </w:r>
      <w:r w:rsidRPr="00DC660E">
        <w:t>(3):204-10.</w:t>
      </w:r>
    </w:p>
    <w:p w14:paraId="7FE7EE86" w14:textId="77777777" w:rsidR="00DC660E" w:rsidRPr="00DC660E" w:rsidRDefault="00DC660E" w:rsidP="00B82DAB">
      <w:pPr>
        <w:pStyle w:val="EndNoteBibliography"/>
        <w:spacing w:line="360" w:lineRule="auto"/>
        <w:ind w:left="720" w:hanging="720"/>
        <w:jc w:val="both"/>
      </w:pPr>
      <w:r w:rsidRPr="00DC660E">
        <w:t>8. Choudhri O, Schoen M, Mantha A, et al. Increased risk for complications following diagnostic cerebral angiography in older patients: Trends from the Nationwide Inpatient Sample (1999-2009). J Clin Neurosci 2016;</w:t>
      </w:r>
      <w:r w:rsidRPr="00DC660E">
        <w:rPr>
          <w:b/>
        </w:rPr>
        <w:t>32</w:t>
      </w:r>
      <w:r w:rsidRPr="00DC660E">
        <w:t>:109-14.</w:t>
      </w:r>
    </w:p>
    <w:p w14:paraId="4DF62ABB" w14:textId="77777777" w:rsidR="00DC660E" w:rsidRPr="00DC660E" w:rsidRDefault="00DC660E" w:rsidP="00B82DAB">
      <w:pPr>
        <w:pStyle w:val="EndNoteBibliography"/>
        <w:spacing w:line="360" w:lineRule="auto"/>
        <w:ind w:left="720" w:hanging="720"/>
        <w:jc w:val="both"/>
      </w:pPr>
      <w:r w:rsidRPr="00DC660E">
        <w:t>9. Abla AA, Wilson DA, Williamson RW, et al. The relationship between ruptured aneurysm location, subarachnoid hemorrhage clot thickness, and incidence of radiographic or symptomatic vasospasm in patients enrolled in a prospective randomized controlled trial. J Neurosurg 2014;</w:t>
      </w:r>
      <w:r w:rsidRPr="00DC660E">
        <w:rPr>
          <w:b/>
        </w:rPr>
        <w:t>120</w:t>
      </w:r>
      <w:r w:rsidRPr="00DC660E">
        <w:t>(2):391-7.</w:t>
      </w:r>
    </w:p>
    <w:p w14:paraId="34B4A0DB" w14:textId="77777777" w:rsidR="00DC660E" w:rsidRPr="00DC660E" w:rsidRDefault="00DC660E" w:rsidP="00B82DAB">
      <w:pPr>
        <w:pStyle w:val="EndNoteBibliography"/>
        <w:spacing w:line="360" w:lineRule="auto"/>
        <w:ind w:left="720" w:hanging="720"/>
        <w:jc w:val="both"/>
      </w:pPr>
      <w:r w:rsidRPr="00DC660E">
        <w:t>10. Hoh BL, Cheung AC, Rabinov JD, et al. Results of a prospective protocol of computed tomographic angiography in place of catheter angiography as the only diagnostic and pretreatment planning study for cerebral aneurysms by a combined neurovascular team. Neurosurgery 2004;</w:t>
      </w:r>
      <w:r w:rsidRPr="00DC660E">
        <w:rPr>
          <w:b/>
        </w:rPr>
        <w:t>54</w:t>
      </w:r>
      <w:r w:rsidRPr="00DC660E">
        <w:t>(6):1329-40; discussion 40-2.</w:t>
      </w:r>
    </w:p>
    <w:p w14:paraId="5BAB34E2" w14:textId="77777777" w:rsidR="00DC660E" w:rsidRPr="00DC660E" w:rsidRDefault="00DC660E" w:rsidP="00B82DAB">
      <w:pPr>
        <w:pStyle w:val="EndNoteBibliography"/>
        <w:spacing w:line="360" w:lineRule="auto"/>
        <w:ind w:left="720" w:hanging="720"/>
        <w:jc w:val="both"/>
      </w:pPr>
      <w:r w:rsidRPr="00DC660E">
        <w:t>11. Velthuis BK, Van Leeuwen MS, Witkamp TD, et al. Computerized tomography angiography in patients with subarachnoid hemorrhage: from aneurysm detection to treatment without conventional angiography. J Neurosurg 1999;</w:t>
      </w:r>
      <w:r w:rsidRPr="00DC660E">
        <w:rPr>
          <w:b/>
        </w:rPr>
        <w:t>91</w:t>
      </w:r>
      <w:r w:rsidRPr="00DC660E">
        <w:t>(5):761-7.</w:t>
      </w:r>
    </w:p>
    <w:p w14:paraId="211ABB7C" w14:textId="77777777" w:rsidR="00DC660E" w:rsidRPr="00DC660E" w:rsidRDefault="00DC660E" w:rsidP="00B82DAB">
      <w:pPr>
        <w:pStyle w:val="EndNoteBibliography"/>
        <w:spacing w:line="360" w:lineRule="auto"/>
        <w:ind w:left="720" w:hanging="720"/>
        <w:jc w:val="both"/>
      </w:pPr>
      <w:r w:rsidRPr="00DC660E">
        <w:lastRenderedPageBreak/>
        <w:t>12. Liberati A, Altman DG, Tetzlaff J, et al. The PRISMA statement for reporting systematic reviews and meta-analyses of studies that evaluate healthcare interventions: explanation and elaboration. BMJ 2009;</w:t>
      </w:r>
      <w:r w:rsidRPr="00DC660E">
        <w:rPr>
          <w:b/>
        </w:rPr>
        <w:t>339</w:t>
      </w:r>
      <w:r w:rsidRPr="00DC660E">
        <w:t>.</w:t>
      </w:r>
    </w:p>
    <w:p w14:paraId="4F507CEC" w14:textId="77777777" w:rsidR="00DC660E" w:rsidRPr="00DC660E" w:rsidRDefault="00DC660E" w:rsidP="00B82DAB">
      <w:pPr>
        <w:pStyle w:val="EndNoteBibliography"/>
        <w:spacing w:line="360" w:lineRule="auto"/>
        <w:ind w:left="720" w:hanging="720"/>
        <w:jc w:val="both"/>
      </w:pPr>
      <w:r w:rsidRPr="00DC660E">
        <w:t>13. Parikh R, Mathai A, Parikh S, et al. Understanding and using sensitivity, specificity and predictive values. Indian J Ophthalmol 2008;</w:t>
      </w:r>
      <w:r w:rsidRPr="00DC660E">
        <w:rPr>
          <w:b/>
        </w:rPr>
        <w:t>56</w:t>
      </w:r>
      <w:r w:rsidRPr="00DC660E">
        <w:t>(1):45-50.</w:t>
      </w:r>
    </w:p>
    <w:p w14:paraId="58B979A5" w14:textId="77777777" w:rsidR="00DC660E" w:rsidRPr="00DC660E" w:rsidRDefault="00DC660E" w:rsidP="00B82DAB">
      <w:pPr>
        <w:pStyle w:val="EndNoteBibliography"/>
        <w:spacing w:line="360" w:lineRule="auto"/>
        <w:ind w:left="720" w:hanging="720"/>
        <w:jc w:val="both"/>
      </w:pPr>
      <w:r w:rsidRPr="00DC660E">
        <w:t>14. Newcombe RG. Two-sided confidence intervals for the single proportion: comparison of seven methods. Statistics in medicine 1998;</w:t>
      </w:r>
      <w:r w:rsidRPr="00DC660E">
        <w:rPr>
          <w:b/>
        </w:rPr>
        <w:t>17</w:t>
      </w:r>
      <w:r w:rsidRPr="00DC660E">
        <w:t>(8):857-72.</w:t>
      </w:r>
    </w:p>
    <w:p w14:paraId="23025D68" w14:textId="77777777" w:rsidR="00DC660E" w:rsidRPr="00DC660E" w:rsidRDefault="00DC660E" w:rsidP="00B82DAB">
      <w:pPr>
        <w:pStyle w:val="EndNoteBibliography"/>
        <w:spacing w:line="360" w:lineRule="auto"/>
        <w:ind w:left="720" w:hanging="720"/>
        <w:jc w:val="both"/>
      </w:pPr>
      <w:r w:rsidRPr="00DC660E">
        <w:t>15. Huttner HB, Hartmann M, Kohrmann M, et al. Repeated digital substraction angiography after perimesencephalic subarachnoid hemorrhage? Journal of neuroradiology Journal de neuroradiologie 2006;</w:t>
      </w:r>
      <w:r w:rsidRPr="00DC660E">
        <w:rPr>
          <w:b/>
        </w:rPr>
        <w:t>33</w:t>
      </w:r>
      <w:r w:rsidRPr="00DC660E">
        <w:t>(2):87-9.</w:t>
      </w:r>
    </w:p>
    <w:p w14:paraId="7E411927" w14:textId="77777777" w:rsidR="00DC660E" w:rsidRPr="00DC660E" w:rsidRDefault="00DC660E" w:rsidP="00B82DAB">
      <w:pPr>
        <w:pStyle w:val="EndNoteBibliography"/>
        <w:spacing w:line="360" w:lineRule="auto"/>
        <w:ind w:left="720" w:hanging="720"/>
        <w:jc w:val="both"/>
      </w:pPr>
      <w:r w:rsidRPr="00DC660E">
        <w:t>16. Kershenovich A, Rappaport ZH, Maimon S. Brain computed tomography angiographic scans as the sole diagnostic examination for excluding aneurysms in patients with perimesencephalic subarachnoid hemorrhage. Neurosurgery 2006;</w:t>
      </w:r>
      <w:r w:rsidRPr="00DC660E">
        <w:rPr>
          <w:b/>
        </w:rPr>
        <w:t>59</w:t>
      </w:r>
      <w:r w:rsidRPr="00DC660E">
        <w:t>(4):798-2.</w:t>
      </w:r>
    </w:p>
    <w:p w14:paraId="27B3B08C" w14:textId="77777777" w:rsidR="00DC660E" w:rsidRPr="00DC660E" w:rsidRDefault="00DC660E" w:rsidP="00B82DAB">
      <w:pPr>
        <w:pStyle w:val="EndNoteBibliography"/>
        <w:spacing w:line="360" w:lineRule="auto"/>
        <w:ind w:left="720" w:hanging="720"/>
        <w:jc w:val="both"/>
      </w:pPr>
      <w:r w:rsidRPr="00DC660E">
        <w:t>17. Westerlaan HE, Gravendeel J, Fiore D, et al. Multislice CT angiography in the selection of patients with ruptured intracranial aneurysms suitable for clipping or coiling. Neuroradiology 2007;</w:t>
      </w:r>
      <w:r w:rsidRPr="00DC660E">
        <w:rPr>
          <w:b/>
        </w:rPr>
        <w:t>49</w:t>
      </w:r>
      <w:r w:rsidRPr="00DC660E">
        <w:t>(12):997-1007.</w:t>
      </w:r>
    </w:p>
    <w:p w14:paraId="53139D79" w14:textId="77777777" w:rsidR="00DC660E" w:rsidRPr="00DC660E" w:rsidRDefault="00DC660E" w:rsidP="00B82DAB">
      <w:pPr>
        <w:pStyle w:val="EndNoteBibliography"/>
        <w:spacing w:line="360" w:lineRule="auto"/>
        <w:ind w:left="720" w:hanging="720"/>
        <w:jc w:val="both"/>
      </w:pPr>
      <w:r w:rsidRPr="00DC660E">
        <w:t>18. Agid R, Andersson T, Almqvist H, et al. Negative CT angiography findings in patients with spontaneous subarachnoid hemorrhage: When is digital subtraction angiography still needed? American Journal of Neuroradiology 2010;</w:t>
      </w:r>
      <w:r w:rsidRPr="00DC660E">
        <w:rPr>
          <w:b/>
        </w:rPr>
        <w:t>31</w:t>
      </w:r>
      <w:r w:rsidRPr="00DC660E">
        <w:t>(4):696-705.</w:t>
      </w:r>
    </w:p>
    <w:p w14:paraId="09C6BD51" w14:textId="77777777" w:rsidR="00DC660E" w:rsidRPr="00DC660E" w:rsidRDefault="00DC660E" w:rsidP="00B82DAB">
      <w:pPr>
        <w:pStyle w:val="EndNoteBibliography"/>
        <w:spacing w:line="360" w:lineRule="auto"/>
        <w:ind w:left="720" w:hanging="720"/>
        <w:jc w:val="both"/>
      </w:pPr>
      <w:r w:rsidRPr="00DC660E">
        <w:t>19. Cruz JP, Sarma D, Noel de Tilly L. Perimesencephalic subarachnoid hemorrhage: when to stop imaging? Emergency radiology 2011;</w:t>
      </w:r>
      <w:r w:rsidRPr="00DC660E">
        <w:rPr>
          <w:b/>
        </w:rPr>
        <w:t>18</w:t>
      </w:r>
      <w:r w:rsidRPr="00DC660E">
        <w:t>(3):197-202.</w:t>
      </w:r>
    </w:p>
    <w:p w14:paraId="0FCE2D17" w14:textId="77777777" w:rsidR="00DC660E" w:rsidRPr="00DC660E" w:rsidRDefault="00DC660E" w:rsidP="00B82DAB">
      <w:pPr>
        <w:pStyle w:val="EndNoteBibliography"/>
        <w:spacing w:line="360" w:lineRule="auto"/>
        <w:ind w:left="720" w:hanging="720"/>
        <w:jc w:val="both"/>
      </w:pPr>
      <w:r w:rsidRPr="00DC660E">
        <w:t>20. Pechlivanis I, Shang F, Harders A, et al. Perimesencephalic hemorrhage and vessel variants. Central European neurosurgery 2011;</w:t>
      </w:r>
      <w:r w:rsidRPr="00DC660E">
        <w:rPr>
          <w:b/>
        </w:rPr>
        <w:t>72</w:t>
      </w:r>
      <w:r w:rsidRPr="00DC660E">
        <w:t>(2):78-83.</w:t>
      </w:r>
    </w:p>
    <w:p w14:paraId="2E6FA473" w14:textId="77777777" w:rsidR="00DC660E" w:rsidRPr="00DC660E" w:rsidRDefault="00DC660E" w:rsidP="00B82DAB">
      <w:pPr>
        <w:pStyle w:val="EndNoteBibliography"/>
        <w:spacing w:line="360" w:lineRule="auto"/>
        <w:ind w:left="720" w:hanging="720"/>
        <w:jc w:val="both"/>
      </w:pPr>
      <w:r w:rsidRPr="00DC660E">
        <w:t>21. Kelliny M, Maeder P, Binaghi S, et al. Cerebral aneurysm exclusion by CT angiography based on subarachnoid hemorrhage pattern: a retrospective study. BMC neurology 2011;</w:t>
      </w:r>
      <w:r w:rsidRPr="00DC660E">
        <w:rPr>
          <w:b/>
        </w:rPr>
        <w:t>11</w:t>
      </w:r>
      <w:r w:rsidRPr="00DC660E">
        <w:t>:8.</w:t>
      </w:r>
    </w:p>
    <w:p w14:paraId="258DB661" w14:textId="77777777" w:rsidR="00DC660E" w:rsidRPr="00DC660E" w:rsidRDefault="00DC660E" w:rsidP="00B82DAB">
      <w:pPr>
        <w:pStyle w:val="EndNoteBibliography"/>
        <w:spacing w:line="360" w:lineRule="auto"/>
        <w:ind w:left="720" w:hanging="720"/>
        <w:jc w:val="both"/>
      </w:pPr>
      <w:r w:rsidRPr="00DC660E">
        <w:t>22. MacKinnon AD, Clifton AG, Rich PM. Acute subarachnoid haemorrhage: is a negative CT angiogram enough? Clin Radiol 2013;</w:t>
      </w:r>
      <w:r w:rsidRPr="00DC660E">
        <w:rPr>
          <w:b/>
        </w:rPr>
        <w:t>68</w:t>
      </w:r>
      <w:r w:rsidRPr="00DC660E">
        <w:t>(3):232-8.</w:t>
      </w:r>
    </w:p>
    <w:p w14:paraId="10BA1827" w14:textId="77777777" w:rsidR="00DC660E" w:rsidRPr="00DC660E" w:rsidRDefault="00DC660E" w:rsidP="00B82DAB">
      <w:pPr>
        <w:pStyle w:val="EndNoteBibliography"/>
        <w:spacing w:line="360" w:lineRule="auto"/>
        <w:ind w:left="720" w:hanging="720"/>
        <w:jc w:val="both"/>
      </w:pPr>
      <w:r w:rsidRPr="00DC660E">
        <w:t>23. Kalra VB, Wu X, Matouk CC, et al. Use of follow-up imaging in isolated perimesencephalic subarachnoid hemorrhage: a meta-analysis. Stroke 2015;</w:t>
      </w:r>
      <w:r w:rsidRPr="00DC660E">
        <w:rPr>
          <w:b/>
        </w:rPr>
        <w:t>46</w:t>
      </w:r>
      <w:r w:rsidRPr="00DC660E">
        <w:t>(2):401-6.</w:t>
      </w:r>
    </w:p>
    <w:p w14:paraId="54D81647" w14:textId="77777777" w:rsidR="00DC660E" w:rsidRPr="00DC660E" w:rsidRDefault="00DC660E" w:rsidP="00B82DAB">
      <w:pPr>
        <w:pStyle w:val="EndNoteBibliography"/>
        <w:spacing w:line="360" w:lineRule="auto"/>
        <w:ind w:left="720" w:hanging="720"/>
        <w:jc w:val="both"/>
      </w:pPr>
      <w:r w:rsidRPr="00DC660E">
        <w:t>24. Kumar R, Das KK, Sahu RK, et al. Angio negative spontaneous subarachnoid hemorrhage: Is repeat angiogram required in all cases? Surg Neurol Int 2014;</w:t>
      </w:r>
      <w:r w:rsidRPr="00DC660E">
        <w:rPr>
          <w:b/>
        </w:rPr>
        <w:t>5</w:t>
      </w:r>
      <w:r w:rsidRPr="00DC660E">
        <w:t>.</w:t>
      </w:r>
    </w:p>
    <w:p w14:paraId="026741E5" w14:textId="77777777" w:rsidR="00DC660E" w:rsidRPr="00DC660E" w:rsidRDefault="00DC660E" w:rsidP="00B82DAB">
      <w:pPr>
        <w:pStyle w:val="EndNoteBibliography"/>
        <w:spacing w:line="360" w:lineRule="auto"/>
        <w:ind w:left="720" w:hanging="720"/>
        <w:jc w:val="both"/>
      </w:pPr>
      <w:r w:rsidRPr="00DC660E">
        <w:lastRenderedPageBreak/>
        <w:t>25. Germans MR, Coert BA, Majoie CBLM, et al. Spinal axis imaging in non-aneurysmal subarachnoid hemorrhage: a prospective cohort study. Journal of neurology 2014;</w:t>
      </w:r>
      <w:r w:rsidRPr="00DC660E">
        <w:rPr>
          <w:b/>
        </w:rPr>
        <w:t>261</w:t>
      </w:r>
      <w:r w:rsidRPr="00DC660E">
        <w:t>(11):2199-203.</w:t>
      </w:r>
    </w:p>
    <w:p w14:paraId="22106185" w14:textId="77777777" w:rsidR="00DC660E" w:rsidRPr="00DC660E" w:rsidRDefault="00DC660E" w:rsidP="00B82DAB">
      <w:pPr>
        <w:pStyle w:val="EndNoteBibliography"/>
        <w:spacing w:line="360" w:lineRule="auto"/>
        <w:ind w:left="720" w:hanging="720"/>
        <w:jc w:val="both"/>
      </w:pPr>
      <w:r w:rsidRPr="00DC660E">
        <w:t>26. Yap L, Dyde RA, Hodgson TJ, et al. Spontaneous subarachnoid hemorrhage and negative initial vascular imaging-should further investigation depend upon the pattern of hemorrhage on the presenting CT? Acta neurochirurgica 2015;</w:t>
      </w:r>
      <w:r w:rsidRPr="00DC660E">
        <w:rPr>
          <w:b/>
        </w:rPr>
        <w:t>157</w:t>
      </w:r>
      <w:r w:rsidRPr="00DC660E">
        <w:t>(9):1477-84.</w:t>
      </w:r>
    </w:p>
    <w:p w14:paraId="037CFD51" w14:textId="77777777" w:rsidR="00DC660E" w:rsidRPr="00DC660E" w:rsidRDefault="00DC660E" w:rsidP="00B82DAB">
      <w:pPr>
        <w:pStyle w:val="EndNoteBibliography"/>
        <w:spacing w:line="360" w:lineRule="auto"/>
        <w:ind w:left="720" w:hanging="720"/>
        <w:jc w:val="both"/>
      </w:pPr>
      <w:r w:rsidRPr="00DC660E">
        <w:t>27. Canneti B, Mosqueira AJ, Nombela F, et al. Spontaneous Subarachnoid Hemorrhage with Negative Angiography Managed in a Stroke Unit: Clinical and Prognostic Characteristics. Journal of Stroke &amp; Cerebrovascular Diseases 2015;</w:t>
      </w:r>
      <w:r w:rsidRPr="00DC660E">
        <w:rPr>
          <w:b/>
        </w:rPr>
        <w:t>24</w:t>
      </w:r>
      <w:r w:rsidRPr="00DC660E">
        <w:t>(11):2484-90.</w:t>
      </w:r>
    </w:p>
    <w:p w14:paraId="38201393" w14:textId="77777777" w:rsidR="00DC660E" w:rsidRPr="00DC660E" w:rsidRDefault="00DC660E" w:rsidP="00B82DAB">
      <w:pPr>
        <w:pStyle w:val="EndNoteBibliography"/>
        <w:spacing w:line="360" w:lineRule="auto"/>
        <w:ind w:left="720" w:hanging="720"/>
        <w:jc w:val="both"/>
      </w:pPr>
      <w:r w:rsidRPr="00DC660E">
        <w:t>28. Ramgren B, Siemund R, Nilsson OG, et al. CT angiography in non-traumatic subarachnoid hemorrhage: the importance of arterial attenuation for the detection of intracranial aneurysms. Acta radiologica (Stockholm, Sweden : 1987) 2015;</w:t>
      </w:r>
      <w:r w:rsidRPr="00DC660E">
        <w:rPr>
          <w:b/>
        </w:rPr>
        <w:t>56</w:t>
      </w:r>
      <w:r w:rsidRPr="00DC660E">
        <w:t>(10):1248-55.</w:t>
      </w:r>
    </w:p>
    <w:p w14:paraId="50DC7A19" w14:textId="77777777" w:rsidR="00DC660E" w:rsidRPr="00DC660E" w:rsidRDefault="00DC660E" w:rsidP="00B82DAB">
      <w:pPr>
        <w:pStyle w:val="EndNoteBibliography"/>
        <w:spacing w:line="360" w:lineRule="auto"/>
        <w:ind w:left="720" w:hanging="720"/>
        <w:jc w:val="both"/>
      </w:pPr>
      <w:r w:rsidRPr="00DC660E">
        <w:t>29. Heit JJ, Pastena GT, Nogueira RG, et al. Cerebral Angiography for Evaluation of Patients with CT Angiogram-Negative Subarachnoid Hemorrhage: An 11-Year Experience. AJNR American journal of neuroradiology 2016;</w:t>
      </w:r>
      <w:r w:rsidRPr="00DC660E">
        <w:rPr>
          <w:b/>
        </w:rPr>
        <w:t>37</w:t>
      </w:r>
      <w:r w:rsidRPr="00DC660E">
        <w:t>(2):297-304.</w:t>
      </w:r>
    </w:p>
    <w:p w14:paraId="6FC68FDE" w14:textId="77777777" w:rsidR="00DC660E" w:rsidRPr="00DC660E" w:rsidRDefault="00DC660E" w:rsidP="00B82DAB">
      <w:pPr>
        <w:pStyle w:val="EndNoteBibliography"/>
        <w:spacing w:line="360" w:lineRule="auto"/>
        <w:ind w:left="720" w:hanging="720"/>
        <w:jc w:val="both"/>
      </w:pPr>
      <w:r w:rsidRPr="00DC660E">
        <w:t>30. Mortimer AM, Appelman AP, Renowden SA. The negative predictive value of CT angiography in the setting of perimesencephalic subarachnoid hemorrhage. Journal of neurointerventional surgery 2016;</w:t>
      </w:r>
      <w:r w:rsidRPr="00DC660E">
        <w:rPr>
          <w:b/>
        </w:rPr>
        <w:t>8</w:t>
      </w:r>
      <w:r w:rsidRPr="00DC660E">
        <w:t>(7):728-31.</w:t>
      </w:r>
    </w:p>
    <w:p w14:paraId="47B5866D" w14:textId="77777777" w:rsidR="00DC660E" w:rsidRPr="00DC660E" w:rsidRDefault="00DC660E" w:rsidP="00B82DAB">
      <w:pPr>
        <w:pStyle w:val="EndNoteBibliography"/>
        <w:spacing w:line="360" w:lineRule="auto"/>
        <w:ind w:left="720" w:hanging="720"/>
        <w:jc w:val="both"/>
      </w:pPr>
      <w:r w:rsidRPr="00DC660E">
        <w:t>31. Bashir A, Mikkelsen R, Sorensen L, et al. Non-aneurysmal subarachnoid hemorrhage: When is a second angiography indicated? Neuroradiology Journal 2018;</w:t>
      </w:r>
      <w:r w:rsidRPr="00DC660E">
        <w:rPr>
          <w:b/>
        </w:rPr>
        <w:t>31</w:t>
      </w:r>
      <w:r w:rsidRPr="00DC660E">
        <w:t>(3):244-52.</w:t>
      </w:r>
    </w:p>
    <w:p w14:paraId="176A893D" w14:textId="77777777" w:rsidR="00DC660E" w:rsidRPr="00DC660E" w:rsidRDefault="00DC660E" w:rsidP="00B82DAB">
      <w:pPr>
        <w:pStyle w:val="EndNoteBibliography"/>
        <w:spacing w:line="360" w:lineRule="auto"/>
        <w:ind w:left="720" w:hanging="720"/>
        <w:jc w:val="both"/>
      </w:pPr>
      <w:r w:rsidRPr="00DC660E">
        <w:t>32. Delgado Almandoz JE, Jagadeesan BD, Refai D, et al. Diagnostic Yield of Repeat Catheter Angiography in Patients With Catheter and Computed Tomography Angiography Negative Subarachnoid Hemorrhage. Neurosurgery 2012;</w:t>
      </w:r>
      <w:r w:rsidRPr="00DC660E">
        <w:rPr>
          <w:b/>
        </w:rPr>
        <w:t>70</w:t>
      </w:r>
      <w:r w:rsidRPr="00DC660E">
        <w:t>(5):1135-42.</w:t>
      </w:r>
    </w:p>
    <w:p w14:paraId="279D17D3" w14:textId="77777777" w:rsidR="00DC660E" w:rsidRPr="00DC660E" w:rsidRDefault="00DC660E" w:rsidP="00B82DAB">
      <w:pPr>
        <w:pStyle w:val="EndNoteBibliography"/>
        <w:spacing w:line="360" w:lineRule="auto"/>
        <w:ind w:left="720" w:hanging="720"/>
        <w:jc w:val="both"/>
      </w:pPr>
      <w:r w:rsidRPr="00DC660E">
        <w:t>33. Konczalla J, Platz J, Schuss P, et al. Non-aneurysmal non-traumatic subarachnoid hemorrhage: Patient characteristics, clinical outcome and prognostic factors based on a single-center experience in 125 patients. BMC Neurology 2014;</w:t>
      </w:r>
      <w:r w:rsidRPr="00DC660E">
        <w:rPr>
          <w:b/>
        </w:rPr>
        <w:t>14</w:t>
      </w:r>
      <w:r w:rsidRPr="00DC660E">
        <w:t>(1):140.</w:t>
      </w:r>
    </w:p>
    <w:p w14:paraId="446F645B" w14:textId="77777777" w:rsidR="00DC660E" w:rsidRPr="00DC660E" w:rsidRDefault="00DC660E" w:rsidP="00B82DAB">
      <w:pPr>
        <w:pStyle w:val="EndNoteBibliography"/>
        <w:spacing w:line="360" w:lineRule="auto"/>
        <w:ind w:left="720" w:hanging="720"/>
        <w:jc w:val="both"/>
      </w:pPr>
      <w:r w:rsidRPr="00DC660E">
        <w:t>34. Tsermoulas G, Flett L, Gregson B, et al. Immediate coma and poor outcome in subarachnoid haemorrhage are independently associated with an aneurysmal origin. Clinical neurology and neurosurgery 2013;</w:t>
      </w:r>
      <w:r w:rsidRPr="00DC660E">
        <w:rPr>
          <w:b/>
        </w:rPr>
        <w:t>115</w:t>
      </w:r>
      <w:r w:rsidRPr="00DC660E">
        <w:t>(8):1362-65.</w:t>
      </w:r>
    </w:p>
    <w:p w14:paraId="41056C3B" w14:textId="77777777" w:rsidR="00DC660E" w:rsidRPr="00DC660E" w:rsidRDefault="00DC660E" w:rsidP="00B82DAB">
      <w:pPr>
        <w:pStyle w:val="EndNoteBibliography"/>
        <w:spacing w:line="360" w:lineRule="auto"/>
        <w:ind w:left="720" w:hanging="720"/>
        <w:jc w:val="both"/>
      </w:pPr>
      <w:r w:rsidRPr="00DC660E">
        <w:t>35. Lian K, Bharatha A, Aviv RI, et al. Interpretation errors in CT angiography of the head and neck and the benefit of double reading. AJNR American journal of neuroradiology 2011;</w:t>
      </w:r>
      <w:r w:rsidRPr="00DC660E">
        <w:rPr>
          <w:b/>
        </w:rPr>
        <w:t>32</w:t>
      </w:r>
      <w:r w:rsidRPr="00DC660E">
        <w:t>(11):2132-5.</w:t>
      </w:r>
    </w:p>
    <w:p w14:paraId="44344C9F" w14:textId="77777777" w:rsidR="00DC660E" w:rsidRPr="00DC660E" w:rsidRDefault="00DC660E" w:rsidP="00B82DAB">
      <w:pPr>
        <w:pStyle w:val="EndNoteBibliography"/>
        <w:spacing w:line="360" w:lineRule="auto"/>
        <w:ind w:left="720" w:hanging="720"/>
        <w:jc w:val="both"/>
      </w:pPr>
      <w:r w:rsidRPr="00DC660E">
        <w:lastRenderedPageBreak/>
        <w:t>36. Cloft HJ, Joseph GJ, Dion JE. Risk of cerebral angiography in patients with subarachnoid hemorrhage, cerebral aneurysm, and arteriovenous malformation: a meta-analysis. Stroke 1999;</w:t>
      </w:r>
      <w:r w:rsidRPr="00DC660E">
        <w:rPr>
          <w:b/>
        </w:rPr>
        <w:t>30</w:t>
      </w:r>
      <w:r w:rsidRPr="00DC660E">
        <w:t>(2):317-20.</w:t>
      </w:r>
    </w:p>
    <w:p w14:paraId="436A00A6" w14:textId="77777777" w:rsidR="00DC660E" w:rsidRPr="00DC660E" w:rsidRDefault="00DC660E" w:rsidP="00B82DAB">
      <w:pPr>
        <w:pStyle w:val="EndNoteBibliography"/>
        <w:spacing w:line="360" w:lineRule="auto"/>
        <w:ind w:left="720" w:hanging="720"/>
        <w:jc w:val="both"/>
      </w:pPr>
      <w:r w:rsidRPr="00DC660E">
        <w:t>37. Kaufmann TJ, Huston J, 3rd, Mandrekar JN, et al. Complications of diagnostic cerebral angiography: evaluation of 19,826 consecutive patients. Radiology 2007;</w:t>
      </w:r>
      <w:r w:rsidRPr="00DC660E">
        <w:rPr>
          <w:b/>
        </w:rPr>
        <w:t>243</w:t>
      </w:r>
      <w:r w:rsidRPr="00DC660E">
        <w:t>(3):812-9.</w:t>
      </w:r>
    </w:p>
    <w:p w14:paraId="3EEB0E27" w14:textId="77777777" w:rsidR="00DC660E" w:rsidRPr="00DC660E" w:rsidRDefault="00DC660E" w:rsidP="00B82DAB">
      <w:pPr>
        <w:pStyle w:val="EndNoteBibliography"/>
        <w:spacing w:line="360" w:lineRule="auto"/>
        <w:ind w:left="720" w:hanging="720"/>
        <w:jc w:val="both"/>
      </w:pPr>
      <w:r w:rsidRPr="00DC660E">
        <w:t>38. Willinsky RA, Taylor SM, TerBrugge K, et al. Neurologic complications of cerebral angiography: prospective analysis of 2,899 procedures and review of the literature. Radiology 2003;</w:t>
      </w:r>
      <w:r w:rsidRPr="00DC660E">
        <w:rPr>
          <w:b/>
        </w:rPr>
        <w:t>227</w:t>
      </w:r>
      <w:r w:rsidRPr="00DC660E">
        <w:t>(2):522-28.</w:t>
      </w:r>
    </w:p>
    <w:p w14:paraId="47A214B4" w14:textId="77777777" w:rsidR="001C1096" w:rsidRDefault="00DC660E" w:rsidP="001C1096">
      <w:pPr>
        <w:pStyle w:val="EndNoteBibliography"/>
        <w:spacing w:line="360" w:lineRule="auto"/>
        <w:ind w:left="720" w:hanging="720"/>
        <w:jc w:val="both"/>
        <w:sectPr w:rsidR="001C1096" w:rsidSect="00756244">
          <w:pgSz w:w="11906" w:h="16838"/>
          <w:pgMar w:top="1276" w:right="1440" w:bottom="1440" w:left="1440" w:header="709" w:footer="850" w:gutter="0"/>
          <w:cols w:space="720"/>
          <w:docGrid w:linePitch="326"/>
        </w:sectPr>
      </w:pPr>
      <w:r w:rsidRPr="00DC660E">
        <w:t>39. Bakker NA, Groen RJM, Foumani M, et al. Repeat digital subtraction angiography after a negative baseline assessment in nonperimesencephalic subarachnoid hemorrhage: A pooled data meta-analysis. A systematic review. Journal of neurosurgery 2014;</w:t>
      </w:r>
      <w:r w:rsidRPr="00DC660E">
        <w:rPr>
          <w:b/>
        </w:rPr>
        <w:t>120</w:t>
      </w:r>
      <w:r w:rsidRPr="00DC660E">
        <w:t>(1):99-103.</w:t>
      </w:r>
    </w:p>
    <w:p w14:paraId="0008B028" w14:textId="17D495A9" w:rsidR="005E5518" w:rsidRDefault="00CD3628">
      <w:pPr>
        <w:pStyle w:val="Heading1"/>
        <w:spacing w:line="360" w:lineRule="auto"/>
        <w:jc w:val="both"/>
        <w:rPr>
          <w:rFonts w:ascii="Times New Roman" w:hAnsi="Times New Roman" w:cs="Times New Roman"/>
          <w:b/>
          <w:color w:val="auto"/>
          <w:sz w:val="28"/>
          <w:szCs w:val="28"/>
        </w:rPr>
      </w:pPr>
      <w:r w:rsidRPr="009C7BBF">
        <w:rPr>
          <w:rFonts w:ascii="Times New Roman" w:hAnsi="Times New Roman" w:cs="Times New Roman"/>
          <w:sz w:val="24"/>
          <w:szCs w:val="24"/>
        </w:rPr>
        <w:lastRenderedPageBreak/>
        <w:fldChar w:fldCharType="end"/>
      </w:r>
      <w:r w:rsidR="005E5518" w:rsidRPr="002743A9">
        <w:rPr>
          <w:rFonts w:ascii="Times New Roman" w:hAnsi="Times New Roman" w:cs="Times New Roman"/>
          <w:b/>
          <w:color w:val="auto"/>
          <w:sz w:val="28"/>
          <w:szCs w:val="28"/>
        </w:rPr>
        <w:t>DETAILS OF</w:t>
      </w:r>
      <w:r w:rsidR="005E5518" w:rsidRPr="002743A9">
        <w:rPr>
          <w:rFonts w:ascii="Times New Roman" w:hAnsi="Times New Roman" w:cs="Times New Roman"/>
          <w:b/>
          <w:color w:val="auto"/>
        </w:rPr>
        <w:t xml:space="preserve"> </w:t>
      </w:r>
      <w:r w:rsidR="005E5518" w:rsidRPr="002743A9">
        <w:rPr>
          <w:rFonts w:ascii="Times New Roman" w:hAnsi="Times New Roman" w:cs="Times New Roman"/>
          <w:b/>
          <w:color w:val="auto"/>
          <w:sz w:val="28"/>
          <w:szCs w:val="28"/>
        </w:rPr>
        <w:t>CONTRIBUTORS</w:t>
      </w:r>
    </w:p>
    <w:p w14:paraId="7814A731" w14:textId="77777777" w:rsidR="002743A9" w:rsidRPr="002743A9" w:rsidRDefault="002743A9" w:rsidP="002743A9">
      <w:pPr>
        <w:rPr>
          <w:lang w:val="en-US"/>
        </w:rPr>
      </w:pPr>
    </w:p>
    <w:p w14:paraId="76B5A787" w14:textId="41CA2EEB" w:rsidR="005E5518" w:rsidRPr="005E5518" w:rsidRDefault="005E5518" w:rsidP="005E5518">
      <w:pPr>
        <w:spacing w:line="360" w:lineRule="auto"/>
        <w:jc w:val="both"/>
      </w:pPr>
      <w:r w:rsidRPr="006F570C">
        <w:rPr>
          <w:b/>
        </w:rPr>
        <w:t>M. Mohan</w:t>
      </w:r>
      <w:r w:rsidRPr="005E5518">
        <w:t>: study idea co</w:t>
      </w:r>
      <w:r w:rsidR="002743A9">
        <w:t xml:space="preserve">nception, protocol development, </w:t>
      </w:r>
      <w:r w:rsidRPr="005E5518">
        <w:t>data collection, data analysis and manuscript writing/drafting</w:t>
      </w:r>
      <w:r w:rsidR="002743A9">
        <w:t>.</w:t>
      </w:r>
    </w:p>
    <w:p w14:paraId="31E8E2E0" w14:textId="011ABD1D" w:rsidR="005E5518" w:rsidRPr="005E5518" w:rsidRDefault="005E5518" w:rsidP="005E5518">
      <w:pPr>
        <w:spacing w:line="360" w:lineRule="auto"/>
        <w:jc w:val="both"/>
      </w:pPr>
      <w:r w:rsidRPr="006F570C">
        <w:rPr>
          <w:b/>
        </w:rPr>
        <w:t>A.I. Islim</w:t>
      </w:r>
      <w:r w:rsidRPr="005E5518">
        <w:t xml:space="preserve">: </w:t>
      </w:r>
      <w:r w:rsidR="002743A9" w:rsidRPr="005E5518">
        <w:t>study idea co</w:t>
      </w:r>
      <w:r w:rsidR="002743A9">
        <w:t xml:space="preserve">nception, protocol development, </w:t>
      </w:r>
      <w:r w:rsidR="002743A9" w:rsidRPr="005E5518">
        <w:t xml:space="preserve">data collection, data analysis </w:t>
      </w:r>
      <w:r w:rsidR="002743A9">
        <w:t>and manuscript writing/drafting.</w:t>
      </w:r>
    </w:p>
    <w:p w14:paraId="4E547687" w14:textId="70B3815D" w:rsidR="005E5518" w:rsidRPr="005E5518" w:rsidRDefault="002743A9" w:rsidP="005E5518">
      <w:pPr>
        <w:spacing w:line="360" w:lineRule="auto"/>
        <w:jc w:val="both"/>
      </w:pPr>
      <w:r w:rsidRPr="006F570C">
        <w:rPr>
          <w:b/>
        </w:rPr>
        <w:t>L. Dulhanty</w:t>
      </w:r>
      <w:r w:rsidR="005E5518" w:rsidRPr="005E5518">
        <w:t>: study idea conception, pro</w:t>
      </w:r>
      <w:r>
        <w:t>tocol development and manuscript writing/drafting.</w:t>
      </w:r>
    </w:p>
    <w:p w14:paraId="3FCE65EF" w14:textId="0C483760" w:rsidR="005E5518" w:rsidRPr="005E5518" w:rsidRDefault="002743A9" w:rsidP="002743A9">
      <w:pPr>
        <w:spacing w:line="360" w:lineRule="auto"/>
        <w:jc w:val="both"/>
      </w:pPr>
      <w:r w:rsidRPr="006F570C">
        <w:rPr>
          <w:b/>
        </w:rPr>
        <w:t>A. Parry-Jones</w:t>
      </w:r>
      <w:r w:rsidR="005E5518" w:rsidRPr="005E5518">
        <w:t xml:space="preserve">: </w:t>
      </w:r>
      <w:r w:rsidRPr="005E5518">
        <w:t>study idea conception, pro</w:t>
      </w:r>
      <w:r>
        <w:t>tocol development and manuscript writing/drafting.</w:t>
      </w:r>
    </w:p>
    <w:p w14:paraId="3B505FA2" w14:textId="7A2249A3" w:rsidR="005E5518" w:rsidRPr="002743A9" w:rsidRDefault="002743A9" w:rsidP="005E5518">
      <w:pPr>
        <w:spacing w:line="360" w:lineRule="auto"/>
        <w:jc w:val="both"/>
      </w:pPr>
      <w:r w:rsidRPr="006F570C">
        <w:rPr>
          <w:b/>
        </w:rPr>
        <w:t>H</w:t>
      </w:r>
      <w:r w:rsidR="005E5518" w:rsidRPr="006F570C">
        <w:rPr>
          <w:b/>
        </w:rPr>
        <w:t>.</w:t>
      </w:r>
      <w:r w:rsidRPr="006F570C">
        <w:rPr>
          <w:b/>
        </w:rPr>
        <w:t>C. Patel</w:t>
      </w:r>
      <w:r w:rsidR="005E5518" w:rsidRPr="005E5518">
        <w:t xml:space="preserve">: </w:t>
      </w:r>
      <w:r>
        <w:t xml:space="preserve">study supervision, </w:t>
      </w:r>
      <w:r w:rsidR="005E5518" w:rsidRPr="005E5518">
        <w:t>study idea co</w:t>
      </w:r>
      <w:r>
        <w:t xml:space="preserve">nception, protocol development and </w:t>
      </w:r>
      <w:r w:rsidR="005E5518" w:rsidRPr="005E5518">
        <w:t>manuscript writing/revision</w:t>
      </w:r>
    </w:p>
    <w:p w14:paraId="118953FA" w14:textId="6EDB6E61" w:rsidR="005E5518" w:rsidRDefault="005E5518" w:rsidP="005E5518">
      <w:pPr>
        <w:rPr>
          <w:lang w:val="en-US"/>
        </w:rPr>
      </w:pPr>
    </w:p>
    <w:p w14:paraId="732661EB" w14:textId="77777777" w:rsidR="005E5518" w:rsidRPr="005E5518" w:rsidRDefault="005E5518" w:rsidP="005E5518">
      <w:pPr>
        <w:rPr>
          <w:lang w:val="en-US"/>
        </w:rPr>
        <w:sectPr w:rsidR="005E5518" w:rsidRPr="005E5518" w:rsidSect="00756244">
          <w:pgSz w:w="11906" w:h="16838"/>
          <w:pgMar w:top="1276" w:right="1440" w:bottom="1440" w:left="1440" w:header="709" w:footer="850" w:gutter="0"/>
          <w:cols w:space="720"/>
          <w:docGrid w:linePitch="326"/>
        </w:sectPr>
      </w:pPr>
    </w:p>
    <w:p w14:paraId="0C455CBC" w14:textId="77777777" w:rsidR="006F570C" w:rsidRPr="006F570C" w:rsidRDefault="006F570C" w:rsidP="006F570C">
      <w:pPr>
        <w:pStyle w:val="Heading1"/>
        <w:spacing w:line="360" w:lineRule="auto"/>
        <w:rPr>
          <w:rFonts w:ascii="Times New Roman" w:hAnsi="Times New Roman" w:cs="Times New Roman"/>
          <w:b/>
          <w:color w:val="auto"/>
          <w:sz w:val="28"/>
        </w:rPr>
      </w:pPr>
      <w:r w:rsidRPr="006F570C">
        <w:rPr>
          <w:rFonts w:ascii="Times New Roman" w:hAnsi="Times New Roman" w:cs="Times New Roman"/>
          <w:b/>
          <w:color w:val="auto"/>
          <w:sz w:val="28"/>
        </w:rPr>
        <w:lastRenderedPageBreak/>
        <w:t>ACKNOWLEDGMENTS</w:t>
      </w:r>
    </w:p>
    <w:p w14:paraId="5C034939" w14:textId="77777777" w:rsidR="006F570C" w:rsidRPr="006F570C" w:rsidRDefault="006F570C" w:rsidP="006F570C">
      <w:pPr>
        <w:spacing w:line="360" w:lineRule="auto"/>
      </w:pPr>
      <w:r w:rsidRPr="006F570C">
        <w:t>None.</w:t>
      </w:r>
    </w:p>
    <w:p w14:paraId="051D0101" w14:textId="77777777" w:rsidR="006F570C" w:rsidRPr="006F570C" w:rsidRDefault="006F570C" w:rsidP="006F570C">
      <w:pPr>
        <w:pStyle w:val="Heading1"/>
        <w:spacing w:line="360" w:lineRule="auto"/>
        <w:rPr>
          <w:rFonts w:ascii="Times New Roman" w:hAnsi="Times New Roman" w:cs="Times New Roman"/>
          <w:b/>
          <w:color w:val="auto"/>
          <w:sz w:val="28"/>
        </w:rPr>
      </w:pPr>
      <w:r w:rsidRPr="006F570C">
        <w:rPr>
          <w:rFonts w:ascii="Times New Roman" w:hAnsi="Times New Roman" w:cs="Times New Roman"/>
          <w:b/>
          <w:color w:val="auto"/>
          <w:sz w:val="28"/>
        </w:rPr>
        <w:t>CONFLICTS OF INTEREST</w:t>
      </w:r>
    </w:p>
    <w:p w14:paraId="44BC290D" w14:textId="77777777" w:rsidR="006F570C" w:rsidRPr="006F570C" w:rsidRDefault="006F570C" w:rsidP="006F570C">
      <w:pPr>
        <w:spacing w:line="360" w:lineRule="auto"/>
      </w:pPr>
      <w:r w:rsidRPr="006F570C">
        <w:t>The authors have no relevant disclosures to declare.</w:t>
      </w:r>
    </w:p>
    <w:p w14:paraId="017FBF94" w14:textId="77777777" w:rsidR="006F570C" w:rsidRPr="006F570C" w:rsidRDefault="006F570C" w:rsidP="006F570C">
      <w:pPr>
        <w:pStyle w:val="Heading1"/>
        <w:spacing w:line="360" w:lineRule="auto"/>
        <w:rPr>
          <w:rFonts w:ascii="Times New Roman" w:hAnsi="Times New Roman" w:cs="Times New Roman"/>
          <w:b/>
          <w:color w:val="auto"/>
          <w:sz w:val="28"/>
        </w:rPr>
      </w:pPr>
      <w:r w:rsidRPr="006F570C">
        <w:rPr>
          <w:rFonts w:ascii="Times New Roman" w:hAnsi="Times New Roman" w:cs="Times New Roman"/>
          <w:b/>
          <w:color w:val="auto"/>
          <w:sz w:val="28"/>
        </w:rPr>
        <w:t>FUNDING SOURCES</w:t>
      </w:r>
    </w:p>
    <w:p w14:paraId="79EB8F41" w14:textId="1CE53ACE" w:rsidR="006F570C" w:rsidRDefault="006F570C" w:rsidP="006F570C">
      <w:pPr>
        <w:spacing w:line="360" w:lineRule="auto"/>
      </w:pPr>
      <w:r w:rsidRPr="006F570C">
        <w:t>None.</w:t>
      </w:r>
    </w:p>
    <w:p w14:paraId="15B4326A" w14:textId="77777777" w:rsidR="006F570C" w:rsidRPr="006F570C" w:rsidRDefault="006F570C" w:rsidP="006F570C">
      <w:pPr>
        <w:rPr>
          <w:lang w:val="en-US"/>
        </w:rPr>
        <w:sectPr w:rsidR="006F570C" w:rsidRPr="006F570C" w:rsidSect="00756244">
          <w:pgSz w:w="11906" w:h="16838"/>
          <w:pgMar w:top="1276" w:right="1440" w:bottom="1440" w:left="1440" w:header="709" w:footer="850" w:gutter="0"/>
          <w:cols w:space="720"/>
          <w:docGrid w:linePitch="326"/>
        </w:sectPr>
      </w:pPr>
    </w:p>
    <w:p w14:paraId="71E54F55" w14:textId="26C54B6E" w:rsidR="00604243" w:rsidRPr="00557D83" w:rsidRDefault="00053FF0" w:rsidP="005E5518">
      <w:pPr>
        <w:pStyle w:val="Heading1"/>
        <w:spacing w:line="360" w:lineRule="auto"/>
        <w:jc w:val="both"/>
        <w:rPr>
          <w:rFonts w:ascii="Times New Roman" w:hAnsi="Times New Roman" w:cs="Times New Roman"/>
          <w:b/>
          <w:bCs/>
          <w:color w:val="auto"/>
        </w:rPr>
      </w:pPr>
      <w:r w:rsidRPr="00557D83">
        <w:rPr>
          <w:rFonts w:ascii="Times New Roman" w:hAnsi="Times New Roman" w:cs="Times New Roman"/>
          <w:b/>
          <w:bCs/>
          <w:color w:val="auto"/>
        </w:rPr>
        <w:lastRenderedPageBreak/>
        <w:t>Figure</w:t>
      </w:r>
      <w:r w:rsidR="001C0506" w:rsidRPr="00557D83">
        <w:rPr>
          <w:rFonts w:ascii="Times New Roman" w:hAnsi="Times New Roman" w:cs="Times New Roman"/>
          <w:b/>
          <w:bCs/>
          <w:color w:val="auto"/>
        </w:rPr>
        <w:t xml:space="preserve"> legends </w:t>
      </w:r>
    </w:p>
    <w:p w14:paraId="0488CD33" w14:textId="15A6BF74" w:rsidR="00601153" w:rsidRPr="003F6EDE" w:rsidRDefault="004B60BE" w:rsidP="00D66031">
      <w:pPr>
        <w:widowControl w:val="0"/>
        <w:tabs>
          <w:tab w:val="left" w:pos="640"/>
        </w:tabs>
        <w:autoSpaceDE w:val="0"/>
        <w:autoSpaceDN w:val="0"/>
        <w:adjustRightInd w:val="0"/>
        <w:spacing w:after="240" w:line="480" w:lineRule="auto"/>
        <w:jc w:val="both"/>
      </w:pPr>
      <w:r>
        <w:rPr>
          <w:noProof/>
        </w:rPr>
        <w:drawing>
          <wp:anchor distT="0" distB="0" distL="114300" distR="114300" simplePos="0" relativeHeight="251658240" behindDoc="0" locked="0" layoutInCell="1" allowOverlap="1" wp14:anchorId="683241C4" wp14:editId="178B8EC8">
            <wp:simplePos x="0" y="0"/>
            <wp:positionH relativeFrom="column">
              <wp:posOffset>-140335</wp:posOffset>
            </wp:positionH>
            <wp:positionV relativeFrom="paragraph">
              <wp:posOffset>436245</wp:posOffset>
            </wp:positionV>
            <wp:extent cx="6116882" cy="51206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882" cy="5120640"/>
                    </a:xfrm>
                    <a:prstGeom prst="rect">
                      <a:avLst/>
                    </a:prstGeom>
                    <a:noFill/>
                    <a:ln>
                      <a:noFill/>
                    </a:ln>
                  </pic:spPr>
                </pic:pic>
              </a:graphicData>
            </a:graphic>
            <wp14:sizeRelH relativeFrom="page">
              <wp14:pctWidth>0</wp14:pctWidth>
            </wp14:sizeRelH>
            <wp14:sizeRelV relativeFrom="page">
              <wp14:pctHeight>0</wp14:pctHeight>
            </wp14:sizeRelV>
          </wp:anchor>
        </w:drawing>
      </w:r>
      <w:r w:rsidR="00D83A0B" w:rsidRPr="00B40094">
        <w:rPr>
          <w:b/>
        </w:rPr>
        <w:t>Figure 1</w:t>
      </w:r>
      <w:r w:rsidR="00601153" w:rsidRPr="003F6EDE">
        <w:t>. PR</w:t>
      </w:r>
      <w:r w:rsidR="00655F3C">
        <w:t>IS</w:t>
      </w:r>
      <w:r w:rsidR="00601153" w:rsidRPr="003F6EDE">
        <w:t>MA flow chart demonstrating</w:t>
      </w:r>
      <w:r w:rsidR="0070447B">
        <w:t xml:space="preserve"> the</w:t>
      </w:r>
      <w:r w:rsidR="00601153" w:rsidRPr="003F6EDE">
        <w:t xml:space="preserve"> study selection process</w:t>
      </w:r>
    </w:p>
    <w:p w14:paraId="356F0198" w14:textId="390B746C" w:rsidR="00B317F3" w:rsidRDefault="001B41F3" w:rsidP="00D66031">
      <w:pPr>
        <w:widowControl w:val="0"/>
        <w:tabs>
          <w:tab w:val="left" w:pos="640"/>
        </w:tabs>
        <w:autoSpaceDE w:val="0"/>
        <w:autoSpaceDN w:val="0"/>
        <w:adjustRightInd w:val="0"/>
        <w:spacing w:after="240" w:line="480" w:lineRule="auto"/>
        <w:jc w:val="both"/>
      </w:pPr>
      <w:r>
        <w:t xml:space="preserve">    </w:t>
      </w:r>
    </w:p>
    <w:p w14:paraId="077E1E51" w14:textId="5C940485" w:rsidR="004B60BE" w:rsidRDefault="004B60BE" w:rsidP="00D66031">
      <w:pPr>
        <w:widowControl w:val="0"/>
        <w:tabs>
          <w:tab w:val="left" w:pos="640"/>
        </w:tabs>
        <w:autoSpaceDE w:val="0"/>
        <w:autoSpaceDN w:val="0"/>
        <w:adjustRightInd w:val="0"/>
        <w:spacing w:after="240" w:line="480" w:lineRule="auto"/>
        <w:jc w:val="both"/>
      </w:pPr>
    </w:p>
    <w:p w14:paraId="357E3E08" w14:textId="471E78F8" w:rsidR="004B60BE" w:rsidRDefault="004B60BE" w:rsidP="00D66031">
      <w:pPr>
        <w:widowControl w:val="0"/>
        <w:tabs>
          <w:tab w:val="left" w:pos="640"/>
        </w:tabs>
        <w:autoSpaceDE w:val="0"/>
        <w:autoSpaceDN w:val="0"/>
        <w:adjustRightInd w:val="0"/>
        <w:spacing w:after="240" w:line="480" w:lineRule="auto"/>
        <w:jc w:val="both"/>
      </w:pPr>
    </w:p>
    <w:p w14:paraId="7713A78B" w14:textId="60C35E99" w:rsidR="004B60BE" w:rsidRDefault="004B60BE" w:rsidP="00D66031">
      <w:pPr>
        <w:widowControl w:val="0"/>
        <w:tabs>
          <w:tab w:val="left" w:pos="640"/>
        </w:tabs>
        <w:autoSpaceDE w:val="0"/>
        <w:autoSpaceDN w:val="0"/>
        <w:adjustRightInd w:val="0"/>
        <w:spacing w:after="240" w:line="480" w:lineRule="auto"/>
        <w:jc w:val="both"/>
      </w:pPr>
    </w:p>
    <w:p w14:paraId="42110B18" w14:textId="22E366B2" w:rsidR="004B60BE" w:rsidRPr="004B60BE" w:rsidRDefault="004B60BE" w:rsidP="004B60BE"/>
    <w:p w14:paraId="08E77F61" w14:textId="340E4F02" w:rsidR="004B60BE" w:rsidRPr="004B60BE" w:rsidRDefault="004B60BE" w:rsidP="004B60BE"/>
    <w:p w14:paraId="23F9BDFE" w14:textId="3EFA90F1" w:rsidR="004B60BE" w:rsidRPr="004B60BE" w:rsidRDefault="004B60BE" w:rsidP="004B60BE"/>
    <w:p w14:paraId="2D9734F5" w14:textId="1CD778D1" w:rsidR="004B60BE" w:rsidRPr="004B60BE" w:rsidRDefault="004B60BE" w:rsidP="004B60BE"/>
    <w:p w14:paraId="1142AD4A" w14:textId="45FEAEAC" w:rsidR="004B60BE" w:rsidRPr="004B60BE" w:rsidRDefault="004B60BE" w:rsidP="004B60BE"/>
    <w:p w14:paraId="567FDE91" w14:textId="028A319A" w:rsidR="004B60BE" w:rsidRPr="004B60BE" w:rsidRDefault="004B60BE" w:rsidP="004B60BE"/>
    <w:p w14:paraId="0A9D9B05" w14:textId="5B50B987" w:rsidR="004B60BE" w:rsidRPr="004B60BE" w:rsidRDefault="004B60BE" w:rsidP="004B60BE"/>
    <w:p w14:paraId="42EA4F0B" w14:textId="31E72FD7" w:rsidR="004B60BE" w:rsidRPr="004B60BE" w:rsidRDefault="004B60BE" w:rsidP="004B60BE"/>
    <w:p w14:paraId="0D231297" w14:textId="158CE946" w:rsidR="004B60BE" w:rsidRPr="004B60BE" w:rsidRDefault="004B60BE" w:rsidP="004B60BE"/>
    <w:p w14:paraId="59DDE1AB" w14:textId="302742A6" w:rsidR="004B60BE" w:rsidRPr="004B60BE" w:rsidRDefault="004B60BE" w:rsidP="004B60BE"/>
    <w:p w14:paraId="6D34B8DD" w14:textId="1AA4D8F8" w:rsidR="004B60BE" w:rsidRPr="004B60BE" w:rsidRDefault="004B60BE" w:rsidP="004B60BE"/>
    <w:p w14:paraId="41245E1D" w14:textId="2B3B44F8" w:rsidR="004B60BE" w:rsidRPr="004B60BE" w:rsidRDefault="004B60BE" w:rsidP="004B60BE"/>
    <w:p w14:paraId="1BD1AE0B" w14:textId="560EAE91" w:rsidR="004B60BE" w:rsidRPr="004B60BE" w:rsidRDefault="004B60BE" w:rsidP="004B60BE"/>
    <w:p w14:paraId="0C4BD0F6" w14:textId="539C3081" w:rsidR="004B60BE" w:rsidRPr="004B60BE" w:rsidRDefault="004B60BE" w:rsidP="004B60BE"/>
    <w:p w14:paraId="29FD951D" w14:textId="004E419F" w:rsidR="004B60BE" w:rsidRPr="004B60BE" w:rsidRDefault="004B60BE" w:rsidP="004B60BE"/>
    <w:p w14:paraId="55381A32" w14:textId="6451DB29" w:rsidR="004B60BE" w:rsidRPr="004B60BE" w:rsidRDefault="004B60BE" w:rsidP="004B60BE"/>
    <w:p w14:paraId="3351AACF" w14:textId="5F1284CA" w:rsidR="004B60BE" w:rsidRPr="004B60BE" w:rsidRDefault="004B60BE" w:rsidP="004B60BE"/>
    <w:p w14:paraId="647D1F0F" w14:textId="2F1D6EF2" w:rsidR="004B60BE" w:rsidRPr="004B60BE" w:rsidRDefault="004B60BE" w:rsidP="004B60BE"/>
    <w:p w14:paraId="1736145B" w14:textId="10B7A3C1" w:rsidR="004B60BE" w:rsidRPr="004B60BE" w:rsidRDefault="004B60BE" w:rsidP="004B60BE"/>
    <w:p w14:paraId="7011DB88" w14:textId="781FE7FD" w:rsidR="004B60BE" w:rsidRPr="004B60BE" w:rsidRDefault="004B60BE" w:rsidP="004B60BE"/>
    <w:p w14:paraId="7B13D137" w14:textId="424E1202" w:rsidR="004B60BE" w:rsidRPr="004B60BE" w:rsidRDefault="004B60BE" w:rsidP="004B60BE"/>
    <w:p w14:paraId="4815A746" w14:textId="01BF0C63" w:rsidR="004B60BE" w:rsidRPr="004B60BE" w:rsidRDefault="004B60BE" w:rsidP="004B60BE"/>
    <w:p w14:paraId="194AF148" w14:textId="6B171D4A" w:rsidR="004B60BE" w:rsidRDefault="004B60BE" w:rsidP="004B60BE"/>
    <w:p w14:paraId="70CB9152" w14:textId="4C92F74A" w:rsidR="004B60BE" w:rsidRDefault="004B60BE" w:rsidP="004B60BE"/>
    <w:p w14:paraId="3D25BF81" w14:textId="1CD42944" w:rsidR="004B60BE" w:rsidRDefault="004B60BE" w:rsidP="004B60BE">
      <w:pPr>
        <w:tabs>
          <w:tab w:val="left" w:pos="2027"/>
        </w:tabs>
      </w:pPr>
      <w:r>
        <w:tab/>
      </w:r>
    </w:p>
    <w:p w14:paraId="123FD3D2" w14:textId="35ADE905" w:rsidR="004B60BE" w:rsidRDefault="004B60BE" w:rsidP="004B60BE">
      <w:pPr>
        <w:tabs>
          <w:tab w:val="left" w:pos="2027"/>
        </w:tabs>
      </w:pPr>
    </w:p>
    <w:p w14:paraId="6BD13476" w14:textId="53D6964A" w:rsidR="004B60BE" w:rsidRDefault="004B60BE" w:rsidP="004B60BE">
      <w:pPr>
        <w:tabs>
          <w:tab w:val="left" w:pos="2027"/>
        </w:tabs>
      </w:pPr>
    </w:p>
    <w:p w14:paraId="6A5085CC" w14:textId="2E29D90C" w:rsidR="004B60BE" w:rsidRDefault="004B60BE" w:rsidP="004B60BE">
      <w:pPr>
        <w:tabs>
          <w:tab w:val="left" w:pos="2027"/>
        </w:tabs>
      </w:pPr>
    </w:p>
    <w:p w14:paraId="16787774" w14:textId="268B6BAB" w:rsidR="004B60BE" w:rsidRDefault="004B60BE" w:rsidP="004B60BE">
      <w:pPr>
        <w:tabs>
          <w:tab w:val="left" w:pos="2027"/>
        </w:tabs>
      </w:pPr>
    </w:p>
    <w:p w14:paraId="4DAE4062" w14:textId="30E8D176" w:rsidR="004B60BE" w:rsidRDefault="004B60BE" w:rsidP="004B60BE">
      <w:pPr>
        <w:tabs>
          <w:tab w:val="left" w:pos="2027"/>
        </w:tabs>
      </w:pPr>
    </w:p>
    <w:p w14:paraId="6EB857E2" w14:textId="311065E6" w:rsidR="004B60BE" w:rsidRDefault="004B60BE" w:rsidP="004B60BE">
      <w:pPr>
        <w:tabs>
          <w:tab w:val="left" w:pos="2027"/>
        </w:tabs>
      </w:pPr>
    </w:p>
    <w:p w14:paraId="5D21F880" w14:textId="7B473F6E" w:rsidR="004B60BE" w:rsidRDefault="004B60BE" w:rsidP="004B60BE">
      <w:pPr>
        <w:tabs>
          <w:tab w:val="left" w:pos="2027"/>
        </w:tabs>
      </w:pPr>
    </w:p>
    <w:p w14:paraId="7759659B" w14:textId="3B9BD4E2" w:rsidR="004B60BE" w:rsidRDefault="004B60BE" w:rsidP="004B60BE">
      <w:pPr>
        <w:tabs>
          <w:tab w:val="left" w:pos="2027"/>
        </w:tabs>
      </w:pPr>
    </w:p>
    <w:p w14:paraId="0790DCC0" w14:textId="215EC8F1" w:rsidR="00242B00" w:rsidRDefault="00546417" w:rsidP="00242B00">
      <w:pPr>
        <w:rPr>
          <w:b/>
        </w:rPr>
      </w:pPr>
      <w:r>
        <w:rPr>
          <w:b/>
        </w:rPr>
        <w:lastRenderedPageBreak/>
        <w:t xml:space="preserve">ONLINE SUPPLEMENTARY MATERIAL </w:t>
      </w:r>
    </w:p>
    <w:p w14:paraId="4C4F99C5" w14:textId="77777777" w:rsidR="00546417" w:rsidRPr="00C8260C" w:rsidRDefault="00546417" w:rsidP="00242B00">
      <w:pPr>
        <w:rPr>
          <w:b/>
        </w:rPr>
      </w:pPr>
    </w:p>
    <w:tbl>
      <w:tblPr>
        <w:tblStyle w:val="TableGrid"/>
        <w:tblpPr w:leftFromText="180" w:rightFromText="180" w:vertAnchor="text" w:horzAnchor="margin" w:tblpY="259"/>
        <w:tblW w:w="0" w:type="auto"/>
        <w:tblLook w:val="04A0" w:firstRow="1" w:lastRow="0" w:firstColumn="1" w:lastColumn="0" w:noHBand="0" w:noVBand="1"/>
      </w:tblPr>
      <w:tblGrid>
        <w:gridCol w:w="868"/>
        <w:gridCol w:w="8148"/>
      </w:tblGrid>
      <w:tr w:rsidR="00242B00" w:rsidRPr="00395388" w14:paraId="2ADA5600" w14:textId="77777777" w:rsidTr="007470E4">
        <w:trPr>
          <w:trHeight w:val="350"/>
        </w:trPr>
        <w:tc>
          <w:tcPr>
            <w:tcW w:w="9016" w:type="dxa"/>
            <w:gridSpan w:val="2"/>
            <w:noWrap/>
          </w:tcPr>
          <w:p w14:paraId="5B717675" w14:textId="77777777" w:rsidR="00242B00" w:rsidRPr="00C8260C" w:rsidRDefault="00242B00" w:rsidP="007470E4">
            <w:r w:rsidRPr="00C8260C">
              <w:t>Online supplementary table 1. Search terms for Medline (Ovid) and Embase (Ovid)</w:t>
            </w:r>
          </w:p>
        </w:tc>
      </w:tr>
      <w:tr w:rsidR="00242B00" w:rsidRPr="00395388" w14:paraId="53D7945E" w14:textId="77777777" w:rsidTr="007470E4">
        <w:trPr>
          <w:trHeight w:val="350"/>
        </w:trPr>
        <w:tc>
          <w:tcPr>
            <w:tcW w:w="9016" w:type="dxa"/>
            <w:gridSpan w:val="2"/>
            <w:noWrap/>
          </w:tcPr>
          <w:p w14:paraId="1521FC45" w14:textId="77777777" w:rsidR="00242B00" w:rsidRPr="00C8260C" w:rsidRDefault="00242B00" w:rsidP="007470E4">
            <w:r w:rsidRPr="00C8260C">
              <w:t>Date: 24/07/18</w:t>
            </w:r>
          </w:p>
        </w:tc>
      </w:tr>
      <w:tr w:rsidR="00242B00" w:rsidRPr="00395388" w14:paraId="1FEBAE70" w14:textId="77777777" w:rsidTr="007470E4">
        <w:trPr>
          <w:trHeight w:val="300"/>
        </w:trPr>
        <w:tc>
          <w:tcPr>
            <w:tcW w:w="862" w:type="dxa"/>
            <w:noWrap/>
            <w:hideMark/>
          </w:tcPr>
          <w:p w14:paraId="1063C7EC" w14:textId="77777777" w:rsidR="00242B00" w:rsidRPr="00C8260C" w:rsidRDefault="00242B00" w:rsidP="007470E4">
            <w:r w:rsidRPr="00C8260C">
              <w:t>Search</w:t>
            </w:r>
          </w:p>
        </w:tc>
        <w:tc>
          <w:tcPr>
            <w:tcW w:w="8154" w:type="dxa"/>
            <w:noWrap/>
            <w:hideMark/>
          </w:tcPr>
          <w:p w14:paraId="5EF9602E" w14:textId="77777777" w:rsidR="00242B00" w:rsidRPr="00C8260C" w:rsidRDefault="00242B00" w:rsidP="007470E4">
            <w:r w:rsidRPr="00C8260C">
              <w:t>Query</w:t>
            </w:r>
          </w:p>
        </w:tc>
      </w:tr>
      <w:tr w:rsidR="00242B00" w:rsidRPr="00395388" w14:paraId="0F0EE758" w14:textId="77777777" w:rsidTr="007470E4">
        <w:trPr>
          <w:trHeight w:val="314"/>
        </w:trPr>
        <w:tc>
          <w:tcPr>
            <w:tcW w:w="862" w:type="dxa"/>
            <w:noWrap/>
            <w:hideMark/>
          </w:tcPr>
          <w:p w14:paraId="2F8FBD7B" w14:textId="77777777" w:rsidR="00242B00" w:rsidRPr="00C8260C" w:rsidRDefault="00242B00" w:rsidP="007470E4">
            <w:r w:rsidRPr="00C8260C">
              <w:t>#1</w:t>
            </w:r>
          </w:p>
        </w:tc>
        <w:tc>
          <w:tcPr>
            <w:tcW w:w="8154" w:type="dxa"/>
            <w:noWrap/>
            <w:hideMark/>
          </w:tcPr>
          <w:p w14:paraId="3864D367" w14:textId="77777777" w:rsidR="00242B00" w:rsidRPr="00C8260C" w:rsidRDefault="00242B00" w:rsidP="007470E4">
            <w:r w:rsidRPr="00C8260C">
              <w:t xml:space="preserve">exp subarachnoid </w:t>
            </w:r>
            <w:proofErr w:type="spellStart"/>
            <w:proofErr w:type="gramStart"/>
            <w:r w:rsidRPr="00C8260C">
              <w:t>h?emorrhage</w:t>
            </w:r>
            <w:proofErr w:type="spellEnd"/>
            <w:proofErr w:type="gramEnd"/>
            <w:r w:rsidRPr="00C8260C">
              <w:t>/</w:t>
            </w:r>
          </w:p>
        </w:tc>
      </w:tr>
      <w:tr w:rsidR="00242B00" w:rsidRPr="00395388" w14:paraId="631834C2" w14:textId="77777777" w:rsidTr="007470E4">
        <w:trPr>
          <w:trHeight w:val="671"/>
        </w:trPr>
        <w:tc>
          <w:tcPr>
            <w:tcW w:w="862" w:type="dxa"/>
            <w:noWrap/>
            <w:hideMark/>
          </w:tcPr>
          <w:p w14:paraId="49CDD50A" w14:textId="77777777" w:rsidR="00242B00" w:rsidRPr="00C8260C" w:rsidRDefault="00242B00" w:rsidP="007470E4">
            <w:r w:rsidRPr="00C8260C">
              <w:t>#2</w:t>
            </w:r>
          </w:p>
        </w:tc>
        <w:tc>
          <w:tcPr>
            <w:tcW w:w="8154" w:type="dxa"/>
            <w:noWrap/>
            <w:hideMark/>
          </w:tcPr>
          <w:p w14:paraId="7872B1B4" w14:textId="77777777" w:rsidR="00242B00" w:rsidRPr="00C8260C" w:rsidRDefault="00242B00" w:rsidP="007470E4">
            <w:r w:rsidRPr="00C8260C">
              <w:t xml:space="preserve">((perimesencephalic or </w:t>
            </w:r>
            <w:proofErr w:type="spellStart"/>
            <w:r w:rsidRPr="00C8260C">
              <w:t>pretruncal</w:t>
            </w:r>
            <w:proofErr w:type="spellEnd"/>
            <w:r w:rsidRPr="00C8260C">
              <w:t xml:space="preserve"> or non-aneurysmal or (CT* adj2 negative)) adj3 </w:t>
            </w:r>
            <w:proofErr w:type="spellStart"/>
            <w:proofErr w:type="gramStart"/>
            <w:r w:rsidRPr="00C8260C">
              <w:t>h?emorrhage</w:t>
            </w:r>
            <w:proofErr w:type="spellEnd"/>
            <w:proofErr w:type="gramEnd"/>
            <w:r w:rsidRPr="00C8260C">
              <w:t>).</w:t>
            </w:r>
            <w:proofErr w:type="spellStart"/>
            <w:r w:rsidRPr="00C8260C">
              <w:t>mp</w:t>
            </w:r>
            <w:proofErr w:type="spellEnd"/>
            <w:r w:rsidRPr="00C8260C">
              <w:t>.</w:t>
            </w:r>
          </w:p>
        </w:tc>
      </w:tr>
      <w:tr w:rsidR="00242B00" w:rsidRPr="00395388" w14:paraId="69693633" w14:textId="77777777" w:rsidTr="007470E4">
        <w:trPr>
          <w:trHeight w:val="323"/>
        </w:trPr>
        <w:tc>
          <w:tcPr>
            <w:tcW w:w="862" w:type="dxa"/>
            <w:noWrap/>
            <w:hideMark/>
          </w:tcPr>
          <w:p w14:paraId="32ACE5BF" w14:textId="77777777" w:rsidR="00242B00" w:rsidRPr="00C8260C" w:rsidRDefault="00242B00" w:rsidP="007470E4">
            <w:r w:rsidRPr="00C8260C">
              <w:t>#3</w:t>
            </w:r>
          </w:p>
        </w:tc>
        <w:tc>
          <w:tcPr>
            <w:tcW w:w="8154" w:type="dxa"/>
            <w:noWrap/>
            <w:hideMark/>
          </w:tcPr>
          <w:p w14:paraId="2DF6A01D" w14:textId="77777777" w:rsidR="00242B00" w:rsidRPr="00C8260C" w:rsidRDefault="00242B00" w:rsidP="007470E4">
            <w:r w:rsidRPr="00C8260C">
              <w:t>1 and 2</w:t>
            </w:r>
          </w:p>
        </w:tc>
      </w:tr>
      <w:tr w:rsidR="00242B00" w:rsidRPr="00395388" w14:paraId="3AA10B3C" w14:textId="77777777" w:rsidTr="007470E4">
        <w:trPr>
          <w:trHeight w:val="748"/>
        </w:trPr>
        <w:tc>
          <w:tcPr>
            <w:tcW w:w="862" w:type="dxa"/>
            <w:noWrap/>
            <w:hideMark/>
          </w:tcPr>
          <w:p w14:paraId="04512F2D" w14:textId="77777777" w:rsidR="00242B00" w:rsidRPr="00C8260C" w:rsidRDefault="00242B00" w:rsidP="007470E4">
            <w:r w:rsidRPr="00C8260C">
              <w:t>#4</w:t>
            </w:r>
          </w:p>
        </w:tc>
        <w:tc>
          <w:tcPr>
            <w:tcW w:w="8154" w:type="dxa"/>
            <w:noWrap/>
            <w:hideMark/>
          </w:tcPr>
          <w:p w14:paraId="398B935C" w14:textId="77777777" w:rsidR="00242B00" w:rsidRPr="00C8260C" w:rsidRDefault="00242B00" w:rsidP="007470E4">
            <w:r w:rsidRPr="00C8260C">
              <w:t>(DSA or digital subtraction angio* or CTA or computed tomography angio* or CT angio*).</w:t>
            </w:r>
            <w:proofErr w:type="spellStart"/>
            <w:r w:rsidRPr="00C8260C">
              <w:t>mp</w:t>
            </w:r>
            <w:proofErr w:type="spellEnd"/>
            <w:r w:rsidRPr="00C8260C">
              <w:t>.</w:t>
            </w:r>
          </w:p>
        </w:tc>
      </w:tr>
      <w:tr w:rsidR="00242B00" w:rsidRPr="00395388" w14:paraId="0F6FD98C" w14:textId="77777777" w:rsidTr="007470E4">
        <w:trPr>
          <w:trHeight w:val="430"/>
        </w:trPr>
        <w:tc>
          <w:tcPr>
            <w:tcW w:w="862" w:type="dxa"/>
            <w:noWrap/>
            <w:hideMark/>
          </w:tcPr>
          <w:p w14:paraId="4F38DC54" w14:textId="77777777" w:rsidR="00242B00" w:rsidRPr="00C8260C" w:rsidRDefault="00242B00" w:rsidP="007470E4">
            <w:r w:rsidRPr="00C8260C">
              <w:t>#5</w:t>
            </w:r>
          </w:p>
        </w:tc>
        <w:tc>
          <w:tcPr>
            <w:tcW w:w="8154" w:type="dxa"/>
            <w:noWrap/>
            <w:hideMark/>
          </w:tcPr>
          <w:p w14:paraId="5369730F" w14:textId="77777777" w:rsidR="00242B00" w:rsidRPr="00C8260C" w:rsidRDefault="00242B00" w:rsidP="007470E4">
            <w:r w:rsidRPr="00C8260C">
              <w:t>3 and 4</w:t>
            </w:r>
          </w:p>
        </w:tc>
      </w:tr>
      <w:tr w:rsidR="00242B00" w:rsidRPr="00395388" w14:paraId="36C03ACC" w14:textId="77777777" w:rsidTr="007470E4">
        <w:trPr>
          <w:trHeight w:val="300"/>
        </w:trPr>
        <w:tc>
          <w:tcPr>
            <w:tcW w:w="862" w:type="dxa"/>
            <w:noWrap/>
            <w:hideMark/>
          </w:tcPr>
          <w:p w14:paraId="50F99431" w14:textId="77777777" w:rsidR="00242B00" w:rsidRPr="00C8260C" w:rsidRDefault="00242B00" w:rsidP="007470E4">
            <w:r w:rsidRPr="00C8260C">
              <w:t>#6</w:t>
            </w:r>
          </w:p>
        </w:tc>
        <w:tc>
          <w:tcPr>
            <w:tcW w:w="8154" w:type="dxa"/>
            <w:noWrap/>
            <w:hideMark/>
          </w:tcPr>
          <w:p w14:paraId="11B70ED2" w14:textId="77777777" w:rsidR="00242B00" w:rsidRPr="00C8260C" w:rsidRDefault="00242B00" w:rsidP="007470E4">
            <w:r w:rsidRPr="00C8260C">
              <w:t xml:space="preserve">limit 5 to (English language and </w:t>
            </w:r>
            <w:proofErr w:type="spellStart"/>
            <w:r w:rsidRPr="00C8260C">
              <w:t>yr</w:t>
            </w:r>
            <w:proofErr w:type="spellEnd"/>
            <w:r w:rsidRPr="00C8260C">
              <w:t>="2000 -Current")</w:t>
            </w:r>
          </w:p>
        </w:tc>
      </w:tr>
    </w:tbl>
    <w:p w14:paraId="079C79E8" w14:textId="77777777" w:rsidR="00242B00" w:rsidRDefault="00242B00" w:rsidP="00242B00">
      <w:pPr>
        <w:rPr>
          <w:b/>
        </w:rPr>
      </w:pPr>
    </w:p>
    <w:p w14:paraId="18FD6BEF" w14:textId="77777777" w:rsidR="00242B00" w:rsidRDefault="00242B00" w:rsidP="00242B00">
      <w:pPr>
        <w:rPr>
          <w:b/>
        </w:rPr>
      </w:pPr>
      <w:bookmarkStart w:id="0" w:name="_GoBack"/>
      <w:bookmarkEnd w:id="0"/>
    </w:p>
    <w:p w14:paraId="4D228192" w14:textId="77777777" w:rsidR="00242B00" w:rsidRDefault="00242B00" w:rsidP="00242B00">
      <w:pPr>
        <w:rPr>
          <w:b/>
        </w:rPr>
      </w:pPr>
    </w:p>
    <w:p w14:paraId="3FD19E66" w14:textId="77777777" w:rsidR="00242B00" w:rsidRDefault="00242B00" w:rsidP="00242B00">
      <w:pPr>
        <w:rPr>
          <w:b/>
        </w:rPr>
      </w:pPr>
    </w:p>
    <w:p w14:paraId="67B67928" w14:textId="77777777" w:rsidR="00242B00" w:rsidRPr="00A4590D" w:rsidRDefault="00242B00" w:rsidP="00242B00">
      <w:pPr>
        <w:rPr>
          <w:b/>
        </w:rPr>
      </w:pPr>
    </w:p>
    <w:p w14:paraId="5E52E605" w14:textId="77777777" w:rsidR="00242B00" w:rsidRDefault="00242B00" w:rsidP="00242B00"/>
    <w:p w14:paraId="2D4F3CA3" w14:textId="77777777" w:rsidR="00242B00" w:rsidRDefault="00242B00" w:rsidP="00242B00"/>
    <w:p w14:paraId="53D6057E" w14:textId="77777777" w:rsidR="00242B00" w:rsidRDefault="00242B00" w:rsidP="00242B00"/>
    <w:p w14:paraId="549D892A" w14:textId="759FFCD0" w:rsidR="00242B00" w:rsidRDefault="00242B00" w:rsidP="00242B00"/>
    <w:p w14:paraId="15B2A2CA" w14:textId="011BE718" w:rsidR="00242B00" w:rsidRDefault="00242B00" w:rsidP="00242B00"/>
    <w:p w14:paraId="267D30AD" w14:textId="2BC13617" w:rsidR="00242B00" w:rsidRDefault="00242B00" w:rsidP="00242B00"/>
    <w:p w14:paraId="2E44DC26" w14:textId="22BE5A16" w:rsidR="00242B00" w:rsidRDefault="00242B00" w:rsidP="00242B00"/>
    <w:p w14:paraId="7B92C9A1" w14:textId="494E208F" w:rsidR="00242B00" w:rsidRDefault="00242B00" w:rsidP="00242B00"/>
    <w:p w14:paraId="5543E1F1" w14:textId="283FCC25" w:rsidR="00242B00" w:rsidRDefault="00242B00" w:rsidP="00242B00"/>
    <w:p w14:paraId="32876901" w14:textId="0FD422BC" w:rsidR="00242B00" w:rsidRDefault="00242B00" w:rsidP="00242B00"/>
    <w:p w14:paraId="584531D4" w14:textId="7195804F" w:rsidR="00242B00" w:rsidRDefault="00242B00" w:rsidP="00242B00"/>
    <w:p w14:paraId="0F683EEE" w14:textId="2D42D70D" w:rsidR="00242B00" w:rsidRDefault="00242B00" w:rsidP="00242B00"/>
    <w:p w14:paraId="7840D61A" w14:textId="6A628F1D" w:rsidR="00242B00" w:rsidRDefault="00242B00" w:rsidP="00242B00"/>
    <w:p w14:paraId="62194C7C" w14:textId="7F982209" w:rsidR="00242B00" w:rsidRDefault="00242B00" w:rsidP="00242B00"/>
    <w:p w14:paraId="0A5EB02E" w14:textId="6D998064" w:rsidR="00242B00" w:rsidRDefault="00242B00" w:rsidP="00242B00"/>
    <w:p w14:paraId="34DF788F" w14:textId="7C20E614" w:rsidR="00242B00" w:rsidRDefault="00242B00" w:rsidP="00242B00"/>
    <w:p w14:paraId="15278F32" w14:textId="29AD2371" w:rsidR="00242B00" w:rsidRDefault="00242B00" w:rsidP="00242B00"/>
    <w:p w14:paraId="72357B51" w14:textId="08C8C764" w:rsidR="00242B00" w:rsidRDefault="00242B00" w:rsidP="00242B00"/>
    <w:p w14:paraId="19960FA3" w14:textId="2CE29E8F" w:rsidR="00242B00" w:rsidRDefault="00242B00" w:rsidP="00242B00"/>
    <w:p w14:paraId="0CE98C39" w14:textId="76B529FD" w:rsidR="00242B00" w:rsidRDefault="00242B00" w:rsidP="00242B00"/>
    <w:p w14:paraId="1F18D376" w14:textId="167515C9" w:rsidR="00242B00" w:rsidRDefault="00242B00" w:rsidP="00242B00"/>
    <w:p w14:paraId="24D1712D" w14:textId="11EF84D2" w:rsidR="00242B00" w:rsidRDefault="00242B00" w:rsidP="00242B00"/>
    <w:p w14:paraId="2CC72BFB" w14:textId="77777777" w:rsidR="00242B00" w:rsidRDefault="00242B00" w:rsidP="00242B00"/>
    <w:p w14:paraId="3AA3FAA8" w14:textId="77777777" w:rsidR="00242B00" w:rsidRDefault="00242B00" w:rsidP="00242B00"/>
    <w:p w14:paraId="3FD3D62C" w14:textId="77777777" w:rsidR="00242B00" w:rsidRDefault="00242B00" w:rsidP="00242B00"/>
    <w:p w14:paraId="3CCC3957" w14:textId="77777777" w:rsidR="00242B00" w:rsidRDefault="00242B00" w:rsidP="00242B00"/>
    <w:p w14:paraId="01C092E7" w14:textId="77777777" w:rsidR="00242B00" w:rsidRDefault="00242B00" w:rsidP="00242B00"/>
    <w:p w14:paraId="53D068A8" w14:textId="77777777" w:rsidR="00242B00" w:rsidRDefault="00242B00" w:rsidP="00242B00"/>
    <w:p w14:paraId="7D4BCC79" w14:textId="77777777" w:rsidR="00242B00" w:rsidRDefault="00242B00" w:rsidP="00242B00"/>
    <w:p w14:paraId="5FF02DD3" w14:textId="6CE15B0E" w:rsidR="00242B00" w:rsidRDefault="00242B00" w:rsidP="00242B00">
      <w:r w:rsidRPr="00606C5E">
        <w:rPr>
          <w:noProof/>
          <w:lang w:eastAsia="en-GB"/>
        </w:rPr>
        <w:drawing>
          <wp:anchor distT="0" distB="0" distL="114300" distR="114300" simplePos="0" relativeHeight="251660288" behindDoc="0" locked="0" layoutInCell="1" allowOverlap="1" wp14:anchorId="28B8A709" wp14:editId="0EC2FCDD">
            <wp:simplePos x="0" y="0"/>
            <wp:positionH relativeFrom="margin">
              <wp:posOffset>537552</wp:posOffset>
            </wp:positionH>
            <wp:positionV relativeFrom="paragraph">
              <wp:posOffset>-36147</wp:posOffset>
            </wp:positionV>
            <wp:extent cx="4572000" cy="6796216"/>
            <wp:effectExtent l="0" t="0" r="0"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572000" cy="6796216"/>
                    </a:xfrm>
                    <a:prstGeom prst="rect">
                      <a:avLst/>
                    </a:prstGeom>
                  </pic:spPr>
                </pic:pic>
              </a:graphicData>
            </a:graphic>
            <wp14:sizeRelH relativeFrom="page">
              <wp14:pctWidth>0</wp14:pctWidth>
            </wp14:sizeRelH>
            <wp14:sizeRelV relativeFrom="page">
              <wp14:pctHeight>0</wp14:pctHeight>
            </wp14:sizeRelV>
          </wp:anchor>
        </w:drawing>
      </w:r>
    </w:p>
    <w:p w14:paraId="1C1AD8D6" w14:textId="4CC99837" w:rsidR="00242B00" w:rsidRDefault="00242B00" w:rsidP="00242B00"/>
    <w:p w14:paraId="4CFD53C5" w14:textId="77777777" w:rsidR="00242B00" w:rsidRDefault="00242B00" w:rsidP="00242B00"/>
    <w:p w14:paraId="2D839817" w14:textId="77777777" w:rsidR="00242B00" w:rsidRPr="00C8260C" w:rsidRDefault="00242B00" w:rsidP="00242B00"/>
    <w:p w14:paraId="2C6E76EF" w14:textId="77777777" w:rsidR="00242B00" w:rsidRPr="00C8260C" w:rsidRDefault="00242B00" w:rsidP="00242B00"/>
    <w:p w14:paraId="24D57ABB" w14:textId="77777777" w:rsidR="00242B00" w:rsidRPr="00C8260C" w:rsidRDefault="00242B00" w:rsidP="00242B00"/>
    <w:p w14:paraId="2CD20B7C" w14:textId="77777777" w:rsidR="00242B00" w:rsidRPr="00C8260C" w:rsidRDefault="00242B00" w:rsidP="00242B00"/>
    <w:p w14:paraId="110F6CB1" w14:textId="77777777" w:rsidR="00242B00" w:rsidRPr="00C8260C" w:rsidRDefault="00242B00" w:rsidP="00242B00"/>
    <w:p w14:paraId="17C97135" w14:textId="77777777" w:rsidR="00242B00" w:rsidRPr="00C8260C" w:rsidRDefault="00242B00" w:rsidP="00242B00"/>
    <w:p w14:paraId="2608CCDB" w14:textId="77777777" w:rsidR="00242B00" w:rsidRPr="00C8260C" w:rsidRDefault="00242B00" w:rsidP="00242B00"/>
    <w:p w14:paraId="3AA7B5CA" w14:textId="77777777" w:rsidR="00242B00" w:rsidRPr="00C8260C" w:rsidRDefault="00242B00" w:rsidP="00242B00"/>
    <w:p w14:paraId="4EF5E41E" w14:textId="77777777" w:rsidR="00242B00" w:rsidRPr="00C8260C" w:rsidRDefault="00242B00" w:rsidP="00242B00"/>
    <w:p w14:paraId="4A3D35A7" w14:textId="77777777" w:rsidR="00242B00" w:rsidRPr="00C8260C" w:rsidRDefault="00242B00" w:rsidP="00242B00"/>
    <w:p w14:paraId="294030F2" w14:textId="77777777" w:rsidR="00242B00" w:rsidRPr="00C8260C" w:rsidRDefault="00242B00" w:rsidP="00242B00"/>
    <w:p w14:paraId="1EA26F42" w14:textId="77777777" w:rsidR="00242B00" w:rsidRPr="00C8260C" w:rsidRDefault="00242B00" w:rsidP="00242B00"/>
    <w:p w14:paraId="58930B6B" w14:textId="77777777" w:rsidR="00242B00" w:rsidRPr="00C8260C" w:rsidRDefault="00242B00" w:rsidP="00242B00"/>
    <w:p w14:paraId="1C29FCE9" w14:textId="77777777" w:rsidR="00242B00" w:rsidRPr="00C8260C" w:rsidRDefault="00242B00" w:rsidP="00242B00"/>
    <w:p w14:paraId="11D845D9" w14:textId="77777777" w:rsidR="00242B00" w:rsidRPr="00C8260C" w:rsidRDefault="00242B00" w:rsidP="00242B00"/>
    <w:p w14:paraId="30FC4916" w14:textId="77777777" w:rsidR="00242B00" w:rsidRPr="00C8260C" w:rsidRDefault="00242B00" w:rsidP="00242B00"/>
    <w:p w14:paraId="598C8DC2" w14:textId="77777777" w:rsidR="00242B00" w:rsidRPr="00C8260C" w:rsidRDefault="00242B00" w:rsidP="00242B00"/>
    <w:p w14:paraId="0027313C" w14:textId="77777777" w:rsidR="00242B00" w:rsidRPr="00C8260C" w:rsidRDefault="00242B00" w:rsidP="00242B00"/>
    <w:p w14:paraId="7A987188" w14:textId="77777777" w:rsidR="00242B00" w:rsidRPr="00C8260C" w:rsidRDefault="00242B00" w:rsidP="00242B00"/>
    <w:p w14:paraId="45486B17" w14:textId="77777777" w:rsidR="00242B00" w:rsidRPr="00C8260C" w:rsidRDefault="00242B00" w:rsidP="00242B00"/>
    <w:p w14:paraId="06411CD0" w14:textId="032DE334" w:rsidR="00242B00" w:rsidRPr="00C8260C" w:rsidRDefault="00242B00" w:rsidP="00242B00"/>
    <w:p w14:paraId="0AFB07AC" w14:textId="77777777" w:rsidR="00242B00" w:rsidRDefault="00242B00" w:rsidP="00242B00"/>
    <w:p w14:paraId="5B61F61F" w14:textId="77777777" w:rsidR="00242B00" w:rsidRDefault="00242B00" w:rsidP="00242B00">
      <w:pPr>
        <w:tabs>
          <w:tab w:val="left" w:pos="2136"/>
        </w:tabs>
      </w:pPr>
      <w:r>
        <w:tab/>
      </w:r>
    </w:p>
    <w:p w14:paraId="582BFCA5" w14:textId="77777777" w:rsidR="00242B00" w:rsidRDefault="00242B00" w:rsidP="00242B00">
      <w:pPr>
        <w:tabs>
          <w:tab w:val="left" w:pos="2136"/>
        </w:tabs>
      </w:pPr>
    </w:p>
    <w:p w14:paraId="2A8829AC" w14:textId="1B860C4A" w:rsidR="00242B00" w:rsidRDefault="00242B00" w:rsidP="00242B00">
      <w:pPr>
        <w:tabs>
          <w:tab w:val="left" w:pos="2136"/>
        </w:tabs>
      </w:pPr>
    </w:p>
    <w:p w14:paraId="44B37C42" w14:textId="77777777" w:rsidR="00242B00" w:rsidRPr="00C8260C" w:rsidRDefault="00242B00" w:rsidP="00242B00"/>
    <w:p w14:paraId="34B2C279" w14:textId="77777777" w:rsidR="00242B00" w:rsidRPr="00C8260C" w:rsidRDefault="00242B00" w:rsidP="00242B00"/>
    <w:p w14:paraId="48DB7545" w14:textId="6466CFF0" w:rsidR="00242B00" w:rsidRPr="00C8260C" w:rsidRDefault="00242B00" w:rsidP="00242B00"/>
    <w:p w14:paraId="262EC5B0" w14:textId="77777777" w:rsidR="00242B00" w:rsidRPr="00C8260C" w:rsidRDefault="00242B00" w:rsidP="00242B00"/>
    <w:p w14:paraId="6B62C0CF" w14:textId="77777777" w:rsidR="00242B00" w:rsidRPr="00C8260C" w:rsidRDefault="00242B00" w:rsidP="00242B00"/>
    <w:p w14:paraId="468BB72A" w14:textId="77777777" w:rsidR="00242B00" w:rsidRPr="00C8260C" w:rsidRDefault="00242B00" w:rsidP="00242B00"/>
    <w:p w14:paraId="78FEAABC" w14:textId="77777777" w:rsidR="00242B00" w:rsidRPr="00C8260C" w:rsidRDefault="00242B00" w:rsidP="00242B00"/>
    <w:p w14:paraId="5CE8DE63" w14:textId="77777777" w:rsidR="00242B00" w:rsidRPr="00C8260C" w:rsidRDefault="00242B00" w:rsidP="00242B00"/>
    <w:p w14:paraId="6CA871F9" w14:textId="77777777" w:rsidR="00242B00" w:rsidRPr="00C8260C" w:rsidRDefault="00242B00" w:rsidP="00242B00"/>
    <w:p w14:paraId="152960E2" w14:textId="5660732A" w:rsidR="00242B00" w:rsidRPr="00C8260C" w:rsidRDefault="00242B00" w:rsidP="00242B00"/>
    <w:p w14:paraId="6F7688A7" w14:textId="77777777" w:rsidR="00242B00" w:rsidRPr="00C8260C" w:rsidRDefault="00242B00" w:rsidP="00242B00"/>
    <w:p w14:paraId="3165649B" w14:textId="77777777" w:rsidR="00242B00" w:rsidRPr="00C8260C" w:rsidRDefault="00242B00" w:rsidP="00242B00"/>
    <w:p w14:paraId="19D1648E" w14:textId="1271FDE9" w:rsidR="00242B00" w:rsidRPr="00C8260C" w:rsidRDefault="00242B00" w:rsidP="00242B00">
      <w:r>
        <w:rPr>
          <w:noProof/>
          <w:lang w:eastAsia="en-GB"/>
        </w:rPr>
        <mc:AlternateContent>
          <mc:Choice Requires="wps">
            <w:drawing>
              <wp:anchor distT="45720" distB="45720" distL="114300" distR="114300" simplePos="0" relativeHeight="251661312" behindDoc="0" locked="0" layoutInCell="1" allowOverlap="1" wp14:anchorId="6E8ABB6E" wp14:editId="04F64CF5">
                <wp:simplePos x="0" y="0"/>
                <wp:positionH relativeFrom="margin">
                  <wp:posOffset>639836</wp:posOffset>
                </wp:positionH>
                <wp:positionV relativeFrom="paragraph">
                  <wp:posOffset>152839</wp:posOffset>
                </wp:positionV>
                <wp:extent cx="4375150" cy="38100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150" cy="381000"/>
                        </a:xfrm>
                        <a:prstGeom prst="rect">
                          <a:avLst/>
                        </a:prstGeom>
                        <a:solidFill>
                          <a:srgbClr val="FFFFFF"/>
                        </a:solidFill>
                        <a:ln w="9525">
                          <a:noFill/>
                          <a:miter lim="800000"/>
                          <a:headEnd/>
                          <a:tailEnd/>
                        </a:ln>
                      </wps:spPr>
                      <wps:txbx>
                        <w:txbxContent>
                          <w:p w14:paraId="1A71A4E7" w14:textId="77777777" w:rsidR="00242B00" w:rsidRPr="00C8260C" w:rsidRDefault="00242B00" w:rsidP="00242B00">
                            <w:pPr>
                              <w:jc w:val="center"/>
                              <w:rPr>
                                <w:b/>
                              </w:rPr>
                            </w:pPr>
                            <w:r w:rsidRPr="00C8260C">
                              <w:rPr>
                                <w:b/>
                              </w:rPr>
                              <w:t>Online supplementary figure 1. Data collection proforma</w:t>
                            </w:r>
                          </w:p>
                          <w:p w14:paraId="14CFE133" w14:textId="77777777" w:rsidR="00242B00" w:rsidRDefault="00242B00" w:rsidP="00242B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8ABB6E" id="_x0000_t202" coordsize="21600,21600" o:spt="202" path="m,l,21600r21600,l21600,xe">
                <v:stroke joinstyle="miter"/>
                <v:path gradientshapeok="t" o:connecttype="rect"/>
              </v:shapetype>
              <v:shape id="Text Box 2" o:spid="_x0000_s1026" type="#_x0000_t202" style="position:absolute;margin-left:50.4pt;margin-top:12.05pt;width:344.5pt;height:30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" stroked="f">
                <v:textbox>
                  <w:txbxContent>
                    <w:p w14:paraId="1A71A4E7" w14:textId="77777777" w:rsidR="00242B00" w:rsidRPr="00C8260C" w:rsidRDefault="00242B00" w:rsidP="00242B00">
                      <w:pPr>
                        <w:jc w:val="center"/>
                        <w:rPr>
                          <w:b/>
                        </w:rPr>
                      </w:pPr>
                      <w:r w:rsidRPr="00C8260C">
                        <w:rPr>
                          <w:b/>
                        </w:rPr>
                        <w:t>Online supplementary figure 1. Data collection proforma</w:t>
                      </w:r>
                    </w:p>
                    <w:p w14:paraId="14CFE133" w14:textId="77777777" w:rsidR="00242B00" w:rsidRDefault="00242B00" w:rsidP="00242B00"/>
                  </w:txbxContent>
                </v:textbox>
                <w10:wrap type="square" anchorx="margin"/>
              </v:shape>
            </w:pict>
          </mc:Fallback>
        </mc:AlternateContent>
      </w:r>
    </w:p>
    <w:p w14:paraId="110B51B0" w14:textId="4D8ADEDE" w:rsidR="00242B00" w:rsidRPr="00C8260C" w:rsidRDefault="00242B00" w:rsidP="00242B00"/>
    <w:p w14:paraId="7A4985F4" w14:textId="3EC20098" w:rsidR="00242B00" w:rsidRPr="00C8260C" w:rsidRDefault="00242B00" w:rsidP="00242B00"/>
    <w:p w14:paraId="71A4EA9B" w14:textId="6CF3A666" w:rsidR="00242B00" w:rsidRPr="00C8260C" w:rsidRDefault="00242B00" w:rsidP="00242B00"/>
    <w:p w14:paraId="5EC93E02" w14:textId="090715AA" w:rsidR="00242B00" w:rsidRPr="00C8260C" w:rsidRDefault="00242B00" w:rsidP="00242B00"/>
    <w:p w14:paraId="695CBCBF" w14:textId="77777777" w:rsidR="00242B00" w:rsidRPr="00C8260C" w:rsidRDefault="00242B00" w:rsidP="00242B00"/>
    <w:p w14:paraId="25C1EC6A" w14:textId="77777777" w:rsidR="00242B00" w:rsidRPr="00C8260C" w:rsidRDefault="00242B00" w:rsidP="00242B00"/>
    <w:p w14:paraId="1B97701B" w14:textId="77777777" w:rsidR="00242B00" w:rsidRPr="00C8260C" w:rsidRDefault="00242B00" w:rsidP="00242B00"/>
    <w:p w14:paraId="1BB48E3B" w14:textId="77777777" w:rsidR="00242B00" w:rsidRDefault="00242B00" w:rsidP="00242B00"/>
    <w:p w14:paraId="78C13FC7" w14:textId="5A159178" w:rsidR="00242B00" w:rsidRPr="00C8260C" w:rsidRDefault="00242B00" w:rsidP="00242B00">
      <w:pPr>
        <w:tabs>
          <w:tab w:val="left" w:pos="3072"/>
        </w:tabs>
      </w:pPr>
      <w:r>
        <w:tab/>
      </w:r>
    </w:p>
    <w:p w14:paraId="1B6FF9D1" w14:textId="507A424F" w:rsidR="004B60BE" w:rsidRPr="004B60BE" w:rsidRDefault="00242B00" w:rsidP="004B60BE">
      <w:pPr>
        <w:tabs>
          <w:tab w:val="left" w:pos="2027"/>
        </w:tabs>
      </w:pPr>
      <w:r>
        <w:rPr>
          <w:noProof/>
          <w:lang w:eastAsia="en-GB"/>
        </w:rPr>
        <w:lastRenderedPageBreak/>
        <mc:AlternateContent>
          <mc:Choice Requires="wps">
            <w:drawing>
              <wp:anchor distT="45720" distB="45720" distL="114300" distR="114300" simplePos="0" relativeHeight="251663360" behindDoc="0" locked="0" layoutInCell="1" allowOverlap="1" wp14:anchorId="6CBD038A" wp14:editId="6113A4B5">
                <wp:simplePos x="0" y="0"/>
                <wp:positionH relativeFrom="margin">
                  <wp:posOffset>773137</wp:posOffset>
                </wp:positionH>
                <wp:positionV relativeFrom="paragraph">
                  <wp:posOffset>7126068</wp:posOffset>
                </wp:positionV>
                <wp:extent cx="4375150" cy="381000"/>
                <wp:effectExtent l="0" t="0" r="635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150" cy="381000"/>
                        </a:xfrm>
                        <a:prstGeom prst="rect">
                          <a:avLst/>
                        </a:prstGeom>
                        <a:solidFill>
                          <a:srgbClr val="FFFFFF"/>
                        </a:solidFill>
                        <a:ln w="9525">
                          <a:noFill/>
                          <a:miter lim="800000"/>
                          <a:headEnd/>
                          <a:tailEnd/>
                        </a:ln>
                      </wps:spPr>
                      <wps:txbx>
                        <w:txbxContent>
                          <w:p w14:paraId="295F104D" w14:textId="77777777" w:rsidR="00242B00" w:rsidRPr="00C8260C" w:rsidRDefault="00242B00" w:rsidP="00242B00">
                            <w:pPr>
                              <w:jc w:val="center"/>
                              <w:rPr>
                                <w:b/>
                              </w:rPr>
                            </w:pPr>
                            <w:r>
                              <w:rPr>
                                <w:b/>
                              </w:rPr>
                              <w:t>Online supplementary figure 2</w:t>
                            </w:r>
                            <w:r w:rsidRPr="00C8260C">
                              <w:rPr>
                                <w:b/>
                              </w:rPr>
                              <w:t xml:space="preserve">. </w:t>
                            </w:r>
                            <w:r>
                              <w:rPr>
                                <w:b/>
                              </w:rPr>
                              <w:t>Quality assessment results</w:t>
                            </w:r>
                          </w:p>
                          <w:p w14:paraId="3F011338" w14:textId="77777777" w:rsidR="00242B00" w:rsidRDefault="00242B00" w:rsidP="00242B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D038A" id="_x0000_s1027" type="#_x0000_t202" style="position:absolute;margin-left:60.9pt;margin-top:561.1pt;width:344.5pt;height:30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" stroked="f">
                <v:textbox>
                  <w:txbxContent>
                    <w:p w14:paraId="295F104D" w14:textId="77777777" w:rsidR="00242B00" w:rsidRPr="00C8260C" w:rsidRDefault="00242B00" w:rsidP="00242B00">
                      <w:pPr>
                        <w:jc w:val="center"/>
                        <w:rPr>
                          <w:b/>
                        </w:rPr>
                      </w:pPr>
                      <w:r>
                        <w:rPr>
                          <w:b/>
                        </w:rPr>
                        <w:t>Online supplementary figure 2</w:t>
                      </w:r>
                      <w:r w:rsidRPr="00C8260C">
                        <w:rPr>
                          <w:b/>
                        </w:rPr>
                        <w:t xml:space="preserve">. </w:t>
                      </w:r>
                      <w:r>
                        <w:rPr>
                          <w:b/>
                        </w:rPr>
                        <w:t>Quality assessment results</w:t>
                      </w:r>
                    </w:p>
                    <w:p w14:paraId="3F011338" w14:textId="77777777" w:rsidR="00242B00" w:rsidRDefault="00242B00" w:rsidP="00242B00"/>
                  </w:txbxContent>
                </v:textbox>
                <w10:wrap type="square" anchorx="margin"/>
              </v:shape>
            </w:pict>
          </mc:Fallback>
        </mc:AlternateContent>
      </w:r>
      <w:r w:rsidRPr="00C8260C">
        <w:rPr>
          <w:noProof/>
          <w:lang w:eastAsia="en-GB"/>
        </w:rPr>
        <w:drawing>
          <wp:anchor distT="0" distB="0" distL="114300" distR="114300" simplePos="0" relativeHeight="251662336" behindDoc="0" locked="0" layoutInCell="1" allowOverlap="1" wp14:anchorId="0EDCD6A6" wp14:editId="533446AC">
            <wp:simplePos x="0" y="0"/>
            <wp:positionH relativeFrom="margin">
              <wp:posOffset>39126</wp:posOffset>
            </wp:positionH>
            <wp:positionV relativeFrom="paragraph">
              <wp:posOffset>-9916</wp:posOffset>
            </wp:positionV>
            <wp:extent cx="5731510" cy="6913265"/>
            <wp:effectExtent l="0" t="0" r="2540" b="1905"/>
            <wp:wrapNone/>
            <wp:docPr id="2" name="Picture 2" descr="\\ufs02\user02\HLAISLIM\MWSDesktop\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s02\user02\HLAISLIM\MWSDesktop\Fig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691326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4B60BE" w:rsidRPr="004B60BE" w:rsidSect="00756244">
      <w:pgSz w:w="11906" w:h="16838"/>
      <w:pgMar w:top="1276" w:right="1440" w:bottom="1440" w:left="1440" w:header="709" w:footer="85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404FD" w14:textId="77777777" w:rsidR="00D634CE" w:rsidRDefault="00D634CE">
      <w:r>
        <w:separator/>
      </w:r>
    </w:p>
  </w:endnote>
  <w:endnote w:type="continuationSeparator" w:id="0">
    <w:p w14:paraId="5C0DFE74" w14:textId="77777777" w:rsidR="00D634CE" w:rsidRDefault="00D63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5886098"/>
      <w:docPartObj>
        <w:docPartGallery w:val="Page Numbers (Bottom of Page)"/>
        <w:docPartUnique/>
      </w:docPartObj>
    </w:sdtPr>
    <w:sdtEndPr>
      <w:rPr>
        <w:noProof/>
      </w:rPr>
    </w:sdtEndPr>
    <w:sdtContent>
      <w:p w14:paraId="52D8A4EF" w14:textId="54BC9428" w:rsidR="00D634CE" w:rsidRDefault="00D634CE">
        <w:pPr>
          <w:pStyle w:val="Footer"/>
          <w:jc w:val="right"/>
        </w:pPr>
        <w:r>
          <w:fldChar w:fldCharType="begin"/>
        </w:r>
        <w:r>
          <w:instrText xml:space="preserve"> PAGE   \* MERGEFORMAT </w:instrText>
        </w:r>
        <w:r>
          <w:fldChar w:fldCharType="separate"/>
        </w:r>
        <w:r w:rsidR="003173B0">
          <w:rPr>
            <w:noProof/>
          </w:rPr>
          <w:t>21</w:t>
        </w:r>
        <w:r>
          <w:rPr>
            <w:noProof/>
          </w:rPr>
          <w:fldChar w:fldCharType="end"/>
        </w:r>
      </w:p>
    </w:sdtContent>
  </w:sdt>
  <w:p w14:paraId="5B9DB1DF" w14:textId="77777777" w:rsidR="00D634CE" w:rsidRDefault="00D63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8FC86" w14:textId="77777777" w:rsidR="00D634CE" w:rsidRDefault="00D634CE">
      <w:r>
        <w:separator/>
      </w:r>
    </w:p>
  </w:footnote>
  <w:footnote w:type="continuationSeparator" w:id="0">
    <w:p w14:paraId="6CD0E87D" w14:textId="77777777" w:rsidR="00D634CE" w:rsidRDefault="00D634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D24BD"/>
    <w:multiLevelType w:val="hybridMultilevel"/>
    <w:tmpl w:val="5308E0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0E819E7"/>
    <w:multiLevelType w:val="hybridMultilevel"/>
    <w:tmpl w:val="C91E41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926D7F"/>
    <w:multiLevelType w:val="hybridMultilevel"/>
    <w:tmpl w:val="04A697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5D0567E"/>
    <w:multiLevelType w:val="hybridMultilevel"/>
    <w:tmpl w:val="087CD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351DBB"/>
    <w:multiLevelType w:val="hybridMultilevel"/>
    <w:tmpl w:val="3A5E982E"/>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7A44DFB"/>
    <w:multiLevelType w:val="hybridMultilevel"/>
    <w:tmpl w:val="A7260C2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13371F"/>
    <w:multiLevelType w:val="hybridMultilevel"/>
    <w:tmpl w:val="2FD0CC64"/>
    <w:lvl w:ilvl="0" w:tplc="08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4D961A6"/>
    <w:multiLevelType w:val="hybridMultilevel"/>
    <w:tmpl w:val="114E3BFE"/>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8AE56B4"/>
    <w:multiLevelType w:val="hybridMultilevel"/>
    <w:tmpl w:val="D88044B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6EE06162"/>
    <w:multiLevelType w:val="hybridMultilevel"/>
    <w:tmpl w:val="202A48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4E3CF7"/>
    <w:multiLevelType w:val="hybridMultilevel"/>
    <w:tmpl w:val="16CA8FA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CD1DA2"/>
    <w:multiLevelType w:val="hybridMultilevel"/>
    <w:tmpl w:val="1CD2EA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FC7229"/>
    <w:multiLevelType w:val="hybridMultilevel"/>
    <w:tmpl w:val="C50C1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2"/>
  </w:num>
  <w:num w:numId="4">
    <w:abstractNumId w:val="7"/>
  </w:num>
  <w:num w:numId="5">
    <w:abstractNumId w:val="6"/>
  </w:num>
  <w:num w:numId="6">
    <w:abstractNumId w:val="8"/>
  </w:num>
  <w:num w:numId="7">
    <w:abstractNumId w:val="2"/>
  </w:num>
  <w:num w:numId="8">
    <w:abstractNumId w:val="10"/>
  </w:num>
  <w:num w:numId="9">
    <w:abstractNumId w:val="5"/>
  </w:num>
  <w:num w:numId="10">
    <w:abstractNumId w:val="4"/>
  </w:num>
  <w:num w:numId="11">
    <w:abstractNumId w:val="9"/>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v5x5e2rfp0sbez0eoxadwaffp29rfxdzsw&quot;&gt;My EndNote Library&lt;record-ids&gt;&lt;item&gt;623&lt;/item&gt;&lt;item&gt;963&lt;/item&gt;&lt;item&gt;988&lt;/item&gt;&lt;item&gt;1040&lt;/item&gt;&lt;item&gt;1089&lt;/item&gt;&lt;item&gt;1092&lt;/item&gt;&lt;item&gt;1093&lt;/item&gt;&lt;item&gt;1948&lt;/item&gt;&lt;item&gt;1949&lt;/item&gt;&lt;item&gt;1951&lt;/item&gt;&lt;item&gt;1952&lt;/item&gt;&lt;item&gt;1953&lt;/item&gt;&lt;item&gt;1954&lt;/item&gt;&lt;item&gt;1955&lt;/item&gt;&lt;item&gt;1956&lt;/item&gt;&lt;item&gt;1957&lt;/item&gt;&lt;item&gt;1958&lt;/item&gt;&lt;item&gt;1959&lt;/item&gt;&lt;item&gt;1960&lt;/item&gt;&lt;item&gt;1962&lt;/item&gt;&lt;item&gt;1963&lt;/item&gt;&lt;item&gt;1964&lt;/item&gt;&lt;item&gt;1965&lt;/item&gt;&lt;item&gt;1972&lt;/item&gt;&lt;item&gt;2082&lt;/item&gt;&lt;item&gt;2107&lt;/item&gt;&lt;item&gt;2283&lt;/item&gt;&lt;item&gt;2516&lt;/item&gt;&lt;item&gt;2517&lt;/item&gt;&lt;item&gt;2518&lt;/item&gt;&lt;/record-ids&gt;&lt;/item&gt;&lt;/Libraries&gt;"/>
  </w:docVars>
  <w:rsids>
    <w:rsidRoot w:val="00006CC0"/>
    <w:rsid w:val="00002AE8"/>
    <w:rsid w:val="000037B5"/>
    <w:rsid w:val="00006CC0"/>
    <w:rsid w:val="000115D2"/>
    <w:rsid w:val="00017BB8"/>
    <w:rsid w:val="00027EF8"/>
    <w:rsid w:val="000311FE"/>
    <w:rsid w:val="00031A54"/>
    <w:rsid w:val="00033A36"/>
    <w:rsid w:val="00036ED3"/>
    <w:rsid w:val="000370FA"/>
    <w:rsid w:val="000423DC"/>
    <w:rsid w:val="00042FAB"/>
    <w:rsid w:val="00043899"/>
    <w:rsid w:val="000444FC"/>
    <w:rsid w:val="000449CB"/>
    <w:rsid w:val="00053FF0"/>
    <w:rsid w:val="00055B31"/>
    <w:rsid w:val="00056A4C"/>
    <w:rsid w:val="00060E51"/>
    <w:rsid w:val="00062592"/>
    <w:rsid w:val="00066112"/>
    <w:rsid w:val="00066A42"/>
    <w:rsid w:val="000710F8"/>
    <w:rsid w:val="00071961"/>
    <w:rsid w:val="00073D11"/>
    <w:rsid w:val="00077A4C"/>
    <w:rsid w:val="00082E28"/>
    <w:rsid w:val="00083CC1"/>
    <w:rsid w:val="00084DF2"/>
    <w:rsid w:val="00093AE0"/>
    <w:rsid w:val="00094DA3"/>
    <w:rsid w:val="000A0728"/>
    <w:rsid w:val="000A28C4"/>
    <w:rsid w:val="000A3DC9"/>
    <w:rsid w:val="000A7174"/>
    <w:rsid w:val="000B0E96"/>
    <w:rsid w:val="000B30F1"/>
    <w:rsid w:val="000B388F"/>
    <w:rsid w:val="000C02C8"/>
    <w:rsid w:val="000D2D35"/>
    <w:rsid w:val="000D2E84"/>
    <w:rsid w:val="000E2318"/>
    <w:rsid w:val="000E3B87"/>
    <w:rsid w:val="000E5192"/>
    <w:rsid w:val="000E77DD"/>
    <w:rsid w:val="000F3E1E"/>
    <w:rsid w:val="000F7B8E"/>
    <w:rsid w:val="00101EDE"/>
    <w:rsid w:val="001046DD"/>
    <w:rsid w:val="001060DA"/>
    <w:rsid w:val="001112F4"/>
    <w:rsid w:val="00111854"/>
    <w:rsid w:val="0011463F"/>
    <w:rsid w:val="00114834"/>
    <w:rsid w:val="0011727F"/>
    <w:rsid w:val="0011777E"/>
    <w:rsid w:val="00121344"/>
    <w:rsid w:val="00121D0C"/>
    <w:rsid w:val="00124DE1"/>
    <w:rsid w:val="0012778C"/>
    <w:rsid w:val="00130E48"/>
    <w:rsid w:val="001311AF"/>
    <w:rsid w:val="001322AE"/>
    <w:rsid w:val="001346DA"/>
    <w:rsid w:val="00136B24"/>
    <w:rsid w:val="001402AD"/>
    <w:rsid w:val="00142AAF"/>
    <w:rsid w:val="00144632"/>
    <w:rsid w:val="00146CA8"/>
    <w:rsid w:val="001539D4"/>
    <w:rsid w:val="00154E4A"/>
    <w:rsid w:val="0016015E"/>
    <w:rsid w:val="00160E9C"/>
    <w:rsid w:val="00161961"/>
    <w:rsid w:val="00162343"/>
    <w:rsid w:val="00167D74"/>
    <w:rsid w:val="0017066E"/>
    <w:rsid w:val="00170AD3"/>
    <w:rsid w:val="00176E98"/>
    <w:rsid w:val="0018064A"/>
    <w:rsid w:val="00185C1E"/>
    <w:rsid w:val="0018655C"/>
    <w:rsid w:val="001900AD"/>
    <w:rsid w:val="00190BF5"/>
    <w:rsid w:val="001A0EEA"/>
    <w:rsid w:val="001A13BB"/>
    <w:rsid w:val="001A3FE0"/>
    <w:rsid w:val="001A527D"/>
    <w:rsid w:val="001A5C8F"/>
    <w:rsid w:val="001A7C2C"/>
    <w:rsid w:val="001B3F35"/>
    <w:rsid w:val="001B41F3"/>
    <w:rsid w:val="001C0506"/>
    <w:rsid w:val="001C08A0"/>
    <w:rsid w:val="001C1096"/>
    <w:rsid w:val="001D5779"/>
    <w:rsid w:val="001D731C"/>
    <w:rsid w:val="001E28D4"/>
    <w:rsid w:val="001E2B5C"/>
    <w:rsid w:val="001E53BD"/>
    <w:rsid w:val="001F18E1"/>
    <w:rsid w:val="001F3DF7"/>
    <w:rsid w:val="001F4E65"/>
    <w:rsid w:val="001F571F"/>
    <w:rsid w:val="00203002"/>
    <w:rsid w:val="002040B9"/>
    <w:rsid w:val="002056B5"/>
    <w:rsid w:val="0021065B"/>
    <w:rsid w:val="0021262A"/>
    <w:rsid w:val="00216C2E"/>
    <w:rsid w:val="00217817"/>
    <w:rsid w:val="00221316"/>
    <w:rsid w:val="002273C5"/>
    <w:rsid w:val="00232E27"/>
    <w:rsid w:val="0023461A"/>
    <w:rsid w:val="00235BEB"/>
    <w:rsid w:val="0024147A"/>
    <w:rsid w:val="00242B00"/>
    <w:rsid w:val="002503AE"/>
    <w:rsid w:val="002508D1"/>
    <w:rsid w:val="00250AB6"/>
    <w:rsid w:val="00254040"/>
    <w:rsid w:val="002542B0"/>
    <w:rsid w:val="00254360"/>
    <w:rsid w:val="002626AE"/>
    <w:rsid w:val="0026657E"/>
    <w:rsid w:val="00266A4F"/>
    <w:rsid w:val="00266FA3"/>
    <w:rsid w:val="00271A55"/>
    <w:rsid w:val="002743A9"/>
    <w:rsid w:val="00275E78"/>
    <w:rsid w:val="0027681A"/>
    <w:rsid w:val="00276C3D"/>
    <w:rsid w:val="00277D51"/>
    <w:rsid w:val="00280E2F"/>
    <w:rsid w:val="002813B2"/>
    <w:rsid w:val="00282B37"/>
    <w:rsid w:val="002833CD"/>
    <w:rsid w:val="00290077"/>
    <w:rsid w:val="0029070C"/>
    <w:rsid w:val="00292263"/>
    <w:rsid w:val="00293849"/>
    <w:rsid w:val="00294001"/>
    <w:rsid w:val="002961DA"/>
    <w:rsid w:val="00296A0C"/>
    <w:rsid w:val="00296B8B"/>
    <w:rsid w:val="002A0F8C"/>
    <w:rsid w:val="002A1491"/>
    <w:rsid w:val="002A1511"/>
    <w:rsid w:val="002A4B91"/>
    <w:rsid w:val="002A6EFB"/>
    <w:rsid w:val="002A7167"/>
    <w:rsid w:val="002B03B3"/>
    <w:rsid w:val="002B1B75"/>
    <w:rsid w:val="002B3D79"/>
    <w:rsid w:val="002B58A7"/>
    <w:rsid w:val="002B789C"/>
    <w:rsid w:val="002C0CEE"/>
    <w:rsid w:val="002C13CB"/>
    <w:rsid w:val="002C1855"/>
    <w:rsid w:val="002C32D3"/>
    <w:rsid w:val="002D0AF3"/>
    <w:rsid w:val="002D464D"/>
    <w:rsid w:val="002E23F8"/>
    <w:rsid w:val="002E45E0"/>
    <w:rsid w:val="002F132F"/>
    <w:rsid w:val="002F2D38"/>
    <w:rsid w:val="002F5812"/>
    <w:rsid w:val="002F5C99"/>
    <w:rsid w:val="002F604D"/>
    <w:rsid w:val="0030165B"/>
    <w:rsid w:val="00304CCE"/>
    <w:rsid w:val="00310EA3"/>
    <w:rsid w:val="003120AE"/>
    <w:rsid w:val="003146EC"/>
    <w:rsid w:val="003155A1"/>
    <w:rsid w:val="003173B0"/>
    <w:rsid w:val="00317AF1"/>
    <w:rsid w:val="00321E2A"/>
    <w:rsid w:val="00323EFA"/>
    <w:rsid w:val="00325744"/>
    <w:rsid w:val="003260A2"/>
    <w:rsid w:val="00327690"/>
    <w:rsid w:val="00327D8F"/>
    <w:rsid w:val="00330C4B"/>
    <w:rsid w:val="00343DB3"/>
    <w:rsid w:val="00352596"/>
    <w:rsid w:val="003543ED"/>
    <w:rsid w:val="0035514C"/>
    <w:rsid w:val="00357F20"/>
    <w:rsid w:val="003602CD"/>
    <w:rsid w:val="0036399D"/>
    <w:rsid w:val="00364982"/>
    <w:rsid w:val="00364A4C"/>
    <w:rsid w:val="00365194"/>
    <w:rsid w:val="00366776"/>
    <w:rsid w:val="00370683"/>
    <w:rsid w:val="00371164"/>
    <w:rsid w:val="00372861"/>
    <w:rsid w:val="00377812"/>
    <w:rsid w:val="00382073"/>
    <w:rsid w:val="003844D9"/>
    <w:rsid w:val="00385079"/>
    <w:rsid w:val="003867E1"/>
    <w:rsid w:val="00391AFF"/>
    <w:rsid w:val="0039687F"/>
    <w:rsid w:val="003A1F60"/>
    <w:rsid w:val="003A2BC6"/>
    <w:rsid w:val="003A4F16"/>
    <w:rsid w:val="003A6102"/>
    <w:rsid w:val="003A71C9"/>
    <w:rsid w:val="003B0771"/>
    <w:rsid w:val="003B5587"/>
    <w:rsid w:val="003B66B3"/>
    <w:rsid w:val="003B6CF6"/>
    <w:rsid w:val="003C1168"/>
    <w:rsid w:val="003C20BA"/>
    <w:rsid w:val="003C2D56"/>
    <w:rsid w:val="003C4810"/>
    <w:rsid w:val="003D1591"/>
    <w:rsid w:val="003D1E91"/>
    <w:rsid w:val="003D3273"/>
    <w:rsid w:val="003D6D1C"/>
    <w:rsid w:val="003E1916"/>
    <w:rsid w:val="003E1D66"/>
    <w:rsid w:val="003F0983"/>
    <w:rsid w:val="003F14A9"/>
    <w:rsid w:val="003F40A1"/>
    <w:rsid w:val="003F5658"/>
    <w:rsid w:val="003F6EDE"/>
    <w:rsid w:val="00402FB7"/>
    <w:rsid w:val="00405C76"/>
    <w:rsid w:val="0041452A"/>
    <w:rsid w:val="00415695"/>
    <w:rsid w:val="004169EC"/>
    <w:rsid w:val="00416BAB"/>
    <w:rsid w:val="004213FB"/>
    <w:rsid w:val="0042146B"/>
    <w:rsid w:val="00421D57"/>
    <w:rsid w:val="004236C4"/>
    <w:rsid w:val="00425507"/>
    <w:rsid w:val="004339BB"/>
    <w:rsid w:val="004341F7"/>
    <w:rsid w:val="004348BC"/>
    <w:rsid w:val="00436F44"/>
    <w:rsid w:val="00442D19"/>
    <w:rsid w:val="004447A3"/>
    <w:rsid w:val="00444DDC"/>
    <w:rsid w:val="00445C63"/>
    <w:rsid w:val="00445D42"/>
    <w:rsid w:val="00451150"/>
    <w:rsid w:val="0045437E"/>
    <w:rsid w:val="004551F0"/>
    <w:rsid w:val="0045699F"/>
    <w:rsid w:val="004673B2"/>
    <w:rsid w:val="004676E9"/>
    <w:rsid w:val="00472842"/>
    <w:rsid w:val="00473989"/>
    <w:rsid w:val="00476695"/>
    <w:rsid w:val="004840DD"/>
    <w:rsid w:val="00484F2C"/>
    <w:rsid w:val="0048715A"/>
    <w:rsid w:val="004876F5"/>
    <w:rsid w:val="00493AA8"/>
    <w:rsid w:val="0049426E"/>
    <w:rsid w:val="004A16EA"/>
    <w:rsid w:val="004A1930"/>
    <w:rsid w:val="004A58B4"/>
    <w:rsid w:val="004A74B0"/>
    <w:rsid w:val="004B0E95"/>
    <w:rsid w:val="004B4610"/>
    <w:rsid w:val="004B4695"/>
    <w:rsid w:val="004B475C"/>
    <w:rsid w:val="004B60BE"/>
    <w:rsid w:val="004B6972"/>
    <w:rsid w:val="004B7C5E"/>
    <w:rsid w:val="004C2AA2"/>
    <w:rsid w:val="004C51E1"/>
    <w:rsid w:val="004C55FC"/>
    <w:rsid w:val="004D7FC6"/>
    <w:rsid w:val="004E2C56"/>
    <w:rsid w:val="004F26BE"/>
    <w:rsid w:val="004F6101"/>
    <w:rsid w:val="004F6E55"/>
    <w:rsid w:val="00503A96"/>
    <w:rsid w:val="005044AF"/>
    <w:rsid w:val="00510437"/>
    <w:rsid w:val="00515011"/>
    <w:rsid w:val="005165FA"/>
    <w:rsid w:val="005208E7"/>
    <w:rsid w:val="005238EE"/>
    <w:rsid w:val="00524C20"/>
    <w:rsid w:val="00524CC8"/>
    <w:rsid w:val="005265C4"/>
    <w:rsid w:val="005272ED"/>
    <w:rsid w:val="00531E77"/>
    <w:rsid w:val="00533C4F"/>
    <w:rsid w:val="005356C5"/>
    <w:rsid w:val="00537B9C"/>
    <w:rsid w:val="00541299"/>
    <w:rsid w:val="00543662"/>
    <w:rsid w:val="0054390F"/>
    <w:rsid w:val="00546417"/>
    <w:rsid w:val="00546F1B"/>
    <w:rsid w:val="00551148"/>
    <w:rsid w:val="00551290"/>
    <w:rsid w:val="00553C03"/>
    <w:rsid w:val="00554D02"/>
    <w:rsid w:val="00554D3F"/>
    <w:rsid w:val="00557D83"/>
    <w:rsid w:val="00560B79"/>
    <w:rsid w:val="00560C12"/>
    <w:rsid w:val="00562D20"/>
    <w:rsid w:val="005702AF"/>
    <w:rsid w:val="00571852"/>
    <w:rsid w:val="00574446"/>
    <w:rsid w:val="00576D4F"/>
    <w:rsid w:val="005777F2"/>
    <w:rsid w:val="00577E76"/>
    <w:rsid w:val="00585D8A"/>
    <w:rsid w:val="00592A9A"/>
    <w:rsid w:val="0059610F"/>
    <w:rsid w:val="005A11C5"/>
    <w:rsid w:val="005A1664"/>
    <w:rsid w:val="005A219B"/>
    <w:rsid w:val="005A3756"/>
    <w:rsid w:val="005A3868"/>
    <w:rsid w:val="005A5823"/>
    <w:rsid w:val="005B000E"/>
    <w:rsid w:val="005B3E3D"/>
    <w:rsid w:val="005B4A52"/>
    <w:rsid w:val="005B6475"/>
    <w:rsid w:val="005B731F"/>
    <w:rsid w:val="005D0D9A"/>
    <w:rsid w:val="005D2771"/>
    <w:rsid w:val="005D5719"/>
    <w:rsid w:val="005D57BF"/>
    <w:rsid w:val="005E25D9"/>
    <w:rsid w:val="005E2FC6"/>
    <w:rsid w:val="005E30F3"/>
    <w:rsid w:val="005E5518"/>
    <w:rsid w:val="005E580C"/>
    <w:rsid w:val="005E5DA6"/>
    <w:rsid w:val="005E636D"/>
    <w:rsid w:val="005E78DD"/>
    <w:rsid w:val="005F2A97"/>
    <w:rsid w:val="005F47CF"/>
    <w:rsid w:val="005F4D86"/>
    <w:rsid w:val="005F67ED"/>
    <w:rsid w:val="00601153"/>
    <w:rsid w:val="00601195"/>
    <w:rsid w:val="00604243"/>
    <w:rsid w:val="006042DF"/>
    <w:rsid w:val="00604EAB"/>
    <w:rsid w:val="00605F59"/>
    <w:rsid w:val="00606DB6"/>
    <w:rsid w:val="0061161A"/>
    <w:rsid w:val="00611B8D"/>
    <w:rsid w:val="006122A8"/>
    <w:rsid w:val="0061237F"/>
    <w:rsid w:val="00612895"/>
    <w:rsid w:val="00616D01"/>
    <w:rsid w:val="00621D04"/>
    <w:rsid w:val="006227C9"/>
    <w:rsid w:val="00623C02"/>
    <w:rsid w:val="00625712"/>
    <w:rsid w:val="006260D9"/>
    <w:rsid w:val="00626A09"/>
    <w:rsid w:val="006272F2"/>
    <w:rsid w:val="00627663"/>
    <w:rsid w:val="006342F6"/>
    <w:rsid w:val="00636521"/>
    <w:rsid w:val="00645226"/>
    <w:rsid w:val="00646E91"/>
    <w:rsid w:val="006505C4"/>
    <w:rsid w:val="0065113A"/>
    <w:rsid w:val="006518FC"/>
    <w:rsid w:val="0065412C"/>
    <w:rsid w:val="00655CC5"/>
    <w:rsid w:val="00655F3C"/>
    <w:rsid w:val="00662609"/>
    <w:rsid w:val="00662D64"/>
    <w:rsid w:val="00663EB6"/>
    <w:rsid w:val="00665BC0"/>
    <w:rsid w:val="006660A4"/>
    <w:rsid w:val="0066660D"/>
    <w:rsid w:val="00667B11"/>
    <w:rsid w:val="00671D27"/>
    <w:rsid w:val="00682CCE"/>
    <w:rsid w:val="00682D78"/>
    <w:rsid w:val="00683C03"/>
    <w:rsid w:val="006906BE"/>
    <w:rsid w:val="006938AC"/>
    <w:rsid w:val="00697E7A"/>
    <w:rsid w:val="006A343D"/>
    <w:rsid w:val="006A3F5C"/>
    <w:rsid w:val="006A71BE"/>
    <w:rsid w:val="006B0DA3"/>
    <w:rsid w:val="006B2A8A"/>
    <w:rsid w:val="006B3599"/>
    <w:rsid w:val="006C127A"/>
    <w:rsid w:val="006C1A41"/>
    <w:rsid w:val="006C4DD7"/>
    <w:rsid w:val="006D7CA0"/>
    <w:rsid w:val="006E05D0"/>
    <w:rsid w:val="006E15A6"/>
    <w:rsid w:val="006E5815"/>
    <w:rsid w:val="006E7294"/>
    <w:rsid w:val="006E78F4"/>
    <w:rsid w:val="006F5332"/>
    <w:rsid w:val="006F5531"/>
    <w:rsid w:val="006F570C"/>
    <w:rsid w:val="006F76D3"/>
    <w:rsid w:val="007009DD"/>
    <w:rsid w:val="00701B9C"/>
    <w:rsid w:val="007028D7"/>
    <w:rsid w:val="0070447B"/>
    <w:rsid w:val="00704559"/>
    <w:rsid w:val="00705030"/>
    <w:rsid w:val="007071D7"/>
    <w:rsid w:val="00710B42"/>
    <w:rsid w:val="00710D0A"/>
    <w:rsid w:val="00712AF1"/>
    <w:rsid w:val="007131E2"/>
    <w:rsid w:val="007162B8"/>
    <w:rsid w:val="007206EE"/>
    <w:rsid w:val="00725EA8"/>
    <w:rsid w:val="007269DB"/>
    <w:rsid w:val="00733591"/>
    <w:rsid w:val="00736837"/>
    <w:rsid w:val="00744AFC"/>
    <w:rsid w:val="00744B8F"/>
    <w:rsid w:val="00745AE5"/>
    <w:rsid w:val="007474AF"/>
    <w:rsid w:val="00747ABE"/>
    <w:rsid w:val="00753763"/>
    <w:rsid w:val="00753BDB"/>
    <w:rsid w:val="00756244"/>
    <w:rsid w:val="00756CD0"/>
    <w:rsid w:val="007570E9"/>
    <w:rsid w:val="00757EFE"/>
    <w:rsid w:val="00763E79"/>
    <w:rsid w:val="00772DA0"/>
    <w:rsid w:val="0078118E"/>
    <w:rsid w:val="0078132B"/>
    <w:rsid w:val="00781A1D"/>
    <w:rsid w:val="007931BA"/>
    <w:rsid w:val="007955DD"/>
    <w:rsid w:val="007A1CC5"/>
    <w:rsid w:val="007A61C5"/>
    <w:rsid w:val="007A6ADA"/>
    <w:rsid w:val="007B1D1E"/>
    <w:rsid w:val="007B2208"/>
    <w:rsid w:val="007B4C98"/>
    <w:rsid w:val="007B7713"/>
    <w:rsid w:val="007C1130"/>
    <w:rsid w:val="007C142A"/>
    <w:rsid w:val="007C39F9"/>
    <w:rsid w:val="007C3DAE"/>
    <w:rsid w:val="007D0CFD"/>
    <w:rsid w:val="007D0D6F"/>
    <w:rsid w:val="007D1108"/>
    <w:rsid w:val="007D1DDB"/>
    <w:rsid w:val="007D23F8"/>
    <w:rsid w:val="007D3CB2"/>
    <w:rsid w:val="007D6952"/>
    <w:rsid w:val="007D74DC"/>
    <w:rsid w:val="007E1220"/>
    <w:rsid w:val="007E26FB"/>
    <w:rsid w:val="007E41C5"/>
    <w:rsid w:val="007E4773"/>
    <w:rsid w:val="007F3B4F"/>
    <w:rsid w:val="007F53F4"/>
    <w:rsid w:val="0080272A"/>
    <w:rsid w:val="008045DD"/>
    <w:rsid w:val="00805C75"/>
    <w:rsid w:val="00813071"/>
    <w:rsid w:val="00813825"/>
    <w:rsid w:val="00822B23"/>
    <w:rsid w:val="008255AA"/>
    <w:rsid w:val="00842D2B"/>
    <w:rsid w:val="0084563C"/>
    <w:rsid w:val="00847E0A"/>
    <w:rsid w:val="00851822"/>
    <w:rsid w:val="00851F49"/>
    <w:rsid w:val="00857C76"/>
    <w:rsid w:val="00860D91"/>
    <w:rsid w:val="008733CF"/>
    <w:rsid w:val="008752CE"/>
    <w:rsid w:val="00876F16"/>
    <w:rsid w:val="00880BB7"/>
    <w:rsid w:val="00881937"/>
    <w:rsid w:val="008848F9"/>
    <w:rsid w:val="0088688B"/>
    <w:rsid w:val="00893967"/>
    <w:rsid w:val="00894B31"/>
    <w:rsid w:val="008A38A8"/>
    <w:rsid w:val="008A64CA"/>
    <w:rsid w:val="008A67CC"/>
    <w:rsid w:val="008B07C4"/>
    <w:rsid w:val="008B16C0"/>
    <w:rsid w:val="008B4552"/>
    <w:rsid w:val="008B5C85"/>
    <w:rsid w:val="008B5F1A"/>
    <w:rsid w:val="008C1868"/>
    <w:rsid w:val="008C5125"/>
    <w:rsid w:val="008C7E41"/>
    <w:rsid w:val="008D175F"/>
    <w:rsid w:val="008D258C"/>
    <w:rsid w:val="008D5620"/>
    <w:rsid w:val="008E4606"/>
    <w:rsid w:val="008F18E2"/>
    <w:rsid w:val="008F1C38"/>
    <w:rsid w:val="008F7AD9"/>
    <w:rsid w:val="00900894"/>
    <w:rsid w:val="00901B9F"/>
    <w:rsid w:val="009024E7"/>
    <w:rsid w:val="0090302A"/>
    <w:rsid w:val="00912D63"/>
    <w:rsid w:val="00915219"/>
    <w:rsid w:val="0092176E"/>
    <w:rsid w:val="009219E7"/>
    <w:rsid w:val="0092200B"/>
    <w:rsid w:val="0092447B"/>
    <w:rsid w:val="00927BB9"/>
    <w:rsid w:val="0093757B"/>
    <w:rsid w:val="00937688"/>
    <w:rsid w:val="0094074B"/>
    <w:rsid w:val="00940EB2"/>
    <w:rsid w:val="009448BF"/>
    <w:rsid w:val="00951F82"/>
    <w:rsid w:val="00954509"/>
    <w:rsid w:val="00955AE6"/>
    <w:rsid w:val="00961586"/>
    <w:rsid w:val="00963295"/>
    <w:rsid w:val="00963987"/>
    <w:rsid w:val="00970BBD"/>
    <w:rsid w:val="0097104A"/>
    <w:rsid w:val="009736A7"/>
    <w:rsid w:val="00973DDB"/>
    <w:rsid w:val="0097408D"/>
    <w:rsid w:val="00974C4C"/>
    <w:rsid w:val="00975228"/>
    <w:rsid w:val="009808CA"/>
    <w:rsid w:val="009852DA"/>
    <w:rsid w:val="009870C5"/>
    <w:rsid w:val="00992F69"/>
    <w:rsid w:val="00993848"/>
    <w:rsid w:val="00996B4D"/>
    <w:rsid w:val="009A5B15"/>
    <w:rsid w:val="009A712D"/>
    <w:rsid w:val="009A7ACC"/>
    <w:rsid w:val="009B2068"/>
    <w:rsid w:val="009B34C9"/>
    <w:rsid w:val="009B50D9"/>
    <w:rsid w:val="009B5FCC"/>
    <w:rsid w:val="009C05C0"/>
    <w:rsid w:val="009C12BA"/>
    <w:rsid w:val="009C1327"/>
    <w:rsid w:val="009C3536"/>
    <w:rsid w:val="009C7BBF"/>
    <w:rsid w:val="009D12E3"/>
    <w:rsid w:val="009D1C81"/>
    <w:rsid w:val="009D2AF5"/>
    <w:rsid w:val="009D3EAE"/>
    <w:rsid w:val="009D3FFA"/>
    <w:rsid w:val="009D566F"/>
    <w:rsid w:val="009D5F83"/>
    <w:rsid w:val="009E01B9"/>
    <w:rsid w:val="009E10A0"/>
    <w:rsid w:val="009E3B1A"/>
    <w:rsid w:val="009E53FD"/>
    <w:rsid w:val="009E65B0"/>
    <w:rsid w:val="009E7196"/>
    <w:rsid w:val="009F417C"/>
    <w:rsid w:val="009F53AE"/>
    <w:rsid w:val="009F6C70"/>
    <w:rsid w:val="00A00898"/>
    <w:rsid w:val="00A104F0"/>
    <w:rsid w:val="00A14570"/>
    <w:rsid w:val="00A14D4D"/>
    <w:rsid w:val="00A14DEA"/>
    <w:rsid w:val="00A15523"/>
    <w:rsid w:val="00A1596B"/>
    <w:rsid w:val="00A1781C"/>
    <w:rsid w:val="00A232E7"/>
    <w:rsid w:val="00A26F80"/>
    <w:rsid w:val="00A30515"/>
    <w:rsid w:val="00A31877"/>
    <w:rsid w:val="00A3273E"/>
    <w:rsid w:val="00A332F6"/>
    <w:rsid w:val="00A335E4"/>
    <w:rsid w:val="00A36138"/>
    <w:rsid w:val="00A43877"/>
    <w:rsid w:val="00A44633"/>
    <w:rsid w:val="00A45C9D"/>
    <w:rsid w:val="00A46C46"/>
    <w:rsid w:val="00A47C7E"/>
    <w:rsid w:val="00A50586"/>
    <w:rsid w:val="00A51395"/>
    <w:rsid w:val="00A5351F"/>
    <w:rsid w:val="00A56039"/>
    <w:rsid w:val="00A60813"/>
    <w:rsid w:val="00A66D10"/>
    <w:rsid w:val="00A72187"/>
    <w:rsid w:val="00A76BB1"/>
    <w:rsid w:val="00A808CA"/>
    <w:rsid w:val="00A82078"/>
    <w:rsid w:val="00A827B8"/>
    <w:rsid w:val="00A83AE9"/>
    <w:rsid w:val="00A8641D"/>
    <w:rsid w:val="00A90861"/>
    <w:rsid w:val="00A921A2"/>
    <w:rsid w:val="00A97935"/>
    <w:rsid w:val="00AA43EA"/>
    <w:rsid w:val="00AA63CF"/>
    <w:rsid w:val="00AA6F98"/>
    <w:rsid w:val="00AA74D1"/>
    <w:rsid w:val="00AA752F"/>
    <w:rsid w:val="00AB0808"/>
    <w:rsid w:val="00AB43C9"/>
    <w:rsid w:val="00AB44D4"/>
    <w:rsid w:val="00AB4D81"/>
    <w:rsid w:val="00AB7041"/>
    <w:rsid w:val="00AC5679"/>
    <w:rsid w:val="00AC789A"/>
    <w:rsid w:val="00AC7EEF"/>
    <w:rsid w:val="00AD1D61"/>
    <w:rsid w:val="00AD281D"/>
    <w:rsid w:val="00AD5691"/>
    <w:rsid w:val="00AD7178"/>
    <w:rsid w:val="00AE0F5A"/>
    <w:rsid w:val="00AE1297"/>
    <w:rsid w:val="00AE347B"/>
    <w:rsid w:val="00AF3226"/>
    <w:rsid w:val="00AF3C62"/>
    <w:rsid w:val="00AF66BE"/>
    <w:rsid w:val="00AF71C3"/>
    <w:rsid w:val="00AF7634"/>
    <w:rsid w:val="00AF7ED1"/>
    <w:rsid w:val="00B013BA"/>
    <w:rsid w:val="00B014B3"/>
    <w:rsid w:val="00B02DF3"/>
    <w:rsid w:val="00B06C6D"/>
    <w:rsid w:val="00B06CFB"/>
    <w:rsid w:val="00B07565"/>
    <w:rsid w:val="00B117C1"/>
    <w:rsid w:val="00B13C18"/>
    <w:rsid w:val="00B21CE8"/>
    <w:rsid w:val="00B226E1"/>
    <w:rsid w:val="00B317F3"/>
    <w:rsid w:val="00B31E51"/>
    <w:rsid w:val="00B368F1"/>
    <w:rsid w:val="00B40094"/>
    <w:rsid w:val="00B417A0"/>
    <w:rsid w:val="00B43E6B"/>
    <w:rsid w:val="00B44F80"/>
    <w:rsid w:val="00B471CE"/>
    <w:rsid w:val="00B52011"/>
    <w:rsid w:val="00B52455"/>
    <w:rsid w:val="00B52F2C"/>
    <w:rsid w:val="00B5492A"/>
    <w:rsid w:val="00B5653B"/>
    <w:rsid w:val="00B56E62"/>
    <w:rsid w:val="00B63609"/>
    <w:rsid w:val="00B64C20"/>
    <w:rsid w:val="00B71A8B"/>
    <w:rsid w:val="00B72DD2"/>
    <w:rsid w:val="00B760CF"/>
    <w:rsid w:val="00B77144"/>
    <w:rsid w:val="00B773AB"/>
    <w:rsid w:val="00B81EC8"/>
    <w:rsid w:val="00B824B7"/>
    <w:rsid w:val="00B82DAB"/>
    <w:rsid w:val="00B82F20"/>
    <w:rsid w:val="00B8654B"/>
    <w:rsid w:val="00B8703C"/>
    <w:rsid w:val="00B90CA2"/>
    <w:rsid w:val="00B91EBD"/>
    <w:rsid w:val="00B92E03"/>
    <w:rsid w:val="00B938CB"/>
    <w:rsid w:val="00B96142"/>
    <w:rsid w:val="00BA21EE"/>
    <w:rsid w:val="00BA49F6"/>
    <w:rsid w:val="00BA6E40"/>
    <w:rsid w:val="00BB1A3D"/>
    <w:rsid w:val="00BB28BC"/>
    <w:rsid w:val="00BB2BC0"/>
    <w:rsid w:val="00BC0E27"/>
    <w:rsid w:val="00BC497C"/>
    <w:rsid w:val="00BC7B62"/>
    <w:rsid w:val="00BD019C"/>
    <w:rsid w:val="00BD03FF"/>
    <w:rsid w:val="00BD3B54"/>
    <w:rsid w:val="00BD5600"/>
    <w:rsid w:val="00BD7033"/>
    <w:rsid w:val="00BE4C5E"/>
    <w:rsid w:val="00BE4D5C"/>
    <w:rsid w:val="00BE69B1"/>
    <w:rsid w:val="00BE7DC8"/>
    <w:rsid w:val="00BF0C11"/>
    <w:rsid w:val="00BF1644"/>
    <w:rsid w:val="00C009BB"/>
    <w:rsid w:val="00C012F1"/>
    <w:rsid w:val="00C02CF9"/>
    <w:rsid w:val="00C04643"/>
    <w:rsid w:val="00C04A2A"/>
    <w:rsid w:val="00C077CE"/>
    <w:rsid w:val="00C10693"/>
    <w:rsid w:val="00C14676"/>
    <w:rsid w:val="00C170C1"/>
    <w:rsid w:val="00C21ACB"/>
    <w:rsid w:val="00C23B62"/>
    <w:rsid w:val="00C32AA1"/>
    <w:rsid w:val="00C32B42"/>
    <w:rsid w:val="00C33041"/>
    <w:rsid w:val="00C43798"/>
    <w:rsid w:val="00C45027"/>
    <w:rsid w:val="00C4702B"/>
    <w:rsid w:val="00C502DE"/>
    <w:rsid w:val="00C61591"/>
    <w:rsid w:val="00C630E3"/>
    <w:rsid w:val="00C65897"/>
    <w:rsid w:val="00C729C2"/>
    <w:rsid w:val="00C76F07"/>
    <w:rsid w:val="00C816D4"/>
    <w:rsid w:val="00C85FCF"/>
    <w:rsid w:val="00C933B8"/>
    <w:rsid w:val="00C93B46"/>
    <w:rsid w:val="00C952E5"/>
    <w:rsid w:val="00C97F64"/>
    <w:rsid w:val="00CA300D"/>
    <w:rsid w:val="00CA347F"/>
    <w:rsid w:val="00CA5759"/>
    <w:rsid w:val="00CB0A3C"/>
    <w:rsid w:val="00CB1759"/>
    <w:rsid w:val="00CB7E29"/>
    <w:rsid w:val="00CC2E38"/>
    <w:rsid w:val="00CD03C5"/>
    <w:rsid w:val="00CD1875"/>
    <w:rsid w:val="00CD278A"/>
    <w:rsid w:val="00CD3628"/>
    <w:rsid w:val="00CD4703"/>
    <w:rsid w:val="00CD4C39"/>
    <w:rsid w:val="00CD5DFB"/>
    <w:rsid w:val="00CD5E0B"/>
    <w:rsid w:val="00CD7851"/>
    <w:rsid w:val="00CE6CB0"/>
    <w:rsid w:val="00CF07A1"/>
    <w:rsid w:val="00CF1B62"/>
    <w:rsid w:val="00CF6100"/>
    <w:rsid w:val="00CF699F"/>
    <w:rsid w:val="00D006F2"/>
    <w:rsid w:val="00D03567"/>
    <w:rsid w:val="00D12362"/>
    <w:rsid w:val="00D135D3"/>
    <w:rsid w:val="00D13945"/>
    <w:rsid w:val="00D14972"/>
    <w:rsid w:val="00D16792"/>
    <w:rsid w:val="00D210FC"/>
    <w:rsid w:val="00D228A8"/>
    <w:rsid w:val="00D2464A"/>
    <w:rsid w:val="00D24899"/>
    <w:rsid w:val="00D264EC"/>
    <w:rsid w:val="00D30EAF"/>
    <w:rsid w:val="00D373E7"/>
    <w:rsid w:val="00D426E8"/>
    <w:rsid w:val="00D42B9A"/>
    <w:rsid w:val="00D43146"/>
    <w:rsid w:val="00D45495"/>
    <w:rsid w:val="00D46B2D"/>
    <w:rsid w:val="00D47B1A"/>
    <w:rsid w:val="00D517E1"/>
    <w:rsid w:val="00D57EA3"/>
    <w:rsid w:val="00D634CE"/>
    <w:rsid w:val="00D642FC"/>
    <w:rsid w:val="00D66031"/>
    <w:rsid w:val="00D66881"/>
    <w:rsid w:val="00D67102"/>
    <w:rsid w:val="00D722A6"/>
    <w:rsid w:val="00D73740"/>
    <w:rsid w:val="00D74907"/>
    <w:rsid w:val="00D77C5B"/>
    <w:rsid w:val="00D8130E"/>
    <w:rsid w:val="00D81A65"/>
    <w:rsid w:val="00D82983"/>
    <w:rsid w:val="00D83A0B"/>
    <w:rsid w:val="00D92A95"/>
    <w:rsid w:val="00DA1663"/>
    <w:rsid w:val="00DA2C85"/>
    <w:rsid w:val="00DA3088"/>
    <w:rsid w:val="00DA5FC9"/>
    <w:rsid w:val="00DA62D4"/>
    <w:rsid w:val="00DB190C"/>
    <w:rsid w:val="00DB2F8E"/>
    <w:rsid w:val="00DB3512"/>
    <w:rsid w:val="00DB3FDC"/>
    <w:rsid w:val="00DB4568"/>
    <w:rsid w:val="00DB6829"/>
    <w:rsid w:val="00DB7DA2"/>
    <w:rsid w:val="00DC3532"/>
    <w:rsid w:val="00DC660E"/>
    <w:rsid w:val="00DC6F3C"/>
    <w:rsid w:val="00DD3B3B"/>
    <w:rsid w:val="00DD5BC7"/>
    <w:rsid w:val="00DD715C"/>
    <w:rsid w:val="00DE041F"/>
    <w:rsid w:val="00DE0927"/>
    <w:rsid w:val="00DE4A1C"/>
    <w:rsid w:val="00DE74EE"/>
    <w:rsid w:val="00DE7BC2"/>
    <w:rsid w:val="00DF52D9"/>
    <w:rsid w:val="00E00134"/>
    <w:rsid w:val="00E02E68"/>
    <w:rsid w:val="00E040EF"/>
    <w:rsid w:val="00E05886"/>
    <w:rsid w:val="00E05E17"/>
    <w:rsid w:val="00E11094"/>
    <w:rsid w:val="00E113AD"/>
    <w:rsid w:val="00E11FA9"/>
    <w:rsid w:val="00E13755"/>
    <w:rsid w:val="00E20353"/>
    <w:rsid w:val="00E21D23"/>
    <w:rsid w:val="00E2352A"/>
    <w:rsid w:val="00E26E4C"/>
    <w:rsid w:val="00E27D8A"/>
    <w:rsid w:val="00E30FFF"/>
    <w:rsid w:val="00E36350"/>
    <w:rsid w:val="00E41ADD"/>
    <w:rsid w:val="00E47773"/>
    <w:rsid w:val="00E52714"/>
    <w:rsid w:val="00E530E0"/>
    <w:rsid w:val="00E543A5"/>
    <w:rsid w:val="00E64493"/>
    <w:rsid w:val="00E647D4"/>
    <w:rsid w:val="00E65E11"/>
    <w:rsid w:val="00E71DCF"/>
    <w:rsid w:val="00E76EC5"/>
    <w:rsid w:val="00E82B55"/>
    <w:rsid w:val="00E82DBE"/>
    <w:rsid w:val="00E84AC3"/>
    <w:rsid w:val="00E86C68"/>
    <w:rsid w:val="00E947D7"/>
    <w:rsid w:val="00EA3107"/>
    <w:rsid w:val="00EB2403"/>
    <w:rsid w:val="00EB2623"/>
    <w:rsid w:val="00EB32FE"/>
    <w:rsid w:val="00EC0B9B"/>
    <w:rsid w:val="00EC0CC0"/>
    <w:rsid w:val="00EC1209"/>
    <w:rsid w:val="00EC1EE5"/>
    <w:rsid w:val="00EC435E"/>
    <w:rsid w:val="00EC4F77"/>
    <w:rsid w:val="00EC57B9"/>
    <w:rsid w:val="00ED3EC4"/>
    <w:rsid w:val="00ED5057"/>
    <w:rsid w:val="00ED7727"/>
    <w:rsid w:val="00EE26B0"/>
    <w:rsid w:val="00EE4FBD"/>
    <w:rsid w:val="00EE5FC2"/>
    <w:rsid w:val="00EE6A28"/>
    <w:rsid w:val="00EF2DDE"/>
    <w:rsid w:val="00EF3630"/>
    <w:rsid w:val="00EF6750"/>
    <w:rsid w:val="00EF69A9"/>
    <w:rsid w:val="00F01744"/>
    <w:rsid w:val="00F04330"/>
    <w:rsid w:val="00F04A12"/>
    <w:rsid w:val="00F10898"/>
    <w:rsid w:val="00F10B68"/>
    <w:rsid w:val="00F129B1"/>
    <w:rsid w:val="00F136C5"/>
    <w:rsid w:val="00F21821"/>
    <w:rsid w:val="00F22C36"/>
    <w:rsid w:val="00F2402F"/>
    <w:rsid w:val="00F41E63"/>
    <w:rsid w:val="00F42552"/>
    <w:rsid w:val="00F42C00"/>
    <w:rsid w:val="00F455D7"/>
    <w:rsid w:val="00F46141"/>
    <w:rsid w:val="00F5055D"/>
    <w:rsid w:val="00F511F7"/>
    <w:rsid w:val="00F518BC"/>
    <w:rsid w:val="00F56B4F"/>
    <w:rsid w:val="00F579D7"/>
    <w:rsid w:val="00F63CEE"/>
    <w:rsid w:val="00F709BC"/>
    <w:rsid w:val="00F734E2"/>
    <w:rsid w:val="00F74974"/>
    <w:rsid w:val="00F74B49"/>
    <w:rsid w:val="00F77F85"/>
    <w:rsid w:val="00F85695"/>
    <w:rsid w:val="00F85C20"/>
    <w:rsid w:val="00F862A9"/>
    <w:rsid w:val="00F95419"/>
    <w:rsid w:val="00F959F3"/>
    <w:rsid w:val="00F97745"/>
    <w:rsid w:val="00FA6FEC"/>
    <w:rsid w:val="00FB0DAD"/>
    <w:rsid w:val="00FB3D02"/>
    <w:rsid w:val="00FB655D"/>
    <w:rsid w:val="00FC06C9"/>
    <w:rsid w:val="00FC06E2"/>
    <w:rsid w:val="00FC4E07"/>
    <w:rsid w:val="00FC5D1D"/>
    <w:rsid w:val="00FC76DB"/>
    <w:rsid w:val="00FD4399"/>
    <w:rsid w:val="00FD7D6A"/>
    <w:rsid w:val="00FD7E27"/>
    <w:rsid w:val="00FE01E2"/>
    <w:rsid w:val="00FE4D83"/>
    <w:rsid w:val="00FE5E7A"/>
    <w:rsid w:val="00FF16A7"/>
    <w:rsid w:val="00FF2275"/>
    <w:rsid w:val="00FF322C"/>
    <w:rsid w:val="00FF6212"/>
    <w:rsid w:val="00FF78D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258DD38"/>
  <w15:docId w15:val="{E2C50E70-AA25-4D06-8B0F-5D749FB5C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00B"/>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uiPriority w:val="9"/>
    <w:qFormat/>
    <w:rsid w:val="00114834"/>
    <w:pPr>
      <w:keepNext/>
      <w:keepLines/>
      <w:pBdr>
        <w:top w:val="nil"/>
        <w:left w:val="nil"/>
        <w:bottom w:val="nil"/>
        <w:right w:val="nil"/>
        <w:between w:val="nil"/>
        <w:bar w:val="nil"/>
      </w:pBdr>
      <w:spacing w:before="240"/>
      <w:outlineLvl w:val="0"/>
    </w:pPr>
    <w:rPr>
      <w:rFonts w:asciiTheme="majorHAnsi" w:eastAsiaTheme="majorEastAsia" w:hAnsiTheme="majorHAnsi" w:cstheme="majorBidi"/>
      <w:color w:val="2F759E" w:themeColor="accent1" w:themeShade="BF"/>
      <w:sz w:val="32"/>
      <w:szCs w:val="32"/>
      <w:bdr w:val="nil"/>
      <w:lang w:val="en-US"/>
    </w:rPr>
  </w:style>
  <w:style w:type="paragraph" w:styleId="Heading2">
    <w:name w:val="heading 2"/>
    <w:basedOn w:val="Normal"/>
    <w:next w:val="Normal"/>
    <w:link w:val="Heading2Char"/>
    <w:uiPriority w:val="9"/>
    <w:unhideWhenUsed/>
    <w:qFormat/>
    <w:rsid w:val="0066660D"/>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2F759E" w:themeColor="accent1" w:themeShade="BF"/>
      <w:sz w:val="26"/>
      <w:szCs w:val="26"/>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Helvetica" w:cs="Arial Unicode MS"/>
      <w:color w:val="000000"/>
      <w:sz w:val="22"/>
      <w:szCs w:val="22"/>
      <w:lang w:val="en-US"/>
    </w:rPr>
  </w:style>
  <w:style w:type="paragraph" w:customStyle="1" w:styleId="Default">
    <w:name w:val="Default"/>
    <w:rPr>
      <w:rFonts w:ascii="Calibri" w:eastAsia="Calibri" w:hAnsi="Calibri" w:cs="Calibri"/>
      <w:color w:val="000000"/>
      <w:sz w:val="24"/>
      <w:szCs w:val="24"/>
    </w:rPr>
  </w:style>
  <w:style w:type="paragraph" w:customStyle="1" w:styleId="Heading">
    <w:name w:val="Heading"/>
    <w:next w:val="Body"/>
    <w:pPr>
      <w:keepNext/>
      <w:outlineLvl w:val="0"/>
    </w:pPr>
    <w:rPr>
      <w:rFonts w:ascii="Helvetica" w:hAnsi="Helvetica" w:cs="Arial Unicode MS"/>
      <w:b/>
      <w:bCs/>
      <w:color w:val="000000"/>
      <w:sz w:val="36"/>
      <w:szCs w:val="36"/>
      <w:lang w:val="en-US"/>
    </w:rPr>
  </w:style>
  <w:style w:type="paragraph" w:styleId="NoSpacing">
    <w:name w:val="No Spacing"/>
    <w:uiPriority w:val="1"/>
    <w:qFormat/>
    <w:rsid w:val="00975228"/>
    <w:rPr>
      <w:sz w:val="24"/>
      <w:szCs w:val="24"/>
      <w:lang w:val="en-US"/>
    </w:rPr>
  </w:style>
  <w:style w:type="paragraph" w:styleId="BalloonText">
    <w:name w:val="Balloon Text"/>
    <w:basedOn w:val="Normal"/>
    <w:link w:val="BalloonTextChar"/>
    <w:uiPriority w:val="99"/>
    <w:semiHidden/>
    <w:unhideWhenUsed/>
    <w:rsid w:val="00D035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3567"/>
    <w:rPr>
      <w:rFonts w:ascii="Lucida Grande" w:hAnsi="Lucida Grande" w:cs="Lucida Grande"/>
      <w:sz w:val="18"/>
      <w:szCs w:val="18"/>
      <w:lang w:val="en-US"/>
    </w:rPr>
  </w:style>
  <w:style w:type="paragraph" w:styleId="Header">
    <w:name w:val="header"/>
    <w:basedOn w:val="Normal"/>
    <w:link w:val="HeaderChar"/>
    <w:uiPriority w:val="99"/>
    <w:unhideWhenUsed/>
    <w:rsid w:val="00D03567"/>
    <w:pPr>
      <w:tabs>
        <w:tab w:val="center" w:pos="4513"/>
        <w:tab w:val="right" w:pos="9026"/>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D03567"/>
    <w:rPr>
      <w:rFonts w:asciiTheme="minorHAnsi" w:eastAsiaTheme="minorHAnsi" w:hAnsiTheme="minorHAnsi" w:cstheme="minorBidi"/>
      <w:sz w:val="24"/>
      <w:szCs w:val="24"/>
      <w:bdr w:val="none" w:sz="0" w:space="0" w:color="auto"/>
      <w:lang w:val="en-US"/>
    </w:rPr>
  </w:style>
  <w:style w:type="paragraph" w:styleId="Footer">
    <w:name w:val="footer"/>
    <w:basedOn w:val="Normal"/>
    <w:link w:val="FooterChar"/>
    <w:uiPriority w:val="99"/>
    <w:unhideWhenUsed/>
    <w:rsid w:val="00D03567"/>
    <w:pPr>
      <w:tabs>
        <w:tab w:val="center" w:pos="4513"/>
        <w:tab w:val="right" w:pos="9026"/>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D03567"/>
    <w:rPr>
      <w:rFonts w:asciiTheme="minorHAnsi" w:eastAsiaTheme="minorHAnsi" w:hAnsiTheme="minorHAnsi" w:cstheme="minorBidi"/>
      <w:sz w:val="24"/>
      <w:szCs w:val="24"/>
      <w:bdr w:val="none" w:sz="0" w:space="0" w:color="auto"/>
      <w:lang w:val="en-US"/>
    </w:rPr>
  </w:style>
  <w:style w:type="character" w:styleId="PageNumber">
    <w:name w:val="page number"/>
    <w:basedOn w:val="DefaultParagraphFont"/>
    <w:uiPriority w:val="99"/>
    <w:semiHidden/>
    <w:unhideWhenUsed/>
    <w:rsid w:val="00D03567"/>
  </w:style>
  <w:style w:type="paragraph" w:styleId="Caption">
    <w:name w:val="caption"/>
    <w:basedOn w:val="Normal"/>
    <w:next w:val="Normal"/>
    <w:uiPriority w:val="35"/>
    <w:unhideWhenUsed/>
    <w:qFormat/>
    <w:rsid w:val="00D03567"/>
    <w:pPr>
      <w:spacing w:after="200"/>
    </w:pPr>
    <w:rPr>
      <w:rFonts w:asciiTheme="minorHAnsi" w:eastAsiaTheme="minorHAnsi" w:hAnsiTheme="minorHAnsi" w:cstheme="minorBidi"/>
      <w:i/>
      <w:iCs/>
      <w:color w:val="404040" w:themeColor="text2"/>
      <w:sz w:val="18"/>
      <w:szCs w:val="18"/>
      <w:lang w:val="en-US"/>
    </w:rPr>
  </w:style>
  <w:style w:type="character" w:styleId="CommentReference">
    <w:name w:val="annotation reference"/>
    <w:basedOn w:val="DefaultParagraphFont"/>
    <w:uiPriority w:val="99"/>
    <w:semiHidden/>
    <w:unhideWhenUsed/>
    <w:rsid w:val="005B3E3D"/>
    <w:rPr>
      <w:sz w:val="16"/>
      <w:szCs w:val="16"/>
    </w:rPr>
  </w:style>
  <w:style w:type="paragraph" w:styleId="CommentText">
    <w:name w:val="annotation text"/>
    <w:basedOn w:val="Normal"/>
    <w:link w:val="CommentTextChar"/>
    <w:uiPriority w:val="99"/>
    <w:semiHidden/>
    <w:unhideWhenUsed/>
    <w:rsid w:val="005B3E3D"/>
    <w:pPr>
      <w:pBdr>
        <w:top w:val="nil"/>
        <w:left w:val="nil"/>
        <w:bottom w:val="nil"/>
        <w:right w:val="nil"/>
        <w:between w:val="nil"/>
        <w:bar w:val="nil"/>
      </w:pBdr>
    </w:pPr>
    <w:rPr>
      <w:rFonts w:eastAsia="Arial Unicode MS"/>
      <w:sz w:val="20"/>
      <w:szCs w:val="20"/>
      <w:bdr w:val="nil"/>
      <w:lang w:val="en-US"/>
    </w:rPr>
  </w:style>
  <w:style w:type="character" w:customStyle="1" w:styleId="CommentTextChar">
    <w:name w:val="Comment Text Char"/>
    <w:basedOn w:val="DefaultParagraphFont"/>
    <w:link w:val="CommentText"/>
    <w:uiPriority w:val="99"/>
    <w:semiHidden/>
    <w:rsid w:val="005B3E3D"/>
    <w:rPr>
      <w:lang w:val="en-US"/>
    </w:rPr>
  </w:style>
  <w:style w:type="paragraph" w:styleId="CommentSubject">
    <w:name w:val="annotation subject"/>
    <w:basedOn w:val="CommentText"/>
    <w:next w:val="CommentText"/>
    <w:link w:val="CommentSubjectChar"/>
    <w:uiPriority w:val="99"/>
    <w:semiHidden/>
    <w:unhideWhenUsed/>
    <w:rsid w:val="005B3E3D"/>
    <w:rPr>
      <w:b/>
      <w:bCs/>
    </w:rPr>
  </w:style>
  <w:style w:type="character" w:customStyle="1" w:styleId="CommentSubjectChar">
    <w:name w:val="Comment Subject Char"/>
    <w:basedOn w:val="CommentTextChar"/>
    <w:link w:val="CommentSubject"/>
    <w:uiPriority w:val="99"/>
    <w:semiHidden/>
    <w:rsid w:val="005B3E3D"/>
    <w:rPr>
      <w:b/>
      <w:bCs/>
      <w:lang w:val="en-US"/>
    </w:rPr>
  </w:style>
  <w:style w:type="table" w:styleId="TableGrid">
    <w:name w:val="Table Grid"/>
    <w:basedOn w:val="TableNormal"/>
    <w:uiPriority w:val="59"/>
    <w:unhideWhenUsed/>
    <w:rsid w:val="000115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15D2"/>
    <w:pPr>
      <w:pBdr>
        <w:top w:val="nil"/>
        <w:left w:val="nil"/>
        <w:bottom w:val="nil"/>
        <w:right w:val="nil"/>
        <w:between w:val="nil"/>
        <w:bar w:val="nil"/>
      </w:pBdr>
      <w:ind w:left="720"/>
      <w:contextualSpacing/>
    </w:pPr>
    <w:rPr>
      <w:rFonts w:eastAsia="Arial Unicode MS"/>
      <w:bdr w:val="nil"/>
      <w:lang w:val="en-US"/>
    </w:rPr>
  </w:style>
  <w:style w:type="table" w:customStyle="1" w:styleId="TableGrid1">
    <w:name w:val="Table Grid1"/>
    <w:basedOn w:val="TableNormal"/>
    <w:next w:val="TableGrid"/>
    <w:uiPriority w:val="39"/>
    <w:rsid w:val="00136B2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41ADD"/>
    <w:pPr>
      <w:pBdr>
        <w:top w:val="nil"/>
        <w:left w:val="nil"/>
        <w:bottom w:val="nil"/>
        <w:right w:val="nil"/>
        <w:between w:val="nil"/>
        <w:bar w:val="nil"/>
      </w:pBdr>
      <w:jc w:val="center"/>
    </w:pPr>
    <w:rPr>
      <w:rFonts w:eastAsia="Arial Unicode MS"/>
      <w:noProof/>
      <w:bdr w:val="nil"/>
      <w:lang w:val="en-US"/>
    </w:rPr>
  </w:style>
  <w:style w:type="character" w:customStyle="1" w:styleId="EndNoteBibliographyTitleChar">
    <w:name w:val="EndNote Bibliography Title Char"/>
    <w:basedOn w:val="DefaultParagraphFont"/>
    <w:link w:val="EndNoteBibliographyTitle"/>
    <w:rsid w:val="00E41ADD"/>
    <w:rPr>
      <w:noProof/>
      <w:sz w:val="24"/>
      <w:szCs w:val="24"/>
      <w:lang w:val="en-US"/>
    </w:rPr>
  </w:style>
  <w:style w:type="paragraph" w:customStyle="1" w:styleId="EndNoteBibliography">
    <w:name w:val="EndNote Bibliography"/>
    <w:basedOn w:val="Normal"/>
    <w:link w:val="EndNoteBibliographyChar"/>
    <w:rsid w:val="00E41ADD"/>
    <w:pPr>
      <w:pBdr>
        <w:top w:val="nil"/>
        <w:left w:val="nil"/>
        <w:bottom w:val="nil"/>
        <w:right w:val="nil"/>
        <w:between w:val="nil"/>
        <w:bar w:val="nil"/>
      </w:pBdr>
    </w:pPr>
    <w:rPr>
      <w:rFonts w:eastAsia="Arial Unicode MS"/>
      <w:noProof/>
      <w:bdr w:val="nil"/>
      <w:lang w:val="en-US"/>
    </w:rPr>
  </w:style>
  <w:style w:type="character" w:customStyle="1" w:styleId="EndNoteBibliographyChar">
    <w:name w:val="EndNote Bibliography Char"/>
    <w:basedOn w:val="DefaultParagraphFont"/>
    <w:link w:val="EndNoteBibliography"/>
    <w:rsid w:val="00E41ADD"/>
    <w:rPr>
      <w:noProof/>
      <w:sz w:val="24"/>
      <w:szCs w:val="24"/>
      <w:lang w:val="en-US"/>
    </w:rPr>
  </w:style>
  <w:style w:type="character" w:customStyle="1" w:styleId="Heading1Char">
    <w:name w:val="Heading 1 Char"/>
    <w:basedOn w:val="DefaultParagraphFont"/>
    <w:link w:val="Heading1"/>
    <w:uiPriority w:val="9"/>
    <w:rsid w:val="00114834"/>
    <w:rPr>
      <w:rFonts w:asciiTheme="majorHAnsi" w:eastAsiaTheme="majorEastAsia" w:hAnsiTheme="majorHAnsi" w:cstheme="majorBidi"/>
      <w:color w:val="2F759E" w:themeColor="accent1" w:themeShade="BF"/>
      <w:sz w:val="32"/>
      <w:szCs w:val="32"/>
      <w:lang w:val="en-US"/>
    </w:rPr>
  </w:style>
  <w:style w:type="character" w:customStyle="1" w:styleId="Heading2Char">
    <w:name w:val="Heading 2 Char"/>
    <w:basedOn w:val="DefaultParagraphFont"/>
    <w:link w:val="Heading2"/>
    <w:uiPriority w:val="9"/>
    <w:rsid w:val="0066660D"/>
    <w:rPr>
      <w:rFonts w:asciiTheme="majorHAnsi" w:eastAsiaTheme="majorEastAsia" w:hAnsiTheme="majorHAnsi" w:cstheme="majorBidi"/>
      <w:color w:val="2F759E" w:themeColor="accent1" w:themeShade="BF"/>
      <w:sz w:val="26"/>
      <w:szCs w:val="26"/>
      <w:lang w:val="en-US"/>
    </w:rPr>
  </w:style>
  <w:style w:type="paragraph" w:styleId="Revision">
    <w:name w:val="Revision"/>
    <w:hidden/>
    <w:uiPriority w:val="99"/>
    <w:semiHidden/>
    <w:rsid w:val="00017BB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character" w:customStyle="1" w:styleId="UnresolvedMention1">
    <w:name w:val="Unresolved Mention1"/>
    <w:basedOn w:val="DefaultParagraphFont"/>
    <w:uiPriority w:val="99"/>
    <w:semiHidden/>
    <w:unhideWhenUsed/>
    <w:rsid w:val="001C0506"/>
    <w:rPr>
      <w:color w:val="605E5C"/>
      <w:shd w:val="clear" w:color="auto" w:fill="E1DFDD"/>
    </w:rPr>
  </w:style>
  <w:style w:type="character" w:customStyle="1" w:styleId="normaltextrun">
    <w:name w:val="normaltextrun"/>
    <w:basedOn w:val="DefaultParagraphFont"/>
    <w:rsid w:val="00ED7727"/>
  </w:style>
  <w:style w:type="character" w:customStyle="1" w:styleId="eop">
    <w:name w:val="eop"/>
    <w:basedOn w:val="DefaultParagraphFont"/>
    <w:rsid w:val="00ED7727"/>
  </w:style>
  <w:style w:type="paragraph" w:customStyle="1" w:styleId="paragraph">
    <w:name w:val="paragraph"/>
    <w:basedOn w:val="Normal"/>
    <w:rsid w:val="0042146B"/>
    <w:pPr>
      <w:spacing w:before="100" w:beforeAutospacing="1" w:after="100" w:afterAutospacing="1"/>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5997">
      <w:bodyDiv w:val="1"/>
      <w:marLeft w:val="0"/>
      <w:marRight w:val="0"/>
      <w:marTop w:val="0"/>
      <w:marBottom w:val="0"/>
      <w:divBdr>
        <w:top w:val="none" w:sz="0" w:space="0" w:color="auto"/>
        <w:left w:val="none" w:sz="0" w:space="0" w:color="auto"/>
        <w:bottom w:val="none" w:sz="0" w:space="0" w:color="auto"/>
        <w:right w:val="none" w:sz="0" w:space="0" w:color="auto"/>
      </w:divBdr>
    </w:div>
    <w:div w:id="295448267">
      <w:bodyDiv w:val="1"/>
      <w:marLeft w:val="0"/>
      <w:marRight w:val="0"/>
      <w:marTop w:val="0"/>
      <w:marBottom w:val="0"/>
      <w:divBdr>
        <w:top w:val="none" w:sz="0" w:space="0" w:color="auto"/>
        <w:left w:val="none" w:sz="0" w:space="0" w:color="auto"/>
        <w:bottom w:val="none" w:sz="0" w:space="0" w:color="auto"/>
        <w:right w:val="none" w:sz="0" w:space="0" w:color="auto"/>
      </w:divBdr>
    </w:div>
    <w:div w:id="480662244">
      <w:bodyDiv w:val="1"/>
      <w:marLeft w:val="0"/>
      <w:marRight w:val="0"/>
      <w:marTop w:val="0"/>
      <w:marBottom w:val="0"/>
      <w:divBdr>
        <w:top w:val="none" w:sz="0" w:space="0" w:color="auto"/>
        <w:left w:val="none" w:sz="0" w:space="0" w:color="auto"/>
        <w:bottom w:val="none" w:sz="0" w:space="0" w:color="auto"/>
        <w:right w:val="none" w:sz="0" w:space="0" w:color="auto"/>
      </w:divBdr>
    </w:div>
    <w:div w:id="528563481">
      <w:bodyDiv w:val="1"/>
      <w:marLeft w:val="0"/>
      <w:marRight w:val="0"/>
      <w:marTop w:val="0"/>
      <w:marBottom w:val="0"/>
      <w:divBdr>
        <w:top w:val="none" w:sz="0" w:space="0" w:color="auto"/>
        <w:left w:val="none" w:sz="0" w:space="0" w:color="auto"/>
        <w:bottom w:val="none" w:sz="0" w:space="0" w:color="auto"/>
        <w:right w:val="none" w:sz="0" w:space="0" w:color="auto"/>
      </w:divBdr>
    </w:div>
    <w:div w:id="880629390">
      <w:bodyDiv w:val="1"/>
      <w:marLeft w:val="0"/>
      <w:marRight w:val="0"/>
      <w:marTop w:val="0"/>
      <w:marBottom w:val="0"/>
      <w:divBdr>
        <w:top w:val="none" w:sz="0" w:space="0" w:color="auto"/>
        <w:left w:val="none" w:sz="0" w:space="0" w:color="auto"/>
        <w:bottom w:val="none" w:sz="0" w:space="0" w:color="auto"/>
        <w:right w:val="none" w:sz="0" w:space="0" w:color="auto"/>
      </w:divBdr>
      <w:divsChild>
        <w:div w:id="17974055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253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578987">
      <w:bodyDiv w:val="1"/>
      <w:marLeft w:val="0"/>
      <w:marRight w:val="0"/>
      <w:marTop w:val="0"/>
      <w:marBottom w:val="0"/>
      <w:divBdr>
        <w:top w:val="none" w:sz="0" w:space="0" w:color="auto"/>
        <w:left w:val="none" w:sz="0" w:space="0" w:color="auto"/>
        <w:bottom w:val="none" w:sz="0" w:space="0" w:color="auto"/>
        <w:right w:val="none" w:sz="0" w:space="0" w:color="auto"/>
      </w:divBdr>
    </w:div>
    <w:div w:id="1234268367">
      <w:bodyDiv w:val="1"/>
      <w:marLeft w:val="0"/>
      <w:marRight w:val="0"/>
      <w:marTop w:val="0"/>
      <w:marBottom w:val="0"/>
      <w:divBdr>
        <w:top w:val="none" w:sz="0" w:space="0" w:color="auto"/>
        <w:left w:val="none" w:sz="0" w:space="0" w:color="auto"/>
        <w:bottom w:val="none" w:sz="0" w:space="0" w:color="auto"/>
        <w:right w:val="none" w:sz="0" w:space="0" w:color="auto"/>
      </w:divBdr>
    </w:div>
    <w:div w:id="1274047281">
      <w:bodyDiv w:val="1"/>
      <w:marLeft w:val="0"/>
      <w:marRight w:val="0"/>
      <w:marTop w:val="0"/>
      <w:marBottom w:val="0"/>
      <w:divBdr>
        <w:top w:val="none" w:sz="0" w:space="0" w:color="auto"/>
        <w:left w:val="none" w:sz="0" w:space="0" w:color="auto"/>
        <w:bottom w:val="none" w:sz="0" w:space="0" w:color="auto"/>
        <w:right w:val="none" w:sz="0" w:space="0" w:color="auto"/>
      </w:divBdr>
    </w:div>
    <w:div w:id="1372799903">
      <w:bodyDiv w:val="1"/>
      <w:marLeft w:val="0"/>
      <w:marRight w:val="0"/>
      <w:marTop w:val="0"/>
      <w:marBottom w:val="0"/>
      <w:divBdr>
        <w:top w:val="none" w:sz="0" w:space="0" w:color="auto"/>
        <w:left w:val="none" w:sz="0" w:space="0" w:color="auto"/>
        <w:bottom w:val="none" w:sz="0" w:space="0" w:color="auto"/>
        <w:right w:val="none" w:sz="0" w:space="0" w:color="auto"/>
      </w:divBdr>
    </w:div>
    <w:div w:id="1407996413">
      <w:bodyDiv w:val="1"/>
      <w:marLeft w:val="0"/>
      <w:marRight w:val="0"/>
      <w:marTop w:val="0"/>
      <w:marBottom w:val="0"/>
      <w:divBdr>
        <w:top w:val="none" w:sz="0" w:space="0" w:color="auto"/>
        <w:left w:val="none" w:sz="0" w:space="0" w:color="auto"/>
        <w:bottom w:val="none" w:sz="0" w:space="0" w:color="auto"/>
        <w:right w:val="none" w:sz="0" w:space="0" w:color="auto"/>
      </w:divBdr>
      <w:divsChild>
        <w:div w:id="122383631">
          <w:marLeft w:val="0"/>
          <w:marRight w:val="0"/>
          <w:marTop w:val="0"/>
          <w:marBottom w:val="0"/>
          <w:divBdr>
            <w:top w:val="none" w:sz="0" w:space="0" w:color="auto"/>
            <w:left w:val="none" w:sz="0" w:space="0" w:color="auto"/>
            <w:bottom w:val="none" w:sz="0" w:space="0" w:color="auto"/>
            <w:right w:val="none" w:sz="0" w:space="0" w:color="auto"/>
          </w:divBdr>
        </w:div>
        <w:div w:id="2116360069">
          <w:marLeft w:val="0"/>
          <w:marRight w:val="0"/>
          <w:marTop w:val="0"/>
          <w:marBottom w:val="0"/>
          <w:divBdr>
            <w:top w:val="none" w:sz="0" w:space="0" w:color="auto"/>
            <w:left w:val="none" w:sz="0" w:space="0" w:color="auto"/>
            <w:bottom w:val="none" w:sz="0" w:space="0" w:color="auto"/>
            <w:right w:val="none" w:sz="0" w:space="0" w:color="auto"/>
          </w:divBdr>
        </w:div>
        <w:div w:id="1178543432">
          <w:marLeft w:val="0"/>
          <w:marRight w:val="0"/>
          <w:marTop w:val="0"/>
          <w:marBottom w:val="0"/>
          <w:divBdr>
            <w:top w:val="none" w:sz="0" w:space="0" w:color="auto"/>
            <w:left w:val="none" w:sz="0" w:space="0" w:color="auto"/>
            <w:bottom w:val="none" w:sz="0" w:space="0" w:color="auto"/>
            <w:right w:val="none" w:sz="0" w:space="0" w:color="auto"/>
          </w:divBdr>
        </w:div>
        <w:div w:id="1003975490">
          <w:marLeft w:val="0"/>
          <w:marRight w:val="0"/>
          <w:marTop w:val="0"/>
          <w:marBottom w:val="0"/>
          <w:divBdr>
            <w:top w:val="none" w:sz="0" w:space="0" w:color="auto"/>
            <w:left w:val="none" w:sz="0" w:space="0" w:color="auto"/>
            <w:bottom w:val="none" w:sz="0" w:space="0" w:color="auto"/>
            <w:right w:val="none" w:sz="0" w:space="0" w:color="auto"/>
          </w:divBdr>
        </w:div>
        <w:div w:id="1253398262">
          <w:marLeft w:val="0"/>
          <w:marRight w:val="0"/>
          <w:marTop w:val="0"/>
          <w:marBottom w:val="0"/>
          <w:divBdr>
            <w:top w:val="none" w:sz="0" w:space="0" w:color="auto"/>
            <w:left w:val="none" w:sz="0" w:space="0" w:color="auto"/>
            <w:bottom w:val="none" w:sz="0" w:space="0" w:color="auto"/>
            <w:right w:val="none" w:sz="0" w:space="0" w:color="auto"/>
          </w:divBdr>
        </w:div>
        <w:div w:id="1076589868">
          <w:marLeft w:val="0"/>
          <w:marRight w:val="0"/>
          <w:marTop w:val="0"/>
          <w:marBottom w:val="0"/>
          <w:divBdr>
            <w:top w:val="none" w:sz="0" w:space="0" w:color="auto"/>
            <w:left w:val="none" w:sz="0" w:space="0" w:color="auto"/>
            <w:bottom w:val="none" w:sz="0" w:space="0" w:color="auto"/>
            <w:right w:val="none" w:sz="0" w:space="0" w:color="auto"/>
          </w:divBdr>
        </w:div>
      </w:divsChild>
    </w:div>
    <w:div w:id="1471483250">
      <w:bodyDiv w:val="1"/>
      <w:marLeft w:val="0"/>
      <w:marRight w:val="0"/>
      <w:marTop w:val="0"/>
      <w:marBottom w:val="0"/>
      <w:divBdr>
        <w:top w:val="none" w:sz="0" w:space="0" w:color="auto"/>
        <w:left w:val="none" w:sz="0" w:space="0" w:color="auto"/>
        <w:bottom w:val="none" w:sz="0" w:space="0" w:color="auto"/>
        <w:right w:val="none" w:sz="0" w:space="0" w:color="auto"/>
      </w:divBdr>
      <w:divsChild>
        <w:div w:id="529226607">
          <w:marLeft w:val="0"/>
          <w:marRight w:val="0"/>
          <w:marTop w:val="0"/>
          <w:marBottom w:val="0"/>
          <w:divBdr>
            <w:top w:val="none" w:sz="0" w:space="0" w:color="auto"/>
            <w:left w:val="none" w:sz="0" w:space="0" w:color="auto"/>
            <w:bottom w:val="none" w:sz="0" w:space="0" w:color="auto"/>
            <w:right w:val="none" w:sz="0" w:space="0" w:color="auto"/>
          </w:divBdr>
        </w:div>
        <w:div w:id="1357000992">
          <w:marLeft w:val="0"/>
          <w:marRight w:val="0"/>
          <w:marTop w:val="0"/>
          <w:marBottom w:val="0"/>
          <w:divBdr>
            <w:top w:val="none" w:sz="0" w:space="0" w:color="auto"/>
            <w:left w:val="none" w:sz="0" w:space="0" w:color="auto"/>
            <w:bottom w:val="none" w:sz="0" w:space="0" w:color="auto"/>
            <w:right w:val="none" w:sz="0" w:space="0" w:color="auto"/>
          </w:divBdr>
        </w:div>
        <w:div w:id="716248199">
          <w:marLeft w:val="0"/>
          <w:marRight w:val="0"/>
          <w:marTop w:val="0"/>
          <w:marBottom w:val="0"/>
          <w:divBdr>
            <w:top w:val="none" w:sz="0" w:space="0" w:color="auto"/>
            <w:left w:val="none" w:sz="0" w:space="0" w:color="auto"/>
            <w:bottom w:val="none" w:sz="0" w:space="0" w:color="auto"/>
            <w:right w:val="none" w:sz="0" w:space="0" w:color="auto"/>
          </w:divBdr>
        </w:div>
        <w:div w:id="238059020">
          <w:marLeft w:val="0"/>
          <w:marRight w:val="0"/>
          <w:marTop w:val="0"/>
          <w:marBottom w:val="0"/>
          <w:divBdr>
            <w:top w:val="none" w:sz="0" w:space="0" w:color="auto"/>
            <w:left w:val="none" w:sz="0" w:space="0" w:color="auto"/>
            <w:bottom w:val="none" w:sz="0" w:space="0" w:color="auto"/>
            <w:right w:val="none" w:sz="0" w:space="0" w:color="auto"/>
          </w:divBdr>
        </w:div>
        <w:div w:id="1055736818">
          <w:marLeft w:val="0"/>
          <w:marRight w:val="0"/>
          <w:marTop w:val="0"/>
          <w:marBottom w:val="0"/>
          <w:divBdr>
            <w:top w:val="none" w:sz="0" w:space="0" w:color="auto"/>
            <w:left w:val="none" w:sz="0" w:space="0" w:color="auto"/>
            <w:bottom w:val="none" w:sz="0" w:space="0" w:color="auto"/>
            <w:right w:val="none" w:sz="0" w:space="0" w:color="auto"/>
          </w:divBdr>
        </w:div>
        <w:div w:id="818227101">
          <w:marLeft w:val="0"/>
          <w:marRight w:val="0"/>
          <w:marTop w:val="0"/>
          <w:marBottom w:val="0"/>
          <w:divBdr>
            <w:top w:val="none" w:sz="0" w:space="0" w:color="auto"/>
            <w:left w:val="none" w:sz="0" w:space="0" w:color="auto"/>
            <w:bottom w:val="none" w:sz="0" w:space="0" w:color="auto"/>
            <w:right w:val="none" w:sz="0" w:space="0" w:color="auto"/>
          </w:divBdr>
        </w:div>
      </w:divsChild>
    </w:div>
    <w:div w:id="1490634994">
      <w:bodyDiv w:val="1"/>
      <w:marLeft w:val="0"/>
      <w:marRight w:val="0"/>
      <w:marTop w:val="0"/>
      <w:marBottom w:val="0"/>
      <w:divBdr>
        <w:top w:val="none" w:sz="0" w:space="0" w:color="auto"/>
        <w:left w:val="none" w:sz="0" w:space="0" w:color="auto"/>
        <w:bottom w:val="none" w:sz="0" w:space="0" w:color="auto"/>
        <w:right w:val="none" w:sz="0" w:space="0" w:color="auto"/>
      </w:divBdr>
    </w:div>
    <w:div w:id="20138719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iren.patel@srft.nhs.uk"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ristol.ac.uk/population-health-sciences/projects/quadas/quadas-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0C567-BCC9-4E95-A57C-6D32B64F6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8758</Words>
  <Characters>4992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rian Parry-jones</dc:creator>
  <cp:lastModifiedBy>Abed Islim</cp:lastModifiedBy>
  <cp:revision>12</cp:revision>
  <dcterms:created xsi:type="dcterms:W3CDTF">2019-05-01T12:04:00Z</dcterms:created>
  <dcterms:modified xsi:type="dcterms:W3CDTF">2019-07-16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stroke"/&gt;&lt;hasBiblio/&gt;&lt;format class="21"/&gt;&lt;count citations="14" publications="22"/&gt;&lt;/info&gt;PAPERS2_INFO_END</vt:lpwstr>
  </property>
</Properties>
</file>